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C4162" w:rsidRPr="005A017F" w:rsidRDefault="003C4162" w:rsidP="003C4162">
      <w:pPr>
        <w:pStyle w:val="Heading1"/>
        <w:numPr>
          <w:ilvl w:val="0"/>
          <w:numId w:val="0"/>
        </w:numPr>
        <w:ind w:left="567" w:hanging="567"/>
        <w:rPr>
          <w:color w:val="000000" w:themeColor="text1"/>
        </w:rPr>
      </w:pPr>
      <w:bookmarkStart w:id="0" w:name="_GoBack"/>
      <w:bookmarkEnd w:id="0"/>
      <w:r w:rsidRPr="005A017F">
        <w:rPr>
          <w:color w:val="000000" w:themeColor="text1"/>
        </w:rPr>
        <w:t>Tables</w:t>
      </w:r>
    </w:p>
    <w:p w:rsidR="003C4162" w:rsidRPr="005A017F" w:rsidRDefault="003C4162" w:rsidP="003C4162">
      <w:pPr>
        <w:spacing w:after="0"/>
        <w:jc w:val="both"/>
        <w:rPr>
          <w:rFonts w:cs="Times New Roman"/>
          <w:color w:val="000000" w:themeColor="text1"/>
          <w:szCs w:val="24"/>
        </w:rPr>
      </w:pPr>
      <w:r w:rsidRPr="005A017F">
        <w:rPr>
          <w:rFonts w:cs="Times New Roman"/>
          <w:color w:val="000000" w:themeColor="text1"/>
          <w:szCs w:val="24"/>
        </w:rPr>
        <w:t xml:space="preserve">Table </w:t>
      </w:r>
      <w:r w:rsidR="0049662A" w:rsidRPr="005A017F">
        <w:rPr>
          <w:rFonts w:cs="Times New Roman"/>
          <w:color w:val="000000" w:themeColor="text1"/>
          <w:szCs w:val="24"/>
        </w:rPr>
        <w:t>S</w:t>
      </w:r>
      <w:r w:rsidRPr="005A017F">
        <w:rPr>
          <w:rFonts w:cs="Times New Roman"/>
          <w:color w:val="000000" w:themeColor="text1"/>
          <w:szCs w:val="24"/>
        </w:rPr>
        <w:t xml:space="preserve">1: The studies of SNHG1 role in solid tumors. T=tumor </w:t>
      </w:r>
      <w:proofErr w:type="gramStart"/>
      <w:r w:rsidRPr="005A017F">
        <w:rPr>
          <w:rFonts w:cs="Times New Roman"/>
          <w:color w:val="000000" w:themeColor="text1"/>
          <w:szCs w:val="24"/>
        </w:rPr>
        <w:t>tissue ,</w:t>
      </w:r>
      <w:proofErr w:type="gramEnd"/>
      <w:r w:rsidRPr="005A017F">
        <w:rPr>
          <w:rFonts w:cs="Times New Roman"/>
          <w:color w:val="000000" w:themeColor="text1"/>
          <w:szCs w:val="24"/>
        </w:rPr>
        <w:t xml:space="preserve"> C=cells, X=no mention</w:t>
      </w:r>
      <w:r w:rsidR="0049662A" w:rsidRPr="005A017F">
        <w:rPr>
          <w:rFonts w:cs="Times New Roman"/>
          <w:color w:val="000000" w:themeColor="text1"/>
          <w:szCs w:val="24"/>
        </w:rPr>
        <w:t xml:space="preserve">. </w:t>
      </w:r>
    </w:p>
    <w:tbl>
      <w:tblPr>
        <w:tblStyle w:val="TableGrid"/>
        <w:tblW w:w="5000" w:type="pct"/>
        <w:tblLook w:val="04A0"/>
      </w:tblPr>
      <w:tblGrid>
        <w:gridCol w:w="2214"/>
        <w:gridCol w:w="4066"/>
        <w:gridCol w:w="3642"/>
        <w:gridCol w:w="856"/>
        <w:gridCol w:w="814"/>
        <w:gridCol w:w="1584"/>
      </w:tblGrid>
      <w:tr w:rsidR="003C4162" w:rsidRPr="005A017F" w:rsidTr="00CF419E">
        <w:tc>
          <w:tcPr>
            <w:tcW w:w="8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ype of cancer</w:t>
            </w:r>
          </w:p>
        </w:tc>
        <w:tc>
          <w:tcPr>
            <w:tcW w:w="154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iological role</w:t>
            </w:r>
          </w:p>
        </w:tc>
        <w:tc>
          <w:tcPr>
            <w:tcW w:w="1382" w:type="pct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lecular m</w:t>
            </w:r>
            <w:r w:rsidR="003C4162" w:rsidRPr="005A017F">
              <w:rPr>
                <w:color w:val="000000" w:themeColor="text1"/>
              </w:rPr>
              <w:t>echanism</w:t>
            </w:r>
          </w:p>
        </w:tc>
        <w:tc>
          <w:tcPr>
            <w:tcW w:w="3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s</w:t>
            </w:r>
          </w:p>
        </w:tc>
        <w:tc>
          <w:tcPr>
            <w:tcW w:w="309" w:type="pct"/>
          </w:tcPr>
          <w:p w:rsidR="003C4162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  <w:r w:rsidR="003C4162" w:rsidRPr="005A017F">
              <w:rPr>
                <w:color w:val="000000" w:themeColor="text1"/>
              </w:rPr>
              <w:t>issue</w:t>
            </w:r>
          </w:p>
        </w:tc>
        <w:tc>
          <w:tcPr>
            <w:tcW w:w="60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ef.</w:t>
            </w:r>
          </w:p>
        </w:tc>
      </w:tr>
      <w:tr w:rsidR="003C4162" w:rsidRPr="005A017F" w:rsidTr="00CF419E">
        <w:tc>
          <w:tcPr>
            <w:tcW w:w="8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43" w:type="pct"/>
          </w:tcPr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g</w:t>
            </w:r>
            <w:r w:rsidR="003C4162" w:rsidRPr="005A017F">
              <w:rPr>
                <w:color w:val="000000" w:themeColor="text1"/>
              </w:rPr>
              <w:t>rowth, apoptosis, invasion, migration</w:t>
            </w:r>
          </w:p>
        </w:tc>
        <w:tc>
          <w:tcPr>
            <w:tcW w:w="1382" w:type="pct"/>
          </w:tcPr>
          <w:p w:rsidR="00E44D23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BCL</w:t>
            </w:r>
            <w:r w:rsidR="00E44D23" w:rsidRPr="005A017F">
              <w:rPr>
                <w:color w:val="000000" w:themeColor="text1"/>
              </w:rPr>
              <w:t>-2</w:t>
            </w:r>
          </w:p>
          <w:p w:rsidR="000C266A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</w:t>
            </w:r>
            <w:r w:rsidR="000C266A" w:rsidRPr="005A017F">
              <w:rPr>
                <w:color w:val="000000" w:themeColor="text1"/>
              </w:rPr>
              <w:t>own-regulation of BAX, BID, BIM,  MMP7, Cyclin D, TCGF7</w:t>
            </w:r>
          </w:p>
          <w:p w:rsidR="003C4162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ctivation of WNT pathway</w:t>
            </w:r>
          </w:p>
        </w:tc>
        <w:tc>
          <w:tcPr>
            <w:tcW w:w="3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1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Qi&lt;/Author&gt;&lt;Year&gt;2017&lt;/Year&gt;&lt;RecNum&gt;729&lt;/RecNum&gt;&lt;DisplayText&gt;(Qi et al., 2017)&lt;/DisplayText&gt;&lt;record&gt;&lt;rec-number&gt;729&lt;/rec-number&gt;&lt;foreign-keys&gt;&lt;key app="EN" db-id="tfa22wzfmvapeces90svvw010rvst5res995" timestamp="1575208270"&gt;729&lt;/key&gt;&lt;/foreign-keys&gt;&lt;ref-type name="Journal Article"&gt;17&lt;/ref-type&gt;&lt;contributors&gt;&lt;authors&gt;&lt;author&gt;Qi, H.&lt;/author&gt;&lt;author&gt;Wang, J.&lt;/author&gt;&lt;author&gt;Wang, F.&lt;/author&gt;&lt;author&gt;Ma, H.&lt;/author&gt;&lt;/authors&gt;&lt;/contributors&gt;&lt;titles&gt;&lt;title&gt;Long non-coding RNA SNHG1 promotes cell proliferation and tumorigenesis in colorectal cancer via Wnt/beta-catenin signaling&lt;/title&gt;&lt;secondary-title&gt;Pharmazie&lt;/secondary-title&gt;&lt;alt-title&gt;Die Pharmazie&lt;/alt-title&gt;&lt;/titles&gt;&lt;periodical&gt;&lt;full-title&gt;Pharmazie&lt;/full-title&gt;&lt;abbr-1&gt;Die Pharmazie&lt;/abbr-1&gt;&lt;/periodical&gt;&lt;alt-periodical&gt;&lt;full-title&gt;Pharmazie&lt;/full-title&gt;&lt;abbr-1&gt;Die Pharmazie&lt;/abbr-1&gt;&lt;/alt-periodical&gt;&lt;pages&gt;395-401&lt;/pages&gt;&lt;volume&gt;72&lt;/volume&gt;&lt;number&gt;7&lt;/number&gt;&lt;edition&gt;2018/02/15&lt;/edition&gt;&lt;keywords&gt;&lt;keyword&gt;Apoptosis/genetics&lt;/keyword&gt;&lt;keyword&gt;Cell Line, Tumor&lt;/keyword&gt;&lt;keyword&gt;Cell Proliferation/*genetics&lt;/keyword&gt;&lt;keyword&gt;Colorectal Neoplasms/*genetics/pathology&lt;/keyword&gt;&lt;keyword&gt;Disease Progression&lt;/keyword&gt;&lt;keyword&gt;Gene Expression Regulation, Neoplastic&lt;/keyword&gt;&lt;keyword&gt;Gene Knockdown Techniques&lt;/keyword&gt;&lt;keyword&gt;Humans&lt;/keyword&gt;&lt;keyword&gt;RNA, Long Noncoding/*genetics&lt;/keyword&gt;&lt;keyword&gt;Wnt Signaling Pathway/*genetics&lt;/keyword&gt;&lt;/keywords&gt;&lt;dates&gt;&lt;year&gt;2017&lt;/year&gt;&lt;pub-dates&gt;&lt;date&gt;Jul 3&lt;/date&gt;&lt;/pub-dates&gt;&lt;/dates&gt;&lt;isbn&gt;0031-7144 (Print)&amp;#xD;0031-7144&lt;/isbn&gt;&lt;accession-num&gt;29441936&lt;/accession-num&gt;&lt;urls&gt;&lt;/urls&gt;&lt;electronic-resource-num&gt;10.1691/ph.2017.7463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Qi et al., 2017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F419E">
        <w:tc>
          <w:tcPr>
            <w:tcW w:w="8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43" w:type="pct"/>
          </w:tcPr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</w:t>
            </w:r>
            <w:r w:rsidR="003C4162" w:rsidRPr="005A017F">
              <w:rPr>
                <w:color w:val="000000" w:themeColor="text1"/>
              </w:rPr>
              <w:t>roliferation and viability, cell cycle progression</w:t>
            </w:r>
          </w:p>
        </w:tc>
        <w:tc>
          <w:tcPr>
            <w:tcW w:w="1382" w:type="pct"/>
          </w:tcPr>
          <w:p w:rsidR="003C4162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 p53, p21 and BAX</w:t>
            </w:r>
            <w:r w:rsidRPr="005A017F" w:rsidDel="000C266A">
              <w:rPr>
                <w:color w:val="000000" w:themeColor="text1"/>
              </w:rPr>
              <w:t xml:space="preserve"> </w:t>
            </w:r>
          </w:p>
        </w:tc>
        <w:tc>
          <w:tcPr>
            <w:tcW w:w="3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1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vPC9BdXRob3I+PFllYXI+MjAxODwvWWVhcj48UmVj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vPC9BdXRob3I+PFllYXI+MjAxODwvWWVhcj48UmVj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ao et al., 2018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F419E">
        <w:tc>
          <w:tcPr>
            <w:tcW w:w="8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4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umor growth, cell proliferation</w:t>
            </w:r>
          </w:p>
        </w:tc>
        <w:tc>
          <w:tcPr>
            <w:tcW w:w="1382" w:type="pct"/>
          </w:tcPr>
          <w:p w:rsidR="000C266A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45 sponging</w:t>
            </w:r>
          </w:p>
          <w:p w:rsidR="000C266A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0C266A" w:rsidRPr="005A017F">
              <w:rPr>
                <w:color w:val="000000" w:themeColor="text1"/>
              </w:rPr>
              <w:t>p-regulation of p70S6K and E2F3</w:t>
            </w:r>
          </w:p>
        </w:tc>
        <w:tc>
          <w:tcPr>
            <w:tcW w:w="3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1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Tian&lt;/Author&gt;&lt;Year&gt;2018&lt;/Year&gt;&lt;RecNum&gt;731&lt;/RecNum&gt;&lt;DisplayText&gt;(Tian et al., 2018)&lt;/DisplayText&gt;&lt;record&gt;&lt;rec-number&gt;731&lt;/rec-number&gt;&lt;foreign-keys&gt;&lt;key app="EN" db-id="tfa22wzfmvapeces90svvw010rvst5res995" timestamp="1575208388"&gt;731&lt;/key&gt;&lt;/foreign-keys&gt;&lt;ref-type name="Journal Article"&gt;17&lt;/ref-type&gt;&lt;contributors&gt;&lt;authors&gt;&lt;author&gt;Tian, T.&lt;/author&gt;&lt;author&gt;Qiu, R.&lt;/author&gt;&lt;author&gt;Qiu, X.&lt;/author&gt;&lt;/authors&gt;&lt;/contributors&gt;&lt;auth-address&gt;Department of Neurology, The First Affiliated Hospital of Zhengzhou University, Zhengzhou, People&amp;apos;s Republic of China.&amp;#xD;Wuhan Institute of Bioengineering, Wuhan, People&amp;apos;s Republic of China.&amp;#xD;Department of Medicine, Shangqiu Medical School, Shangqiu, People&amp;apos;s Republic of China.&lt;/auth-address&gt;&lt;titles&gt;&lt;title&gt;SNHG1 promotes cell proliferation by acting as a sponge of miR-145 in colorectal cancer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2128-2139&lt;/pages&gt;&lt;volume&gt;9&lt;/volume&gt;&lt;number&gt;2&lt;/number&gt;&lt;edition&gt;2018/02/09&lt;/edition&gt;&lt;keywords&gt;&lt;keyword&gt;Snhg1&lt;/keyword&gt;&lt;keyword&gt;colorectal cancer&lt;/keyword&gt;&lt;keyword&gt;lncRNA&lt;/keyword&gt;&lt;keyword&gt;miR-145&lt;/keyword&gt;&lt;keyword&gt;ncRNA&lt;/keyword&gt;&lt;/keywords&gt;&lt;dates&gt;&lt;year&gt;2018&lt;/year&gt;&lt;pub-dates&gt;&lt;date&gt;Jan 5&lt;/date&gt;&lt;/pub-dates&gt;&lt;/dates&gt;&lt;isbn&gt;1949-2553&lt;/isbn&gt;&lt;accession-num&gt;29416759&lt;/accession-num&gt;&lt;urls&gt;&lt;/urls&gt;&lt;custom2&gt;PMC5788627&lt;/custom2&gt;&lt;electronic-resource-num&gt;10.18632/oncotarget.23255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Tian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619AD">
        <w:tc>
          <w:tcPr>
            <w:tcW w:w="8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Esophageal cancer</w:t>
            </w:r>
          </w:p>
        </w:tc>
        <w:tc>
          <w:tcPr>
            <w:tcW w:w="1543" w:type="pct"/>
          </w:tcPr>
          <w:p w:rsidR="003C4162" w:rsidRPr="005A017F" w:rsidRDefault="00E00A5F" w:rsidP="00E00A5F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</w:t>
            </w:r>
            <w:r w:rsidR="003C4162" w:rsidRPr="005A017F">
              <w:rPr>
                <w:color w:val="000000" w:themeColor="text1"/>
              </w:rPr>
              <w:t xml:space="preserve">invasion capacity and </w:t>
            </w:r>
            <w:r w:rsidRPr="005A017F">
              <w:rPr>
                <w:color w:val="000000" w:themeColor="text1"/>
              </w:rPr>
              <w:t>EMT</w:t>
            </w:r>
          </w:p>
        </w:tc>
        <w:tc>
          <w:tcPr>
            <w:tcW w:w="1382" w:type="pct"/>
          </w:tcPr>
          <w:p w:rsidR="000C266A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</w:t>
            </w:r>
            <w:r w:rsidR="00C619AD" w:rsidRPr="005A017F">
              <w:rPr>
                <w:color w:val="000000" w:themeColor="text1"/>
              </w:rPr>
              <w:t xml:space="preserve"> of HES</w:t>
            </w:r>
            <w:r w:rsidRPr="005A017F">
              <w:rPr>
                <w:color w:val="000000" w:themeColor="text1"/>
              </w:rPr>
              <w:t xml:space="preserve">-, Notch1, </w:t>
            </w:r>
            <w:proofErr w:type="spellStart"/>
            <w:r w:rsidRPr="005A017F">
              <w:rPr>
                <w:color w:val="000000" w:themeColor="text1"/>
              </w:rPr>
              <w:t>Vimentin</w:t>
            </w:r>
            <w:proofErr w:type="spellEnd"/>
            <w:r w:rsidRPr="005A017F">
              <w:rPr>
                <w:color w:val="000000" w:themeColor="text1"/>
              </w:rPr>
              <w:t xml:space="preserve"> and N-cadherin</w:t>
            </w:r>
          </w:p>
          <w:p w:rsidR="003C416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0C266A" w:rsidRPr="005A017F">
              <w:rPr>
                <w:color w:val="000000" w:themeColor="text1"/>
              </w:rPr>
              <w:t>p-regulation of E-cadherin</w:t>
            </w:r>
            <w:r w:rsidR="000C266A" w:rsidRPr="005A017F" w:rsidDel="000C266A">
              <w:rPr>
                <w:color w:val="000000" w:themeColor="text1"/>
              </w:rPr>
              <w:t xml:space="preserve"> </w:t>
            </w:r>
          </w:p>
        </w:tc>
        <w:tc>
          <w:tcPr>
            <w:tcW w:w="3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1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c8L1llYXI+PFJl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c8L1llYXI+PFJl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ang et al., 2017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619AD">
        <w:tc>
          <w:tcPr>
            <w:tcW w:w="8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Esophageal cancer</w:t>
            </w:r>
          </w:p>
        </w:tc>
        <w:tc>
          <w:tcPr>
            <w:tcW w:w="154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</w:t>
            </w:r>
            <w:r w:rsidR="00C619AD" w:rsidRPr="005A017F">
              <w:rPr>
                <w:color w:val="000000" w:themeColor="text1"/>
              </w:rPr>
              <w:t>A</w:t>
            </w:r>
          </w:p>
        </w:tc>
        <w:tc>
          <w:tcPr>
            <w:tcW w:w="1382" w:type="pct"/>
          </w:tcPr>
          <w:p w:rsidR="000C209E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38 sponging,</w:t>
            </w:r>
          </w:p>
          <w:p w:rsidR="003C4162" w:rsidRPr="005A017F" w:rsidRDefault="00E44D23" w:rsidP="000C20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3C4162" w:rsidRPr="005A017F">
              <w:rPr>
                <w:color w:val="000000" w:themeColor="text1"/>
              </w:rPr>
              <w:t>p-regulation</w:t>
            </w:r>
            <w:r w:rsidR="000C209E" w:rsidRPr="005A017F">
              <w:rPr>
                <w:color w:val="000000" w:themeColor="text1"/>
              </w:rPr>
              <w:t xml:space="preserve"> </w:t>
            </w:r>
            <w:r w:rsidRPr="005A017F">
              <w:rPr>
                <w:color w:val="000000" w:themeColor="text1"/>
              </w:rPr>
              <w:t xml:space="preserve">of </w:t>
            </w:r>
            <w:r w:rsidR="000C209E" w:rsidRPr="005A017F">
              <w:rPr>
                <w:color w:val="000000" w:themeColor="text1"/>
              </w:rPr>
              <w:t>CST3</w:t>
            </w:r>
          </w:p>
        </w:tc>
        <w:tc>
          <w:tcPr>
            <w:tcW w:w="3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1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ZYW48L0F1dGhvcj48WWVhcj4yMDE3PC9ZZWFyPjxSZWNO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ZYW48L0F1dGhvcj48WWVhcj4yMDE3PC9ZZWFyPjxSZWNO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Yan et al., 2017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619AD">
        <w:tc>
          <w:tcPr>
            <w:tcW w:w="8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lioma</w:t>
            </w:r>
          </w:p>
        </w:tc>
        <w:tc>
          <w:tcPr>
            <w:tcW w:w="1543" w:type="pct"/>
          </w:tcPr>
          <w:p w:rsidR="003C4162" w:rsidRPr="005A017F" w:rsidRDefault="003C4162" w:rsidP="00E00A5F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rognosis, cell proliferation</w:t>
            </w:r>
            <w:r w:rsidR="00E00A5F" w:rsidRPr="005A017F">
              <w:rPr>
                <w:color w:val="000000" w:themeColor="text1"/>
              </w:rPr>
              <w:t xml:space="preserve">,  invasion, and </w:t>
            </w:r>
            <w:r w:rsidRPr="005A017F">
              <w:rPr>
                <w:color w:val="000000" w:themeColor="text1"/>
              </w:rPr>
              <w:t>apoptosis</w:t>
            </w:r>
          </w:p>
        </w:tc>
        <w:tc>
          <w:tcPr>
            <w:tcW w:w="138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1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NzwvWWVhcj48UmVj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NzwvWWVhcj48UmVj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Wang et al., 2017e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619AD">
        <w:tc>
          <w:tcPr>
            <w:tcW w:w="8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54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invasion, and migration</w:t>
            </w:r>
          </w:p>
        </w:tc>
        <w:tc>
          <w:tcPr>
            <w:tcW w:w="1382" w:type="pct"/>
          </w:tcPr>
          <w:p w:rsidR="003C4162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S</w:t>
            </w:r>
            <w:r w:rsidR="003C4162" w:rsidRPr="005A017F">
              <w:rPr>
                <w:color w:val="000000" w:themeColor="text1"/>
              </w:rPr>
              <w:t>ponging</w:t>
            </w:r>
            <w:r w:rsidR="00E44D23" w:rsidRPr="005A017F">
              <w:rPr>
                <w:color w:val="000000" w:themeColor="text1"/>
              </w:rPr>
              <w:t xml:space="preserve"> of</w:t>
            </w:r>
            <w:r w:rsidR="003C4162" w:rsidRPr="005A017F">
              <w:rPr>
                <w:color w:val="000000" w:themeColor="text1"/>
              </w:rPr>
              <w:t xml:space="preserve"> miR-195</w:t>
            </w:r>
          </w:p>
        </w:tc>
        <w:tc>
          <w:tcPr>
            <w:tcW w:w="3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1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Y8L1llYXI+PFJl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Y8L1llYXI+PFJl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ang et al., 2016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C619AD" w:rsidRPr="005A017F" w:rsidTr="00C619AD">
        <w:tc>
          <w:tcPr>
            <w:tcW w:w="840" w:type="pct"/>
            <w:vMerge w:val="restart"/>
          </w:tcPr>
          <w:p w:rsidR="00C619AD" w:rsidRPr="005A017F" w:rsidRDefault="00C619AD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543" w:type="pct"/>
            <w:vMerge w:val="restart"/>
          </w:tcPr>
          <w:p w:rsidR="00C619AD" w:rsidRPr="005A017F" w:rsidRDefault="00C619AD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arger tumor size, poor differentiation, cell proliferation, cell cycle progression,  apoptosis</w:t>
            </w:r>
          </w:p>
        </w:tc>
        <w:tc>
          <w:tcPr>
            <w:tcW w:w="1382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</w:t>
            </w:r>
            <w:r w:rsidR="00E44D23" w:rsidRPr="005A017F">
              <w:rPr>
                <w:color w:val="000000" w:themeColor="text1"/>
              </w:rPr>
              <w:t>nhibition of</w:t>
            </w:r>
            <w:r w:rsidRPr="005A017F">
              <w:rPr>
                <w:color w:val="000000" w:themeColor="text1"/>
              </w:rPr>
              <w:t xml:space="preserve"> p53</w:t>
            </w:r>
          </w:p>
        </w:tc>
        <w:tc>
          <w:tcPr>
            <w:tcW w:w="325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1" w:type="pct"/>
            <w:vMerge w:val="restar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Y8L1llYXI+PFJl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</w:fldData>
              </w:fldChar>
            </w:r>
            <w:r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Y8L1llYXI+PFJl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</w:fldData>
              </w:fldChar>
            </w:r>
            <w:r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Pr="005A017F">
              <w:rPr>
                <w:noProof/>
                <w:color w:val="000000" w:themeColor="text1"/>
              </w:rPr>
              <w:t>(Zhang et al., 2016d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C619AD" w:rsidRPr="005A017F" w:rsidTr="00C619AD">
        <w:tc>
          <w:tcPr>
            <w:tcW w:w="840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1543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1382" w:type="pct"/>
          </w:tcPr>
          <w:p w:rsidR="00C619AD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C619AD" w:rsidRPr="005A017F">
              <w:rPr>
                <w:color w:val="000000" w:themeColor="text1"/>
              </w:rPr>
              <w:t>BAX, FAS, and CDKN1A</w:t>
            </w:r>
          </w:p>
        </w:tc>
        <w:tc>
          <w:tcPr>
            <w:tcW w:w="325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1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</w:tr>
      <w:tr w:rsidR="003C4162" w:rsidRPr="005A017F" w:rsidTr="00C619AD">
        <w:tc>
          <w:tcPr>
            <w:tcW w:w="8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aryngeal squamous cell carcinoma</w:t>
            </w:r>
          </w:p>
        </w:tc>
        <w:tc>
          <w:tcPr>
            <w:tcW w:w="154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invasion and migration </w:t>
            </w:r>
          </w:p>
        </w:tc>
        <w:tc>
          <w:tcPr>
            <w:tcW w:w="1382" w:type="pct"/>
          </w:tcPr>
          <w:p w:rsidR="000C266A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BCL-2,  SNAIL, VIM, MMP2, MMP9</w:t>
            </w:r>
          </w:p>
          <w:p w:rsidR="003C4162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 E-CAD, BAX</w:t>
            </w:r>
            <w:r w:rsidRPr="005A017F" w:rsidDel="000C266A">
              <w:rPr>
                <w:color w:val="000000" w:themeColor="text1"/>
              </w:rPr>
              <w:t xml:space="preserve"> </w:t>
            </w:r>
          </w:p>
        </w:tc>
        <w:tc>
          <w:tcPr>
            <w:tcW w:w="3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1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W48L0F1dGhvcj48WWVhcj4yMDE4PC9ZZWFyPjxSZWNO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W48L0F1dGhvcj48WWVhcj4yMDE4PC9ZZWFyPjxSZWNO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n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619AD">
        <w:tc>
          <w:tcPr>
            <w:tcW w:w="8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54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</w:t>
            </w:r>
          </w:p>
        </w:tc>
        <w:tc>
          <w:tcPr>
            <w:tcW w:w="138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1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Zb3U8L0F1dGhvcj48WWVhcj4yMDE0PC9ZZWFyPjxSZWNO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Zb3U8L0F1dGhvcj48WWVhcj4yMDE0PC9ZZWFyPjxSZWNO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You et al., 2014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C619AD" w:rsidRPr="005A017F" w:rsidTr="00C619AD">
        <w:tc>
          <w:tcPr>
            <w:tcW w:w="840" w:type="pct"/>
            <w:vMerge w:val="restar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  <w:p w:rsidR="00C619AD" w:rsidRPr="005A017F" w:rsidRDefault="00C619AD" w:rsidP="00CF419E">
            <w:pPr>
              <w:spacing w:after="0"/>
              <w:rPr>
                <w:color w:val="000000" w:themeColor="text1"/>
              </w:rPr>
            </w:pPr>
          </w:p>
        </w:tc>
        <w:tc>
          <w:tcPr>
            <w:tcW w:w="1543" w:type="pct"/>
            <w:vMerge w:val="restar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</w:t>
            </w:r>
          </w:p>
          <w:p w:rsidR="00C619AD" w:rsidRPr="005A017F" w:rsidRDefault="00C619AD" w:rsidP="00CF419E">
            <w:pPr>
              <w:spacing w:after="0"/>
              <w:rPr>
                <w:color w:val="000000" w:themeColor="text1"/>
              </w:rPr>
            </w:pPr>
          </w:p>
        </w:tc>
        <w:tc>
          <w:tcPr>
            <w:tcW w:w="1382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01 sponging</w:t>
            </w:r>
          </w:p>
        </w:tc>
        <w:tc>
          <w:tcPr>
            <w:tcW w:w="325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1" w:type="pct"/>
            <w:vMerge w:val="restar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dWk8L0F1dGhvcj48WWVhcj4yMDE3PC9ZZWFyPjxSZWNO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</w:fldData>
              </w:fldChar>
            </w:r>
            <w:r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dWk8L0F1dGhvcj48WWVhcj4yMDE3PC9ZZWFyPjxSZWNO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</w:fldData>
              </w:fldChar>
            </w:r>
            <w:r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Pr="005A017F">
              <w:rPr>
                <w:noProof/>
                <w:color w:val="000000" w:themeColor="text1"/>
              </w:rPr>
              <w:t>(Cui et al., 2017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C619AD" w:rsidRPr="005A017F" w:rsidTr="00C619AD">
        <w:tc>
          <w:tcPr>
            <w:tcW w:w="840" w:type="pct"/>
            <w:vMerge/>
          </w:tcPr>
          <w:p w:rsidR="00C619AD" w:rsidRPr="005A017F" w:rsidRDefault="00C619AD" w:rsidP="00CF419E">
            <w:pPr>
              <w:spacing w:after="0"/>
              <w:rPr>
                <w:color w:val="000000" w:themeColor="text1"/>
              </w:rPr>
            </w:pPr>
          </w:p>
        </w:tc>
        <w:tc>
          <w:tcPr>
            <w:tcW w:w="1543" w:type="pct"/>
            <w:vMerge/>
          </w:tcPr>
          <w:p w:rsidR="00C619AD" w:rsidRPr="005A017F" w:rsidRDefault="00C619AD" w:rsidP="00CF419E">
            <w:pPr>
              <w:spacing w:after="0"/>
              <w:rPr>
                <w:color w:val="000000" w:themeColor="text1"/>
              </w:rPr>
            </w:pPr>
          </w:p>
        </w:tc>
        <w:tc>
          <w:tcPr>
            <w:tcW w:w="1382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SOX9 up-regulation</w:t>
            </w:r>
          </w:p>
        </w:tc>
        <w:tc>
          <w:tcPr>
            <w:tcW w:w="325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1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</w:tr>
      <w:tr w:rsidR="00C619AD" w:rsidRPr="005A017F" w:rsidTr="00C619AD">
        <w:tc>
          <w:tcPr>
            <w:tcW w:w="840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1543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1382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Wnt/β-catenin signaling pathway activation</w:t>
            </w:r>
          </w:p>
        </w:tc>
        <w:tc>
          <w:tcPr>
            <w:tcW w:w="325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1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</w:tr>
      <w:tr w:rsidR="003C4162" w:rsidRPr="005A017F" w:rsidTr="00C619AD">
        <w:tc>
          <w:tcPr>
            <w:tcW w:w="8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54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viability, proliferation, migration, and invasion</w:t>
            </w:r>
          </w:p>
        </w:tc>
        <w:tc>
          <w:tcPr>
            <w:tcW w:w="138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45 sponging</w:t>
            </w:r>
          </w:p>
          <w:p w:rsidR="000C266A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0C266A" w:rsidRPr="005A017F">
              <w:rPr>
                <w:color w:val="000000" w:themeColor="text1"/>
              </w:rPr>
              <w:t>p-regulation of MTDH</w:t>
            </w:r>
          </w:p>
        </w:tc>
        <w:tc>
          <w:tcPr>
            <w:tcW w:w="3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1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dTwvQXV0aG9yPjxZZWFyPjIwMTg8L1llYXI+PFJlY051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dTwvQXV0aG9yPjxZZWFyPjIwMTg8L1llYXI+PFJlY051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Lu et al., 2018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CF419E" w:rsidRPr="005A017F" w:rsidTr="00E44D23">
        <w:trPr>
          <w:trHeight w:val="557"/>
        </w:trPr>
        <w:tc>
          <w:tcPr>
            <w:tcW w:w="840" w:type="pct"/>
          </w:tcPr>
          <w:p w:rsidR="00CF419E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Nasopharyngeal carcinoma cell</w:t>
            </w:r>
          </w:p>
        </w:tc>
        <w:tc>
          <w:tcPr>
            <w:tcW w:w="1543" w:type="pct"/>
          </w:tcPr>
          <w:p w:rsidR="00CF419E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vasion and migration</w:t>
            </w:r>
          </w:p>
          <w:p w:rsidR="00CF419E" w:rsidRPr="005A017F" w:rsidRDefault="00CF419E" w:rsidP="00CF419E">
            <w:pPr>
              <w:spacing w:after="0"/>
              <w:rPr>
                <w:color w:val="000000" w:themeColor="text1"/>
              </w:rPr>
            </w:pPr>
          </w:p>
        </w:tc>
        <w:tc>
          <w:tcPr>
            <w:tcW w:w="1382" w:type="pct"/>
          </w:tcPr>
          <w:p w:rsidR="00E44D23" w:rsidRPr="005A017F" w:rsidRDefault="00CF419E" w:rsidP="00E44D2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45a sponging</w:t>
            </w:r>
          </w:p>
          <w:p w:rsidR="00CF419E" w:rsidRPr="005A017F" w:rsidRDefault="00CF419E" w:rsidP="00E44D2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 NUAK1</w:t>
            </w:r>
          </w:p>
        </w:tc>
        <w:tc>
          <w:tcPr>
            <w:tcW w:w="325" w:type="pct"/>
          </w:tcPr>
          <w:p w:rsidR="00CF419E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  <w:p w:rsidR="00CF419E" w:rsidRPr="005A017F" w:rsidRDefault="00CF419E" w:rsidP="00CF419E">
            <w:pPr>
              <w:spacing w:after="0"/>
              <w:rPr>
                <w:color w:val="000000" w:themeColor="text1"/>
              </w:rPr>
            </w:pPr>
          </w:p>
        </w:tc>
        <w:tc>
          <w:tcPr>
            <w:tcW w:w="309" w:type="pct"/>
          </w:tcPr>
          <w:p w:rsidR="00CF419E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  <w:p w:rsidR="00CF419E" w:rsidRPr="005A017F" w:rsidRDefault="00CF419E" w:rsidP="00CF419E">
            <w:pPr>
              <w:spacing w:after="0"/>
              <w:rPr>
                <w:color w:val="000000" w:themeColor="text1"/>
              </w:rPr>
            </w:pPr>
          </w:p>
        </w:tc>
        <w:tc>
          <w:tcPr>
            <w:tcW w:w="601" w:type="pct"/>
          </w:tcPr>
          <w:p w:rsidR="00CF419E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CF419E" w:rsidRPr="005A017F">
              <w:rPr>
                <w:color w:val="000000" w:themeColor="text1"/>
              </w:rPr>
              <w:instrText xml:space="preserve"> ADDIN EN.CITE &lt;EndNote&gt;&lt;Cite&gt;&lt;Author&gt;Lan&lt;/Author&gt;&lt;Year&gt;2019&lt;/Year&gt;&lt;RecNum&gt;742&lt;/RecNum&gt;&lt;DisplayText&gt;(Lan and Liu, 2019)&lt;/DisplayText&gt;&lt;record&gt;&lt;rec-number&gt;742&lt;/rec-number&gt;&lt;foreign-keys&gt;&lt;key app="EN" db-id="tfa22wzfmvapeces90svvw010rvst5res995" timestamp="1575209969"&gt;742&lt;/key&gt;&lt;/foreign-keys&gt;&lt;ref-type name="Journal Article"&gt;17&lt;/ref-type&gt;&lt;contributors&gt;&lt;authors&gt;&lt;author&gt;Lan, X.&lt;/author&gt;&lt;author&gt;Liu, X.&lt;/author&gt;&lt;/authors&gt;&lt;/contributors&gt;&lt;auth-address&gt;Department of Otolaryngology Head and Neck Surgery, Weihai Municipal Hospital, Weihai, China.&lt;/auth-address&gt;&lt;titles&gt;&lt;title&gt;LncRNA SNHG1 functions as a ceRNA to antagonize the effect of miR-145a-5p on the down-regulation of NUAK1 in nasopharyngeal carcinoma cell&lt;/title&gt;&lt;secondary-title&gt;J Cell Mol Med&lt;/secondary-title&gt;&lt;alt-title&gt;Journal of cellular and molecular medicine&lt;/alt-title&gt;&lt;/titles&gt;&lt;periodical&gt;&lt;full-title&gt;J Cell Mol Med&lt;/full-title&gt;&lt;abbr-1&gt;Journal of cellular and molecular medicine&lt;/abbr-1&gt;&lt;/periodical&gt;&lt;alt-periodical&gt;&lt;full-title&gt;J Cell Mol Med&lt;/full-title&gt;&lt;abbr-1&gt;Journal of cellular and molecular medicine&lt;/abbr-1&gt;&lt;/alt-periodical&gt;&lt;pages&gt;2351-2361&lt;/pages&gt;&lt;volume&gt;23&lt;/volume&gt;&lt;number&gt;4&lt;/number&gt;&lt;edition&gt;2018/03/27&lt;/edition&gt;&lt;keywords&gt;&lt;keyword&gt;Emt&lt;/keyword&gt;&lt;keyword&gt;Nuak1&lt;/keyword&gt;&lt;keyword&gt;Snhg1&lt;/keyword&gt;&lt;keyword&gt;miR-145-5p&lt;/keyword&gt;&lt;keyword&gt;nasopharyngeal carcinoma&lt;/keyword&gt;&lt;/keywords&gt;&lt;dates&gt;&lt;year&gt;2019&lt;/year&gt;&lt;pub-dates&gt;&lt;date&gt;Apr&lt;/date&gt;&lt;/pub-dates&gt;&lt;/dates&gt;&lt;isbn&gt;1582-1838&lt;/isbn&gt;&lt;accession-num&gt;29575772&lt;/accession-num&gt;&lt;urls&gt;&lt;/urls&gt;&lt;custom2&gt;PMC6434074&lt;/custom2&gt;&lt;electronic-resource-num&gt;10.1111/jcmm.1349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CF419E" w:rsidRPr="005A017F">
              <w:rPr>
                <w:noProof/>
                <w:color w:val="000000" w:themeColor="text1"/>
              </w:rPr>
              <w:t>(Lan and Liu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F419E">
        <w:tc>
          <w:tcPr>
            <w:tcW w:w="8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proofErr w:type="spellStart"/>
            <w:r w:rsidRPr="005A017F">
              <w:rPr>
                <w:color w:val="000000" w:themeColor="text1"/>
              </w:rPr>
              <w:t>Neuroblastoma</w:t>
            </w:r>
            <w:proofErr w:type="spellEnd"/>
          </w:p>
        </w:tc>
        <w:tc>
          <w:tcPr>
            <w:tcW w:w="154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creased cell viability</w:t>
            </w:r>
          </w:p>
        </w:tc>
        <w:tc>
          <w:tcPr>
            <w:tcW w:w="138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5b sponging</w:t>
            </w:r>
          </w:p>
          <w:p w:rsidR="000C266A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0C266A" w:rsidRPr="005A017F">
              <w:rPr>
                <w:color w:val="000000" w:themeColor="text1"/>
              </w:rPr>
              <w:t>p-regulation of SIAH1</w:t>
            </w:r>
          </w:p>
        </w:tc>
        <w:tc>
          <w:tcPr>
            <w:tcW w:w="3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1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PC9BdXRob3I+PFllYXI+MjAxODwvWWVhcj48UmVj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PC9BdXRob3I+PFllYXI+MjAxODwvWWVhcj48UmVj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Chen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C619AD" w:rsidRPr="005A017F" w:rsidTr="00CF419E">
        <w:tc>
          <w:tcPr>
            <w:tcW w:w="840" w:type="pct"/>
            <w:vMerge w:val="restar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steosarcoma</w:t>
            </w:r>
          </w:p>
          <w:p w:rsidR="00C619AD" w:rsidRPr="005A017F" w:rsidRDefault="00C619AD" w:rsidP="00CF419E">
            <w:pPr>
              <w:spacing w:after="0"/>
              <w:rPr>
                <w:color w:val="000000" w:themeColor="text1"/>
              </w:rPr>
            </w:pPr>
          </w:p>
        </w:tc>
        <w:tc>
          <w:tcPr>
            <w:tcW w:w="1543" w:type="pct"/>
            <w:vMerge w:val="restar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cell migration and EMT</w:t>
            </w:r>
          </w:p>
          <w:p w:rsidR="00C619AD" w:rsidRPr="005A017F" w:rsidRDefault="00C619AD" w:rsidP="00CF419E">
            <w:pPr>
              <w:spacing w:after="0"/>
              <w:rPr>
                <w:color w:val="000000" w:themeColor="text1"/>
              </w:rPr>
            </w:pPr>
          </w:p>
        </w:tc>
        <w:tc>
          <w:tcPr>
            <w:tcW w:w="1382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577 sponging</w:t>
            </w:r>
          </w:p>
        </w:tc>
        <w:tc>
          <w:tcPr>
            <w:tcW w:w="325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1" w:type="pct"/>
            <w:vMerge w:val="restar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KaWFuZzwvQXV0aG9yPjxZZWFyPjIwMTg8L1llYXI+PFJl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</w:fldData>
              </w:fldChar>
            </w:r>
            <w:r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KaWFuZzwvQXV0aG9yPjxZZWFyPjIwMTg8L1llYXI+PFJl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</w:fldData>
              </w:fldChar>
            </w:r>
            <w:r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Pr="005A017F">
              <w:rPr>
                <w:noProof/>
                <w:color w:val="000000" w:themeColor="text1"/>
              </w:rPr>
              <w:t>(Jiang et al., 2018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C619AD" w:rsidRPr="005A017F" w:rsidTr="00CF419E">
        <w:tc>
          <w:tcPr>
            <w:tcW w:w="840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1543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1382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WNT2B/Wnt/β-catenin pathway activation</w:t>
            </w:r>
          </w:p>
        </w:tc>
        <w:tc>
          <w:tcPr>
            <w:tcW w:w="325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1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</w:tr>
      <w:tr w:rsidR="00C619AD" w:rsidRPr="005A017F" w:rsidTr="00CF419E">
        <w:tc>
          <w:tcPr>
            <w:tcW w:w="840" w:type="pct"/>
            <w:vMerge w:val="restar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steosarcoma</w:t>
            </w:r>
          </w:p>
          <w:p w:rsidR="00C619AD" w:rsidRPr="005A017F" w:rsidRDefault="00C619AD" w:rsidP="00CF419E">
            <w:pPr>
              <w:spacing w:after="0"/>
              <w:rPr>
                <w:color w:val="000000" w:themeColor="text1"/>
              </w:rPr>
            </w:pPr>
          </w:p>
        </w:tc>
        <w:tc>
          <w:tcPr>
            <w:tcW w:w="1543" w:type="pct"/>
            <w:vMerge w:val="restart"/>
          </w:tcPr>
          <w:p w:rsidR="00C619AD" w:rsidRPr="005A017F" w:rsidRDefault="00C619AD" w:rsidP="00E00A5F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apoptosis, tumor growth, migration and invasion</w:t>
            </w:r>
          </w:p>
        </w:tc>
        <w:tc>
          <w:tcPr>
            <w:tcW w:w="1382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26 sponging</w:t>
            </w:r>
          </w:p>
        </w:tc>
        <w:tc>
          <w:tcPr>
            <w:tcW w:w="325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1" w:type="pct"/>
            <w:vMerge w:val="restar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DwvWWVhcj48UmVj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</w:fldData>
              </w:fldChar>
            </w:r>
            <w:r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DwvWWVhcj48UmVj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</w:fldData>
              </w:fldChar>
            </w:r>
            <w:r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Pr="005A017F">
              <w:rPr>
                <w:noProof/>
                <w:color w:val="000000" w:themeColor="text1"/>
              </w:rPr>
              <w:t>(Wang et al., 2018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C619AD" w:rsidRPr="005A017F" w:rsidTr="00CF419E">
        <w:tc>
          <w:tcPr>
            <w:tcW w:w="840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1543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1382" w:type="pct"/>
          </w:tcPr>
          <w:p w:rsidR="00C619AD" w:rsidRPr="005A017F" w:rsidRDefault="00E44D23" w:rsidP="00E44D2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C619AD" w:rsidRPr="005A017F">
              <w:rPr>
                <w:color w:val="000000" w:themeColor="text1"/>
              </w:rPr>
              <w:t xml:space="preserve">NOB1 </w:t>
            </w:r>
          </w:p>
        </w:tc>
        <w:tc>
          <w:tcPr>
            <w:tcW w:w="325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1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</w:tr>
      <w:tr w:rsidR="003C4162" w:rsidRPr="005A017F" w:rsidTr="00CF419E">
        <w:tc>
          <w:tcPr>
            <w:tcW w:w="8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varian carcinoma</w:t>
            </w:r>
          </w:p>
        </w:tc>
        <w:tc>
          <w:tcPr>
            <w:tcW w:w="1543" w:type="pct"/>
          </w:tcPr>
          <w:p w:rsidR="003C4162" w:rsidRPr="005A017F" w:rsidRDefault="003C4162" w:rsidP="00E00A5F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</w:t>
            </w:r>
            <w:r w:rsidR="00E00A5F" w:rsidRPr="005A017F">
              <w:rPr>
                <w:color w:val="000000" w:themeColor="text1"/>
              </w:rPr>
              <w:t>self-renewal capacity</w:t>
            </w:r>
            <w:r w:rsidRPr="005A017F">
              <w:rPr>
                <w:color w:val="000000" w:themeColor="text1"/>
              </w:rPr>
              <w:t>, apoptosis, invasion and metastasis</w:t>
            </w:r>
          </w:p>
        </w:tc>
        <w:tc>
          <w:tcPr>
            <w:tcW w:w="1382" w:type="pct"/>
          </w:tcPr>
          <w:p w:rsidR="000C266A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N-CAD, VIM, MMP-2, MMP-9</w:t>
            </w:r>
          </w:p>
          <w:p w:rsidR="003C4162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 E-CAD</w:t>
            </w:r>
            <w:r w:rsidRPr="005A017F" w:rsidDel="000C266A">
              <w:rPr>
                <w:color w:val="000000" w:themeColor="text1"/>
              </w:rPr>
              <w:t xml:space="preserve"> </w:t>
            </w:r>
          </w:p>
        </w:tc>
        <w:tc>
          <w:tcPr>
            <w:tcW w:w="3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1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HZTwvQXV0aG9yPjxZZWFyPjIwMTg8L1llYXI+PFJlY051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HZTwvQXV0aG9yPjxZZWFyPjIwMTg8L1llYXI+PFJlY051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Ge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C619AD" w:rsidRPr="005A017F" w:rsidTr="00CF419E">
        <w:tc>
          <w:tcPr>
            <w:tcW w:w="840" w:type="pct"/>
            <w:vMerge w:val="restart"/>
          </w:tcPr>
          <w:p w:rsidR="00C619AD" w:rsidRPr="005A017F" w:rsidRDefault="00C619AD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rostate cancer</w:t>
            </w:r>
          </w:p>
        </w:tc>
        <w:tc>
          <w:tcPr>
            <w:tcW w:w="1543" w:type="pct"/>
            <w:vMerge w:val="restar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</w:t>
            </w:r>
          </w:p>
          <w:p w:rsidR="00C619AD" w:rsidRPr="005A017F" w:rsidRDefault="00C619AD" w:rsidP="00CF419E">
            <w:pPr>
              <w:spacing w:after="0"/>
              <w:rPr>
                <w:color w:val="000000" w:themeColor="text1"/>
              </w:rPr>
            </w:pPr>
          </w:p>
        </w:tc>
        <w:tc>
          <w:tcPr>
            <w:tcW w:w="1382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99a sponging</w:t>
            </w:r>
          </w:p>
        </w:tc>
        <w:tc>
          <w:tcPr>
            <w:tcW w:w="325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1" w:type="pct"/>
            <w:vMerge w:val="restar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c8L1llYXI+PFJlY051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</w:fldData>
              </w:fldChar>
            </w:r>
            <w:r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c8L1llYXI+PFJlY051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</w:fldData>
              </w:fldChar>
            </w:r>
            <w:r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Pr="005A017F">
              <w:rPr>
                <w:noProof/>
                <w:color w:val="000000" w:themeColor="text1"/>
              </w:rPr>
              <w:t>(Li et al., 2017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C619AD" w:rsidRPr="005A017F" w:rsidTr="00CF419E">
        <w:tc>
          <w:tcPr>
            <w:tcW w:w="840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1543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1382" w:type="pct"/>
          </w:tcPr>
          <w:p w:rsidR="00C619AD" w:rsidRPr="005A017F" w:rsidRDefault="00E44D23" w:rsidP="00E44D2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C619AD" w:rsidRPr="005A017F">
              <w:rPr>
                <w:color w:val="000000" w:themeColor="text1"/>
              </w:rPr>
              <w:t xml:space="preserve">CDK7 </w:t>
            </w:r>
          </w:p>
        </w:tc>
        <w:tc>
          <w:tcPr>
            <w:tcW w:w="325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09" w:type="pct"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1" w:type="pct"/>
            <w:vMerge/>
          </w:tcPr>
          <w:p w:rsidR="00C619AD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</w:p>
        </w:tc>
      </w:tr>
    </w:tbl>
    <w:p w:rsidR="003C4162" w:rsidRPr="005A017F" w:rsidRDefault="003C4162" w:rsidP="00CF419E">
      <w:pPr>
        <w:spacing w:before="0" w:after="0"/>
        <w:rPr>
          <w:color w:val="000000" w:themeColor="text1"/>
        </w:rPr>
      </w:pPr>
    </w:p>
    <w:p w:rsidR="003C4162" w:rsidRPr="005A017F" w:rsidRDefault="003C4162" w:rsidP="003C4162">
      <w:pPr>
        <w:spacing w:after="0"/>
        <w:ind w:firstLine="720"/>
        <w:jc w:val="both"/>
        <w:rPr>
          <w:rFonts w:cs="Times New Roman"/>
          <w:color w:val="000000" w:themeColor="text1"/>
          <w:szCs w:val="24"/>
        </w:rPr>
      </w:pPr>
      <w:r w:rsidRPr="005A017F">
        <w:rPr>
          <w:rFonts w:cs="Times New Roman"/>
          <w:b/>
          <w:color w:val="000000" w:themeColor="text1"/>
          <w:szCs w:val="24"/>
        </w:rPr>
        <w:t xml:space="preserve">Table </w:t>
      </w:r>
      <w:r w:rsidR="0049662A" w:rsidRPr="005A017F">
        <w:rPr>
          <w:rFonts w:cs="Times New Roman"/>
          <w:b/>
          <w:color w:val="000000" w:themeColor="text1"/>
          <w:szCs w:val="24"/>
        </w:rPr>
        <w:t>S</w:t>
      </w:r>
      <w:r w:rsidRPr="005A017F">
        <w:rPr>
          <w:rFonts w:cs="Times New Roman"/>
          <w:b/>
          <w:color w:val="000000" w:themeColor="text1"/>
          <w:szCs w:val="24"/>
        </w:rPr>
        <w:t>2:</w:t>
      </w:r>
      <w:r w:rsidRPr="005A017F">
        <w:rPr>
          <w:rFonts w:cs="Times New Roman"/>
          <w:color w:val="000000" w:themeColor="text1"/>
          <w:szCs w:val="24"/>
        </w:rPr>
        <w:t xml:space="preserve"> The studies of SNHG3 role in solid tumors, T=tumor </w:t>
      </w:r>
      <w:proofErr w:type="gramStart"/>
      <w:r w:rsidRPr="005A017F">
        <w:rPr>
          <w:rFonts w:cs="Times New Roman"/>
          <w:color w:val="000000" w:themeColor="text1"/>
          <w:szCs w:val="24"/>
        </w:rPr>
        <w:t>tissue ,</w:t>
      </w:r>
      <w:proofErr w:type="gramEnd"/>
      <w:r w:rsidRPr="005A017F">
        <w:rPr>
          <w:rFonts w:cs="Times New Roman"/>
          <w:color w:val="000000" w:themeColor="text1"/>
          <w:szCs w:val="24"/>
        </w:rPr>
        <w:t xml:space="preserve"> C=cells, X=no mention</w:t>
      </w:r>
    </w:p>
    <w:tbl>
      <w:tblPr>
        <w:tblStyle w:val="TableGrid"/>
        <w:tblW w:w="5000" w:type="pct"/>
        <w:tblLayout w:type="fixed"/>
        <w:tblLook w:val="04A0"/>
      </w:tblPr>
      <w:tblGrid>
        <w:gridCol w:w="2449"/>
        <w:gridCol w:w="3755"/>
        <w:gridCol w:w="3684"/>
        <w:gridCol w:w="851"/>
        <w:gridCol w:w="851"/>
        <w:gridCol w:w="1586"/>
      </w:tblGrid>
      <w:tr w:rsidR="003C4162" w:rsidRPr="005A017F" w:rsidTr="00C619AD">
        <w:tc>
          <w:tcPr>
            <w:tcW w:w="92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ype of cancer</w:t>
            </w:r>
          </w:p>
        </w:tc>
        <w:tc>
          <w:tcPr>
            <w:tcW w:w="14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iological role</w:t>
            </w:r>
          </w:p>
        </w:tc>
        <w:tc>
          <w:tcPr>
            <w:tcW w:w="1398" w:type="pct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lecular m</w:t>
            </w:r>
            <w:r w:rsidRPr="005A017F">
              <w:rPr>
                <w:color w:val="000000" w:themeColor="text1"/>
              </w:rPr>
              <w:t>echanism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s</w:t>
            </w:r>
          </w:p>
        </w:tc>
        <w:tc>
          <w:tcPr>
            <w:tcW w:w="323" w:type="pct"/>
          </w:tcPr>
          <w:p w:rsidR="003C4162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  <w:r w:rsidR="003C4162" w:rsidRPr="005A017F">
              <w:rPr>
                <w:color w:val="000000" w:themeColor="text1"/>
              </w:rPr>
              <w:t>issue</w:t>
            </w:r>
          </w:p>
        </w:tc>
        <w:tc>
          <w:tcPr>
            <w:tcW w:w="60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ef.</w:t>
            </w:r>
          </w:p>
        </w:tc>
      </w:tr>
      <w:tr w:rsidR="003C4162" w:rsidRPr="005A017F" w:rsidTr="00C619AD">
        <w:tc>
          <w:tcPr>
            <w:tcW w:w="92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reast cancer</w:t>
            </w:r>
          </w:p>
        </w:tc>
        <w:tc>
          <w:tcPr>
            <w:tcW w:w="1425" w:type="pct"/>
          </w:tcPr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alignant</w:t>
            </w:r>
            <w:r w:rsidR="003C4162" w:rsidRPr="005A017F">
              <w:rPr>
                <w:color w:val="000000" w:themeColor="text1"/>
              </w:rPr>
              <w:t xml:space="preserve"> </w:t>
            </w:r>
            <w:r w:rsidR="00C619AD" w:rsidRPr="005A017F">
              <w:rPr>
                <w:color w:val="000000" w:themeColor="text1"/>
              </w:rPr>
              <w:t>development</w:t>
            </w:r>
          </w:p>
        </w:tc>
        <w:tc>
          <w:tcPr>
            <w:tcW w:w="1398" w:type="pct"/>
          </w:tcPr>
          <w:p w:rsidR="003C4162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</w:t>
            </w:r>
            <w:r w:rsidR="003C4162" w:rsidRPr="005A017F">
              <w:rPr>
                <w:color w:val="000000" w:themeColor="text1"/>
              </w:rPr>
              <w:t>igher SNHG3</w:t>
            </w:r>
            <w:r w:rsidRPr="005A017F">
              <w:rPr>
                <w:color w:val="000000" w:themeColor="text1"/>
              </w:rPr>
              <w:t xml:space="preserve"> level</w:t>
            </w:r>
            <w:r w:rsidR="003C4162" w:rsidRPr="005A017F">
              <w:rPr>
                <w:color w:val="000000" w:themeColor="text1"/>
              </w:rPr>
              <w:t xml:space="preserve"> in ER/PR negative tumors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Taherian-Esfahani&lt;/Author&gt;&lt;Year&gt;2019&lt;/Year&gt;&lt;RecNum&gt;965&lt;/RecNum&gt;&lt;DisplayText&gt;(Taherian-Esfahani et al., 2019)&lt;/DisplayText&gt;&lt;record&gt;&lt;rec-number&gt;965&lt;/rec-number&gt;&lt;foreign-keys&gt;&lt;key app="EN" db-id="tfa22wzfmvapeces90svvw010rvst5res995" timestamp="1575243928"&gt;965&lt;/key&gt;&lt;/foreign-keys&gt;&lt;ref-type name="Journal Article"&gt;17&lt;/ref-type&gt;&lt;contributors&gt;&lt;authors&gt;&lt;author&gt;Taherian-Esfahani, Z.&lt;/author&gt;&lt;author&gt;Taheri, M.&lt;/author&gt;&lt;author&gt;Dashti, S.&lt;/author&gt;&lt;author&gt;Kholghi-Oskooei, V.&lt;/author&gt;&lt;author&gt;Geranpayeh, L.&lt;/author&gt;&lt;author&gt;Ghafouri-Fard, S.&lt;/author&gt;&lt;/authors&gt;&lt;/contributors&gt;&lt;auth-address&gt;Department of Medical Genetics, Shahid Beheshti University of Medical Sciences, Tehran, Iran.&amp;#xD;Urogenital Stem Cell Research Center, Shahid Beheshti University of Medical Sciences, Tehran, Iran.&amp;#xD;Department of Surgery, Sina Hospital, Tehran University of Medical Sciences, Tehran, Iran.&lt;/auth-address&gt;&lt;titles&gt;&lt;title&gt;Assessment of the expression pattern of mTOR-associated lncRNAs and their genomic variants in the patients with breast cancer&lt;/title&gt;&lt;secondary-title&gt;J Cell Physiol&lt;/secondary-title&gt;&lt;alt-title&gt;Journal of cellular physiology&lt;/alt-title&gt;&lt;/titles&gt;&lt;periodical&gt;&lt;full-title&gt;J Cell Physiol&lt;/full-title&gt;&lt;abbr-1&gt;Journal of cellular physiology&lt;/abbr-1&gt;&lt;/periodical&gt;&lt;alt-periodical&gt;&lt;full-title&gt;J Cell Physiol&lt;/full-title&gt;&lt;abbr-1&gt;Journal of cellular physiology&lt;/abbr-1&gt;&lt;/alt-periodical&gt;&lt;pages&gt;22044-22056&lt;/pages&gt;&lt;volume&gt;234&lt;/volume&gt;&lt;number&gt;12&lt;/number&gt;&lt;edition&gt;2019/05/08&lt;/edition&gt;&lt;keywords&gt;&lt;keyword&gt;breast cancer&lt;/keyword&gt;&lt;keyword&gt;lncRNA&lt;/keyword&gt;&lt;keyword&gt;mTOR&lt;/keyword&gt;&lt;/keywords&gt;&lt;dates&gt;&lt;year&gt;2019&lt;/year&gt;&lt;pub-dates&gt;&lt;date&gt;Dec&lt;/date&gt;&lt;/pub-dates&gt;&lt;/dates&gt;&lt;isbn&gt;0021-9541&lt;/isbn&gt;&lt;accession-num&gt;31062358&lt;/accession-num&gt;&lt;urls&gt;&lt;/urls&gt;&lt;electronic-resource-num&gt;10.1002/jcp.2876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Taherian-Esfahani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619AD">
        <w:tc>
          <w:tcPr>
            <w:tcW w:w="92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4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9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82 sponging</w:t>
            </w:r>
          </w:p>
          <w:p w:rsidR="000C266A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c-</w:t>
            </w:r>
            <w:proofErr w:type="spellStart"/>
            <w:r w:rsidRPr="005A017F">
              <w:rPr>
                <w:color w:val="000000" w:themeColor="text1"/>
              </w:rPr>
              <w:t>Myc</w:t>
            </w:r>
            <w:proofErr w:type="spellEnd"/>
            <w:r w:rsidRPr="005A017F">
              <w:rPr>
                <w:color w:val="000000" w:themeColor="text1"/>
              </w:rPr>
              <w:t xml:space="preserve">, CCNB1, CCND2, CDK4, and E2F1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IdWFuZzwvQXV0aG9yPjxZZWFyPjIwMTc8L1llYXI+PFJl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IdWFuZzwvQXV0aG9yPjxZZWFyPjIwMTc8L1llYXI+PFJl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Huang et al., 2017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619AD">
        <w:tc>
          <w:tcPr>
            <w:tcW w:w="92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Glioma </w:t>
            </w:r>
          </w:p>
        </w:tc>
        <w:tc>
          <w:tcPr>
            <w:tcW w:w="14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alignant progress</w:t>
            </w:r>
            <w:r w:rsidR="00C619AD" w:rsidRPr="005A017F">
              <w:rPr>
                <w:color w:val="000000" w:themeColor="text1"/>
              </w:rPr>
              <w:t>ion</w:t>
            </w:r>
            <w:r w:rsidRPr="005A017F">
              <w:rPr>
                <w:color w:val="000000" w:themeColor="text1"/>
              </w:rPr>
              <w:t xml:space="preserve"> </w:t>
            </w:r>
          </w:p>
        </w:tc>
        <w:tc>
          <w:tcPr>
            <w:tcW w:w="1398" w:type="pct"/>
          </w:tcPr>
          <w:p w:rsidR="003C4162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Epigenetic </w:t>
            </w:r>
            <w:r w:rsidR="003C4162" w:rsidRPr="005A017F">
              <w:rPr>
                <w:color w:val="000000" w:themeColor="text1"/>
              </w:rPr>
              <w:t xml:space="preserve">silencing </w:t>
            </w:r>
            <w:r w:rsidR="00C619AD" w:rsidRPr="005A017F">
              <w:rPr>
                <w:color w:val="000000" w:themeColor="text1"/>
              </w:rPr>
              <w:t xml:space="preserve">of </w:t>
            </w:r>
            <w:r w:rsidR="003C4162" w:rsidRPr="005A017F">
              <w:rPr>
                <w:color w:val="000000" w:themeColor="text1"/>
              </w:rPr>
              <w:t>KLF2 and p21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GZWk8L0F1dGhvcj48WWVhcj4yMDE4PC9ZZWFyPjxSZWNO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GZWk8L0F1dGhvcj48WWVhcj4yMDE4PC9ZZWFyPjxSZWNO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Fei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619AD">
        <w:tc>
          <w:tcPr>
            <w:tcW w:w="92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4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Tumor size, </w:t>
            </w:r>
            <w:r w:rsidR="00E00A5F" w:rsidRPr="005A017F">
              <w:rPr>
                <w:color w:val="000000" w:themeColor="text1"/>
              </w:rPr>
              <w:t xml:space="preserve">tumor </w:t>
            </w:r>
            <w:r w:rsidRPr="005A017F">
              <w:rPr>
                <w:color w:val="000000" w:themeColor="text1"/>
              </w:rPr>
              <w:t>relapse</w:t>
            </w:r>
          </w:p>
        </w:tc>
        <w:tc>
          <w:tcPr>
            <w:tcW w:w="139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Y8L1llYXI+PFJl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Y8L1llYXI+PFJl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ang et al., 2016e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619AD">
        <w:tc>
          <w:tcPr>
            <w:tcW w:w="92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Hepatocellular carcinoma </w:t>
            </w:r>
          </w:p>
        </w:tc>
        <w:tc>
          <w:tcPr>
            <w:tcW w:w="14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rug resistance </w:t>
            </w:r>
          </w:p>
        </w:tc>
        <w:tc>
          <w:tcPr>
            <w:tcW w:w="1398" w:type="pct"/>
          </w:tcPr>
          <w:p w:rsidR="000C266A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28 sponging</w:t>
            </w:r>
          </w:p>
          <w:p w:rsidR="003C4162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0C266A" w:rsidRPr="005A017F">
              <w:rPr>
                <w:color w:val="000000" w:themeColor="text1"/>
              </w:rPr>
              <w:t>p-regulation of CD151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826196" w:rsidRPr="005A017F">
              <w:rPr>
                <w:color w:val="000000" w:themeColor="text1"/>
              </w:rPr>
              <w:instrText xml:space="preserve"> ADDIN EN.CITE &lt;EndNote&gt;&lt;Cite&gt;&lt;Author&gt;Zhang&lt;/Author&gt;&lt;Year&gt;2019&lt;/Year&gt;&lt;RecNum&gt;751&lt;/RecNum&gt;&lt;DisplayText&gt;(Zhang et al., 2019f)&lt;/DisplayText&gt;&lt;record&gt;&lt;rec-number&gt;751&lt;/rec-number&gt;&lt;foreign-keys&gt;&lt;key app="EN" db-id="tfa22wzfmvapeces90svvw010rvst5res995" timestamp="1575210890"&gt;751&lt;/key&gt;&lt;/foreign-keys&gt;&lt;ref-type name="Journal Article"&gt;17&lt;/ref-type&gt;&lt;contributors&gt;&lt;authors&gt;&lt;author&gt;Zhang, P. F.&lt;/author&gt;&lt;author&gt;Wang, F.&lt;/author&gt;&lt;author&gt;Wu, J.&lt;/author&gt;&lt;author&gt;Wu, Y.&lt;/author&gt;&lt;author&gt;Huang, W.&lt;/author&gt;&lt;author&gt;Liu, D.&lt;/author&gt;&lt;author&gt;Huang, X. Y.&lt;/author&gt;&lt;author&gt;Zhang, X. M.&lt;/author&gt;&lt;author&gt;Ke, A. W.&lt;/author&gt;&lt;/authors&gt;&lt;/contributors&gt;&lt;auth-address&gt;Key Laboratory of Carcinogenesis and Cancer Invasion, Liver Cancer Institute, Zhongshan Hospital, Fudan University, Ministry of Education, Shanghai, China.&amp;#xD;Department of Oncology, Shanghai East Hospital, Tongji University School of Medicine, Shanghai, China.&lt;/auth-address&gt;&lt;titles&gt;&lt;title&gt;LncRNA SNHG3 induces EMT and sorafenib resistance by modulating the miR-128/CD151 pathway in hepatocellular carcinoma&lt;/title&gt;&lt;secondary-title&gt;J Cell Physiol&lt;/secondary-title&gt;&lt;alt-title&gt;Journal of cellular physiology&lt;/alt-title&gt;&lt;/titles&gt;&lt;periodical&gt;&lt;full-title&gt;J Cell Physiol&lt;/full-title&gt;&lt;abbr-1&gt;Journal of cellular physiology&lt;/abbr-1&gt;&lt;/periodical&gt;&lt;alt-periodical&gt;&lt;full-title&gt;J Cell Physiol&lt;/full-title&gt;&lt;abbr-1&gt;Journal of cellular physiology&lt;/abbr-1&gt;&lt;/alt-periodical&gt;&lt;pages&gt;2788-2794&lt;/pages&gt;&lt;volume&gt;234&lt;/volume&gt;&lt;number&gt;3&lt;/number&gt;&lt;edition&gt;2018/08/23&lt;/edition&gt;&lt;keywords&gt;&lt;keyword&gt;epithelial-mesenchymal transition (EMT)&lt;/keyword&gt;&lt;keyword&gt;hepatocellular carcinoma (HCC)&lt;/keyword&gt;&lt;keyword&gt;small nucleolar RNA host gene 3 (SNHG3)&lt;/keyword&gt;&lt;keyword&gt;sorafenib resistance&lt;/keyword&gt;&lt;/keywords&gt;&lt;dates&gt;&lt;year&gt;2019&lt;/year&gt;&lt;pub-dates&gt;&lt;date&gt;Mar&lt;/date&gt;&lt;/pub-dates&gt;&lt;/dates&gt;&lt;isbn&gt;0021-9541&lt;/isbn&gt;&lt;accession-num&gt;30132868&lt;/accession-num&gt;&lt;urls&gt;&lt;/urls&gt;&lt;electronic-resource-num&gt;10.1002/jcp.27095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Zhang et al., 2019f)</w:t>
            </w:r>
            <w:r w:rsidRPr="005A017F">
              <w:rPr>
                <w:color w:val="000000" w:themeColor="text1"/>
              </w:rPr>
              <w:fldChar w:fldCharType="end"/>
            </w:r>
            <w:r w:rsidR="003C4162" w:rsidRPr="005A017F">
              <w:rPr>
                <w:color w:val="000000" w:themeColor="text1"/>
              </w:rPr>
              <w:t xml:space="preserve"> </w:t>
            </w:r>
          </w:p>
        </w:tc>
      </w:tr>
      <w:tr w:rsidR="003C4162" w:rsidRPr="005A017F" w:rsidTr="00C619AD">
        <w:tc>
          <w:tcPr>
            <w:tcW w:w="92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Laryngeal carcinoma </w:t>
            </w:r>
          </w:p>
        </w:tc>
        <w:tc>
          <w:tcPr>
            <w:tcW w:w="14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migration </w:t>
            </w:r>
          </w:p>
        </w:tc>
        <w:tc>
          <w:tcPr>
            <w:tcW w:w="1398" w:type="pct"/>
          </w:tcPr>
          <w:p w:rsidR="000C266A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84 sponging</w:t>
            </w:r>
          </w:p>
          <w:p w:rsidR="003C4162" w:rsidRPr="005A017F" w:rsidRDefault="00C619A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0C266A" w:rsidRPr="005A017F">
              <w:rPr>
                <w:color w:val="000000" w:themeColor="text1"/>
              </w:rPr>
              <w:t xml:space="preserve">p-regulation of  WEE1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TwvWWVhcj48UmVj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TwvWWVhcj48UmVj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ang et al., 2019e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619AD">
        <w:tc>
          <w:tcPr>
            <w:tcW w:w="92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Lung cancer </w:t>
            </w:r>
          </w:p>
        </w:tc>
        <w:tc>
          <w:tcPr>
            <w:tcW w:w="14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98" w:type="pct"/>
          </w:tcPr>
          <w:p w:rsidR="003C416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4PC9ZZWFyPjxSZWNO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4PC9ZZWFyPjxSZWNO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u et al., 2018a)</w:t>
            </w:r>
            <w:r w:rsidRPr="005A017F">
              <w:rPr>
                <w:color w:val="000000" w:themeColor="text1"/>
              </w:rPr>
              <w:fldChar w:fldCharType="end"/>
            </w:r>
            <w:r w:rsidR="003C4162" w:rsidRPr="005A017F">
              <w:rPr>
                <w:color w:val="000000" w:themeColor="text1"/>
              </w:rPr>
              <w:t xml:space="preserve"> </w:t>
            </w:r>
          </w:p>
        </w:tc>
      </w:tr>
      <w:tr w:rsidR="003C4162" w:rsidRPr="005A017F" w:rsidTr="00C619AD">
        <w:tc>
          <w:tcPr>
            <w:tcW w:w="92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Osteosarcoma </w:t>
            </w:r>
          </w:p>
        </w:tc>
        <w:tc>
          <w:tcPr>
            <w:tcW w:w="14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growth  </w:t>
            </w:r>
          </w:p>
        </w:tc>
        <w:tc>
          <w:tcPr>
            <w:tcW w:w="139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96a-5p sponging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PC9BdXRob3I+PFllYXI+MjAxOTwvWWVhcj48UmVj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PC9BdXRob3I+PFllYXI+MjAxOTwvWWVhcj48UmVj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 xml:space="preserve">(Chen et al., </w:t>
            </w:r>
            <w:r w:rsidR="003C4162" w:rsidRPr="005A017F">
              <w:rPr>
                <w:noProof/>
                <w:color w:val="000000" w:themeColor="text1"/>
              </w:rPr>
              <w:lastRenderedPageBreak/>
              <w:t>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619AD">
        <w:tc>
          <w:tcPr>
            <w:tcW w:w="92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 xml:space="preserve">Osteosarcoma </w:t>
            </w:r>
          </w:p>
        </w:tc>
        <w:tc>
          <w:tcPr>
            <w:tcW w:w="142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invasion and migration</w:t>
            </w:r>
          </w:p>
        </w:tc>
        <w:tc>
          <w:tcPr>
            <w:tcW w:w="1398" w:type="pct"/>
          </w:tcPr>
          <w:p w:rsidR="000C266A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51a-3p sponging </w:t>
            </w:r>
          </w:p>
          <w:p w:rsidR="003C4162" w:rsidRPr="005A017F" w:rsidRDefault="00E44D23" w:rsidP="00E44D2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</w:t>
            </w:r>
            <w:r w:rsidRPr="005A017F" w:rsidDel="000C266A">
              <w:rPr>
                <w:color w:val="000000" w:themeColor="text1"/>
              </w:rPr>
              <w:t xml:space="preserve"> </w:t>
            </w:r>
            <w:r w:rsidRPr="005A017F">
              <w:rPr>
                <w:color w:val="000000" w:themeColor="text1"/>
              </w:rPr>
              <w:t xml:space="preserve">of </w:t>
            </w:r>
            <w:r w:rsidR="000C266A" w:rsidRPr="005A017F">
              <w:rPr>
                <w:color w:val="000000" w:themeColor="text1"/>
              </w:rPr>
              <w:t xml:space="preserve">RAB22A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VuZzwvQXV0aG9yPjxZZWFyPjIwMTk8L1llYXI+PFJl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VuZzwvQXV0aG9yPjxZZWFyPjIwMTk8L1llYXI+PFJl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eng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619AD">
        <w:tc>
          <w:tcPr>
            <w:tcW w:w="92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varian cancer</w:t>
            </w:r>
          </w:p>
        </w:tc>
        <w:tc>
          <w:tcPr>
            <w:tcW w:w="1425" w:type="pct"/>
          </w:tcPr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</w:t>
            </w:r>
            <w:r w:rsidR="003C4162" w:rsidRPr="005A017F">
              <w:rPr>
                <w:color w:val="000000" w:themeColor="text1"/>
              </w:rPr>
              <w:t xml:space="preserve">alignant progression </w:t>
            </w:r>
          </w:p>
        </w:tc>
        <w:tc>
          <w:tcPr>
            <w:tcW w:w="1398" w:type="pct"/>
          </w:tcPr>
          <w:p w:rsidR="003C4162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Ib25nPC9BdXRob3I+PFllYXI+MjAxODwvWWVhcj48UmVj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Ib25nPC9BdXRob3I+PFllYXI+MjAxODwvWWVhcj48UmVj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Hong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C619AD">
        <w:tc>
          <w:tcPr>
            <w:tcW w:w="929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varian cancer</w:t>
            </w:r>
          </w:p>
        </w:tc>
        <w:tc>
          <w:tcPr>
            <w:tcW w:w="1425" w:type="pct"/>
          </w:tcPr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E</w:t>
            </w:r>
            <w:r w:rsidR="003C4162" w:rsidRPr="005A017F">
              <w:rPr>
                <w:color w:val="000000" w:themeColor="text1"/>
              </w:rPr>
              <w:t>nergy metabolism</w:t>
            </w:r>
          </w:p>
        </w:tc>
        <w:tc>
          <w:tcPr>
            <w:tcW w:w="1398" w:type="pct"/>
          </w:tcPr>
          <w:p w:rsidR="000C266A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86a sponging</w:t>
            </w:r>
          </w:p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0C266A" w:rsidRPr="005A017F">
              <w:rPr>
                <w:color w:val="000000" w:themeColor="text1"/>
              </w:rPr>
              <w:t xml:space="preserve">p-regulation of PDHB, </w:t>
            </w:r>
            <w:r w:rsidR="000C266A" w:rsidRPr="005A017F">
              <w:rPr>
                <w:color w:val="000000" w:themeColor="text1"/>
                <w:sz w:val="23"/>
                <w:szCs w:val="23"/>
              </w:rPr>
              <w:t>PKM, IDH2, UQCRH</w:t>
            </w:r>
            <w:r w:rsidR="000C266A" w:rsidRPr="005A017F" w:rsidDel="000C266A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g8L1llYXI+PFJlY051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g8L1llYXI+PFJlY051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Li et al., 2018b)</w:t>
            </w:r>
            <w:r w:rsidRPr="005A017F">
              <w:rPr>
                <w:color w:val="000000" w:themeColor="text1"/>
              </w:rPr>
              <w:fldChar w:fldCharType="end"/>
            </w:r>
            <w:r w:rsidR="003C4162" w:rsidRPr="005A017F">
              <w:rPr>
                <w:color w:val="000000" w:themeColor="text1"/>
              </w:rPr>
              <w:t xml:space="preserve"> </w:t>
            </w:r>
          </w:p>
        </w:tc>
      </w:tr>
    </w:tbl>
    <w:p w:rsidR="003C4162" w:rsidRPr="005A017F" w:rsidRDefault="003C4162" w:rsidP="00CF419E">
      <w:pPr>
        <w:spacing w:before="0" w:after="0"/>
        <w:rPr>
          <w:color w:val="000000" w:themeColor="text1"/>
        </w:rPr>
      </w:pPr>
    </w:p>
    <w:p w:rsidR="003C4162" w:rsidRPr="005A017F" w:rsidRDefault="003C4162" w:rsidP="003C4162">
      <w:pPr>
        <w:spacing w:after="0"/>
        <w:jc w:val="both"/>
        <w:rPr>
          <w:rFonts w:cs="Times New Roman"/>
          <w:color w:val="000000" w:themeColor="text1"/>
          <w:szCs w:val="24"/>
        </w:rPr>
      </w:pPr>
      <w:r w:rsidRPr="005A017F">
        <w:rPr>
          <w:rFonts w:cs="Times New Roman"/>
          <w:b/>
          <w:color w:val="000000" w:themeColor="text1"/>
          <w:szCs w:val="24"/>
        </w:rPr>
        <w:t xml:space="preserve">Table </w:t>
      </w:r>
      <w:r w:rsidR="0049662A" w:rsidRPr="005A017F">
        <w:rPr>
          <w:rFonts w:cs="Times New Roman"/>
          <w:b/>
          <w:color w:val="000000" w:themeColor="text1"/>
          <w:szCs w:val="24"/>
        </w:rPr>
        <w:t>S</w:t>
      </w:r>
      <w:r w:rsidRPr="005A017F">
        <w:rPr>
          <w:rFonts w:cs="Times New Roman"/>
          <w:b/>
          <w:color w:val="000000" w:themeColor="text1"/>
          <w:szCs w:val="24"/>
        </w:rPr>
        <w:t>3:</w:t>
      </w:r>
      <w:r w:rsidRPr="005A017F">
        <w:rPr>
          <w:rFonts w:cs="Times New Roman"/>
          <w:color w:val="000000" w:themeColor="text1"/>
          <w:szCs w:val="24"/>
        </w:rPr>
        <w:t xml:space="preserve"> The studies of SNHG5 role in solid tumors. T=tumor </w:t>
      </w:r>
      <w:proofErr w:type="gramStart"/>
      <w:r w:rsidRPr="005A017F">
        <w:rPr>
          <w:rFonts w:cs="Times New Roman"/>
          <w:color w:val="000000" w:themeColor="text1"/>
          <w:szCs w:val="24"/>
        </w:rPr>
        <w:t>tissue ,</w:t>
      </w:r>
      <w:proofErr w:type="gramEnd"/>
      <w:r w:rsidRPr="005A017F">
        <w:rPr>
          <w:rFonts w:cs="Times New Roman"/>
          <w:color w:val="000000" w:themeColor="text1"/>
          <w:szCs w:val="24"/>
        </w:rPr>
        <w:t xml:space="preserve"> C=cells, X=no mention</w:t>
      </w:r>
    </w:p>
    <w:tbl>
      <w:tblPr>
        <w:tblStyle w:val="TableGrid"/>
        <w:tblW w:w="5000" w:type="pct"/>
        <w:tblLook w:val="04A0"/>
      </w:tblPr>
      <w:tblGrid>
        <w:gridCol w:w="2058"/>
        <w:gridCol w:w="4040"/>
        <w:gridCol w:w="3808"/>
        <w:gridCol w:w="833"/>
        <w:gridCol w:w="851"/>
        <w:gridCol w:w="1586"/>
      </w:tblGrid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ype of cancer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iological role</w:t>
            </w:r>
          </w:p>
        </w:tc>
        <w:tc>
          <w:tcPr>
            <w:tcW w:w="1445" w:type="pct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lecular m</w:t>
            </w:r>
            <w:r w:rsidRPr="005A017F">
              <w:rPr>
                <w:color w:val="000000" w:themeColor="text1"/>
              </w:rPr>
              <w:t>echanism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s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issue</w:t>
            </w:r>
          </w:p>
        </w:tc>
        <w:tc>
          <w:tcPr>
            <w:tcW w:w="60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ef.</w:t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cute myeloid leukemia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ossible biomarker</w:t>
            </w:r>
          </w:p>
        </w:tc>
        <w:tc>
          <w:tcPr>
            <w:tcW w:w="1445" w:type="pct"/>
          </w:tcPr>
          <w:p w:rsidR="003C4162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Li&lt;/Author&gt;&lt;Year&gt;2018&lt;/Year&gt;&lt;RecNum&gt;758&lt;/RecNum&gt;&lt;DisplayText&gt;(Li and Sun, 2018)&lt;/DisplayText&gt;&lt;record&gt;&lt;rec-number&gt;758&lt;/rec-number&gt;&lt;foreign-keys&gt;&lt;key app="EN" db-id="tfa22wzfmvapeces90svvw010rvst5res995" timestamp="1575211344"&gt;758&lt;/key&gt;&lt;/foreign-keys&gt;&lt;ref-type name="Journal Article"&gt;17&lt;/ref-type&gt;&lt;contributors&gt;&lt;authors&gt;&lt;author&gt;Li, J.&lt;/author&gt;&lt;author&gt;Sun, C. K.&lt;/author&gt;&lt;/authors&gt;&lt;/contributors&gt;&lt;auth-address&gt;Blood Group Reference Laboratory, Shandong Blood Center, Jinan, Shandong, China. llj377lp@yeah.net.&lt;/auth-address&gt;&lt;titles&gt;&lt;title&gt;Long noncoding RNA SNHG5 is up-regulated and serves as a potential prognostic biomarker in acute myeloid leukemia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3342-3347&lt;/pages&gt;&lt;volume&gt;22&lt;/volume&gt;&lt;number&gt;11&lt;/number&gt;&lt;edition&gt;2018/06/20&lt;/edition&gt;&lt;dates&gt;&lt;year&gt;2018&lt;/year&gt;&lt;pub-dates&gt;&lt;date&gt;Jun&lt;/date&gt;&lt;/pub-dates&gt;&lt;/dates&gt;&lt;isbn&gt;1128-3602&lt;/isbn&gt;&lt;accession-num&gt;29917184&lt;/accession-num&gt;&lt;urls&gt;&lt;/urls&gt;&lt;electronic-resource-num&gt;10.26355/eurrev_201806_15154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 and Sun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ladder cancer</w:t>
            </w:r>
          </w:p>
        </w:tc>
        <w:tc>
          <w:tcPr>
            <w:tcW w:w="1533" w:type="pct"/>
          </w:tcPr>
          <w:p w:rsidR="003C4162" w:rsidRPr="005A017F" w:rsidRDefault="00E00A5F" w:rsidP="00E00A5F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</w:t>
            </w:r>
            <w:r w:rsidR="003C4162" w:rsidRPr="005A017F">
              <w:rPr>
                <w:color w:val="000000" w:themeColor="text1"/>
              </w:rPr>
              <w:t>roliferation, cell cycle</w:t>
            </w:r>
            <w:r w:rsidRPr="005A017F">
              <w:rPr>
                <w:color w:val="000000" w:themeColor="text1"/>
              </w:rPr>
              <w:t xml:space="preserve"> progression</w:t>
            </w:r>
            <w:r w:rsidR="003C4162" w:rsidRPr="005A017F">
              <w:rPr>
                <w:color w:val="000000" w:themeColor="text1"/>
              </w:rPr>
              <w:t>, apoptosis</w:t>
            </w:r>
          </w:p>
        </w:tc>
        <w:tc>
          <w:tcPr>
            <w:tcW w:w="1445" w:type="pct"/>
          </w:tcPr>
          <w:p w:rsidR="003C4162" w:rsidRPr="005A017F" w:rsidRDefault="003C4162" w:rsidP="00CF419E">
            <w:pPr>
              <w:spacing w:before="0" w:after="0"/>
              <w:rPr>
                <w:i/>
                <w:iCs/>
                <w:color w:val="000000" w:themeColor="text1"/>
              </w:rPr>
            </w:pPr>
            <w:r w:rsidRPr="005A017F">
              <w:rPr>
                <w:iCs/>
                <w:color w:val="000000" w:themeColor="text1"/>
              </w:rPr>
              <w:t>p27</w:t>
            </w:r>
            <w:r w:rsidRPr="005A017F">
              <w:rPr>
                <w:color w:val="000000" w:themeColor="text1"/>
              </w:rPr>
              <w:t xml:space="preserve"> down-regulation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Ma&lt;/Author&gt;&lt;Year&gt;2018&lt;/Year&gt;&lt;RecNum&gt;760&lt;/RecNum&gt;&lt;DisplayText&gt;(Ma et al., 2018)&lt;/DisplayText&gt;&lt;record&gt;&lt;rec-number&gt;760&lt;/rec-number&gt;&lt;foreign-keys&gt;&lt;key app="EN" db-id="tfa22wzfmvapeces90svvw010rvst5res995" timestamp="1575211516"&gt;760&lt;/key&gt;&lt;/foreign-keys&gt;&lt;ref-type name="Journal Article"&gt;17&lt;/ref-type&gt;&lt;contributors&gt;&lt;authors&gt;&lt;author&gt;Ma, Z.&lt;/author&gt;&lt;author&gt;Xue, S.&lt;/author&gt;&lt;author&gt;Zeng, B.&lt;/author&gt;&lt;author&gt;Qiu, D.&lt;/author&gt;&lt;/authors&gt;&lt;/contributors&gt;&lt;auth-address&gt;Department of Urology, Yidu Central Hospital of Weifang, Weifang, Shandong 262500, P.R. China.&amp;#xD;Department of Obstetrics and Gynecology, The People&amp;apos;s Hospital of Qingzhou, Weifang, Shandong 262500, P.R. China.&lt;/auth-address&gt;&lt;titles&gt;&lt;title&gt;lncRNA SNHG5 is associated with poor prognosis of bladder cancer and promotes bladder cancer cell proliferation through targeting p27&lt;/title&gt;&lt;secondary-title&gt;Oncol Lett&lt;/secondary-title&gt;&lt;alt-title&gt;Oncology letters&lt;/alt-title&gt;&lt;/titles&gt;&lt;periodical&gt;&lt;full-title&gt;Oncol Lett&lt;/full-title&gt;&lt;abbr-1&gt;Oncology letters&lt;/abbr-1&gt;&lt;/periodical&gt;&lt;alt-periodical&gt;&lt;full-title&gt;Oncol Lett&lt;/full-title&gt;&lt;abbr-1&gt;Oncology letters&lt;/abbr-1&gt;&lt;/alt-periodical&gt;&lt;pages&gt;1924-1930&lt;/pages&gt;&lt;volume&gt;15&lt;/volume&gt;&lt;number&gt;2&lt;/number&gt;&lt;edition&gt;2018/02/13&lt;/edition&gt;&lt;keywords&gt;&lt;keyword&gt;apoptosis&lt;/keyword&gt;&lt;keyword&gt;bladder cancer&lt;/keyword&gt;&lt;keyword&gt;cell cycle&lt;/keyword&gt;&lt;keyword&gt;proliferation&lt;/keyword&gt;&lt;keyword&gt;small nucleolar RNA host gene 5&lt;/keyword&gt;&lt;/keywords&gt;&lt;dates&gt;&lt;year&gt;2018&lt;/year&gt;&lt;pub-dates&gt;&lt;date&gt;Feb&lt;/date&gt;&lt;/pub-dates&gt;&lt;/dates&gt;&lt;isbn&gt;1792-1074 (Print)&amp;#xD;1792-1074&lt;/isbn&gt;&lt;accession-num&gt;29434891&lt;/accession-num&gt;&lt;urls&gt;&lt;/urls&gt;&lt;custom2&gt;PMC5776882&lt;/custom2&gt;&lt;electronic-resource-num&gt;10.3892/ol.2017.752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Ma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reast cancer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445" w:type="pct"/>
          </w:tcPr>
          <w:p w:rsidR="000C266A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54-5p</w:t>
            </w:r>
            <w:r w:rsidR="000C266A" w:rsidRPr="005A017F">
              <w:rPr>
                <w:color w:val="000000" w:themeColor="text1"/>
              </w:rPr>
              <w:t xml:space="preserve"> sponging </w:t>
            </w:r>
          </w:p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3C4162" w:rsidRPr="005A017F">
              <w:rPr>
                <w:color w:val="000000" w:themeColor="text1"/>
              </w:rPr>
              <w:t xml:space="preserve">PCNA 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k8L0F1dGhvcj48WWVhcj4yMDE5PC9ZZWFyPjxSZWNO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k8L0F1dGhvcj48WWVhcj4yMDE5PC9ZZWFyPjxSZWNO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Chi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hronic myeloid leukemia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hemoresistance</w:t>
            </w:r>
          </w:p>
        </w:tc>
        <w:tc>
          <w:tcPr>
            <w:tcW w:w="144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05-5p sponging</w:t>
            </w:r>
          </w:p>
          <w:p w:rsidR="000C266A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0C266A" w:rsidRPr="005A017F">
              <w:rPr>
                <w:color w:val="000000" w:themeColor="text1"/>
              </w:rPr>
              <w:t>p-regulation of ABCC2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He&lt;/Author&gt;&lt;Year&gt;2017&lt;/Year&gt;&lt;RecNum&gt;764&lt;/RecNum&gt;&lt;DisplayText&gt;(He et al., 2017)&lt;/DisplayText&gt;&lt;record&gt;&lt;rec-number&gt;764&lt;/rec-number&gt;&lt;foreign-keys&gt;&lt;key app="EN" db-id="tfa22wzfmvapeces90svvw010rvst5res995" timestamp="1575211760"&gt;764&lt;/key&gt;&lt;/foreign-keys&gt;&lt;ref-type name="Journal Article"&gt;17&lt;/ref-type&gt;&lt;contributors&gt;&lt;authors&gt;&lt;author&gt;He, B.&lt;/author&gt;&lt;author&gt;Bai, Y.&lt;/author&gt;&lt;author&gt;Kang, W.&lt;/author&gt;&lt;author&gt;Zhang, X.&lt;/author&gt;&lt;author&gt;Jiang, X.&lt;/author&gt;&lt;/authors&gt;&lt;/contributors&gt;&lt;auth-address&gt;Department of Clinical Laboratory, The Hanzhong Central HospitalHanzhong, Shaanxi Province, China.&amp;#xD;Xi&amp;apos;an Tianbo Medical LaboratoryXi&amp;apos;an, Shaanxi Province, China.&amp;#xD;Department of Clinical Laboratory, The Fourth People&amp;apos;s Hospital of Xi&amp;apos;anXi&amp;apos;an, Shaanxi Province, China.&amp;#xD;Department of Clinical Laboratory, The Xi&amp;apos;an Central HospitalXi&amp;apos;an, Shaanxi Province, China.&lt;/auth-address&gt;&lt;titles&gt;&lt;title&gt;LncRNA SNHG5 regulates imatinib resistance in chronic myeloid leukemia via acting as a CeRNA against MiR-205-5p&lt;/title&gt;&lt;secondary-title&gt;Am J Cancer Res&lt;/secondary-title&gt;&lt;alt-title&gt;American journal of cancer research&lt;/alt-title&gt;&lt;/titles&gt;&lt;periodical&gt;&lt;full-title&gt;Am J Cancer Res&lt;/full-title&gt;&lt;abbr-1&gt;American journal of cancer research&lt;/abbr-1&gt;&lt;/periodical&gt;&lt;alt-periodical&gt;&lt;full-title&gt;Am J Cancer Res&lt;/full-title&gt;&lt;abbr-1&gt;American journal of cancer research&lt;/abbr-1&gt;&lt;/alt-periodical&gt;&lt;pages&gt;1704-1713&lt;/pages&gt;&lt;volume&gt;7&lt;/volume&gt;&lt;number&gt;8&lt;/number&gt;&lt;edition&gt;2017/09/02&lt;/edition&gt;&lt;keywords&gt;&lt;keyword&gt;Abcc2&lt;/keyword&gt;&lt;keyword&gt;Imatinib resistance&lt;/keyword&gt;&lt;keyword&gt;K562&lt;/keyword&gt;&lt;keyword&gt;MiR-205-5p&lt;/keyword&gt;&lt;keyword&gt;Snhg5&lt;/keyword&gt;&lt;keyword&gt;chronic myeloid leukemia&lt;/keyword&gt;&lt;/keywords&gt;&lt;dates&gt;&lt;year&gt;2017&lt;/year&gt;&lt;/dates&gt;&lt;isbn&gt;2156-6976 (Print)&amp;#xD;2156-6976&lt;/isbn&gt;&lt;accession-num&gt;28861326&lt;/accession-num&gt;&lt;urls&gt;&lt;/urls&gt;&lt;custom2&gt;PMC5574942&lt;/custom2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He et al., 2017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cycle progression, apoptosis</w:t>
            </w:r>
          </w:p>
        </w:tc>
        <w:tc>
          <w:tcPr>
            <w:tcW w:w="1445" w:type="pct"/>
          </w:tcPr>
          <w:p w:rsidR="003C4162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Increased stability of SPATS2 mRNA 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EYW1hczwvQXV0aG9yPjxZZWFyPjIwMTY8L1llYXI+PFJl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EYW1hczwvQXV0aG9yPjxZZWFyPjIwMTY8L1llYXI+PFJl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Damas et al., 2016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metastasis</w:t>
            </w:r>
          </w:p>
        </w:tc>
        <w:tc>
          <w:tcPr>
            <w:tcW w:w="1445" w:type="pct"/>
          </w:tcPr>
          <w:p w:rsidR="000C266A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32-3p</w:t>
            </w:r>
            <w:r w:rsidR="000C266A" w:rsidRPr="005A017F">
              <w:rPr>
                <w:color w:val="000000" w:themeColor="text1"/>
              </w:rPr>
              <w:t xml:space="preserve"> sponging</w:t>
            </w:r>
          </w:p>
          <w:p w:rsidR="000C266A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0C266A" w:rsidRPr="005A017F">
              <w:rPr>
                <w:color w:val="000000" w:themeColor="text1"/>
              </w:rPr>
              <w:t>p-regulation of CREB5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826196" w:rsidRPr="005A017F">
              <w:rPr>
                <w:color w:val="000000" w:themeColor="text1"/>
              </w:rPr>
              <w:instrText xml:space="preserve"> ADDIN EN.CITE &lt;EndNote&gt;&lt;Cite&gt;&lt;Author&gt;Zhang&lt;/Author&gt;&lt;Year&gt;2019&lt;/Year&gt;&lt;RecNum&gt;766&lt;/RecNum&gt;&lt;DisplayText&gt;(Zhang et al., 2019e)&lt;/DisplayText&gt;&lt;record&gt;&lt;rec-number&gt;766&lt;/rec-number&gt;&lt;foreign-keys&gt;&lt;key app="EN" db-id="tfa22wzfmvapeces90svvw010rvst5res995" timestamp="1575211840"&gt;766&lt;/key&gt;&lt;/foreign-keys&gt;&lt;ref-type name="Journal Article"&gt;17&lt;/ref-type&gt;&lt;contributors&gt;&lt;authors&gt;&lt;author&gt;Zhang, M.&lt;/author&gt;&lt;author&gt;Li, Y.&lt;/author&gt;&lt;author&gt;Wang, H.&lt;/author&gt;&lt;author&gt;Yu, W.&lt;/author&gt;&lt;author&gt;Lin, S.&lt;/author&gt;&lt;author&gt;Guo, J.&lt;/author&gt;&lt;/authors&gt;&lt;/contributors&gt;&lt;auth-address&gt;a Department of Gastroenterology and Hepatology , The Second Hospital of Shandong University , Jinan , Shandong , China.&amp;#xD;b Department of Gynaecology , The Second Hospital of Shandong University , Jinan , Shandong , China.&lt;/auth-address&gt;&lt;titles&gt;&lt;title&gt;LncRNA SNHG5 affects cell proliferation, metastasis and migration of colorectal cancer through regulating miR-132-3p/CREB5&lt;/title&gt;&lt;secondary-title&gt;Cancer Biol Ther&lt;/secondary-title&gt;&lt;alt-title&gt;Cancer biology &amp;amp; therapy&lt;/alt-title&gt;&lt;/titles&gt;&lt;periodical&gt;&lt;full-title&gt;Cancer Biol Ther&lt;/full-title&gt;&lt;abbr-1&gt;Cancer biology &amp;amp; therapy&lt;/abbr-1&gt;&lt;/periodical&gt;&lt;alt-periodical&gt;&lt;full-title&gt;Cancer Biol Ther&lt;/full-title&gt;&lt;abbr-1&gt;Cancer biology &amp;amp; therapy&lt;/abbr-1&gt;&lt;/alt-periodical&gt;&lt;pages&gt;524-536&lt;/pages&gt;&lt;volume&gt;20&lt;/volume&gt;&lt;number&gt;4&lt;/number&gt;&lt;edition&gt;2018/11/06&lt;/edition&gt;&lt;keywords&gt;&lt;keyword&gt;LncRNA SNHG5&lt;/keyword&gt;&lt;keyword&gt;biomarker&lt;/keyword&gt;&lt;keyword&gt;colorectal cancer&lt;/keyword&gt;&lt;keyword&gt;genetics&lt;/keyword&gt;&lt;keyword&gt;miR-132-3p&lt;/keyword&gt;&lt;keyword&gt;proliferation&lt;/keyword&gt;&lt;/keywords&gt;&lt;dates&gt;&lt;year&gt;2019&lt;/year&gt;&lt;/dates&gt;&lt;isbn&gt;1538-4047&lt;/isbn&gt;&lt;accession-num&gt;30395767&lt;/accession-num&gt;&lt;urls&gt;&lt;/urls&gt;&lt;custom2&gt;PMC6422517&lt;/custom2&gt;&lt;electronic-resource-num&gt;10.1080/15384047.2018.1537579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Zhang et al., 2019e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poptosis, drug resistance</w:t>
            </w:r>
          </w:p>
        </w:tc>
        <w:tc>
          <w:tcPr>
            <w:tcW w:w="1445" w:type="pct"/>
          </w:tcPr>
          <w:p w:rsidR="00E44D23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BCL-2 </w:t>
            </w:r>
          </w:p>
          <w:p w:rsidR="003C416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</w:t>
            </w:r>
            <w:r w:rsidR="000C266A" w:rsidRPr="005A017F">
              <w:rPr>
                <w:color w:val="000000" w:themeColor="text1"/>
              </w:rPr>
              <w:t xml:space="preserve">own-regulation of BAX 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Li&lt;/Author&gt;&lt;Year&gt;2019&lt;/Year&gt;&lt;RecNum&gt;767&lt;/RecNum&gt;&lt;DisplayText&gt;(Li et al., 2019d)&lt;/DisplayText&gt;&lt;record&gt;&lt;rec-number&gt;767&lt;/rec-number&gt;&lt;foreign-keys&gt;&lt;key app="EN" db-id="tfa22wzfmvapeces90svvw010rvst5res995" timestamp="1575211881"&gt;767&lt;/key&gt;&lt;/foreign-keys&gt;&lt;ref-type name="Journal Article"&gt;17&lt;/ref-type&gt;&lt;contributors&gt;&lt;authors&gt;&lt;author&gt;Li, M.&lt;/author&gt;&lt;author&gt;Zhang, Y. Y.&lt;/author&gt;&lt;author&gt;Shang, J.&lt;/author&gt;&lt;author&gt;Xu, Y. D.&lt;/author&gt;&lt;/authors&gt;&lt;/contributors&gt;&lt;auth-address&gt;Department of Pharmacy, Yantai Yuhuangding Hospital, Yantai, China. ysxyd@21cn.com.&lt;/auth-address&gt;&lt;titles&gt;&lt;title&gt;LncRNA SNHG5 promotes cisplatin resistance in gastric cancer via inhibiting cell apoptosis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4185-4191&lt;/pages&gt;&lt;volume&gt;23&lt;/volume&gt;&lt;number&gt;10&lt;/number&gt;&lt;edition&gt;2019/06/08&lt;/edition&gt;&lt;dates&gt;&lt;year&gt;2019&lt;/year&gt;&lt;pub-dates&gt;&lt;date&gt;May&lt;/date&gt;&lt;/pub-dates&gt;&lt;/dates&gt;&lt;isbn&gt;1128-3602&lt;/isbn&gt;&lt;accession-num&gt;31173289&lt;/accession-num&gt;&lt;urls&gt;&lt;/urls&gt;&lt;electronic-resource-num&gt;10.26355/eurrev_201905_17921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 et al., 2019d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Autophagy </w:t>
            </w:r>
          </w:p>
        </w:tc>
        <w:tc>
          <w:tcPr>
            <w:tcW w:w="1445" w:type="pct"/>
          </w:tcPr>
          <w:p w:rsidR="000C266A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proofErr w:type="spellStart"/>
            <w:r w:rsidRPr="005A017F">
              <w:rPr>
                <w:color w:val="000000" w:themeColor="text1"/>
              </w:rPr>
              <w:t>METase</w:t>
            </w:r>
            <w:proofErr w:type="spellEnd"/>
            <w:r w:rsidRPr="005A017F">
              <w:rPr>
                <w:color w:val="000000" w:themeColor="text1"/>
              </w:rPr>
              <w:t xml:space="preserve"> mediated overexpression of SNHG5</w:t>
            </w:r>
          </w:p>
          <w:p w:rsidR="000C266A" w:rsidRPr="005A017F" w:rsidRDefault="000C266A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20a sponging </w:t>
            </w:r>
          </w:p>
          <w:p w:rsidR="003C416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0C266A" w:rsidRPr="005A017F">
              <w:rPr>
                <w:color w:val="000000" w:themeColor="text1"/>
              </w:rPr>
              <w:t>p-regulation of ATG7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YaW48L0F1dGhvcj48WWVhcj4yMDE5PC9ZZWFyPjxSZWNO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YaW48L0F1dGhvcj48WWVhcj4yMDE5PC9ZZWFyPjxSZWNO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Xin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migration</w:t>
            </w:r>
          </w:p>
        </w:tc>
        <w:tc>
          <w:tcPr>
            <w:tcW w:w="144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2 sponging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  <w:vMerge w:val="restar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vPC9BdXRob3I+PFllYXI+MjAxNzwvWWVhcj48UmVj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vPC9BdXRob3I+PFllYXI+MjAxNzwvWWVhcj48UmVj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ao et al., 2017)</w:t>
            </w:r>
            <w:r w:rsidRPr="005A017F">
              <w:rPr>
                <w:color w:val="000000" w:themeColor="text1"/>
              </w:rPr>
              <w:fldChar w:fldCharType="end"/>
            </w:r>
          </w:p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migration</w:t>
            </w:r>
          </w:p>
        </w:tc>
        <w:tc>
          <w:tcPr>
            <w:tcW w:w="1445" w:type="pct"/>
          </w:tcPr>
          <w:p w:rsidR="003C4162" w:rsidRPr="005A017F" w:rsidRDefault="00E44D23" w:rsidP="00E44D2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3C4162" w:rsidRPr="005A017F">
              <w:rPr>
                <w:color w:val="000000" w:themeColor="text1"/>
              </w:rPr>
              <w:t xml:space="preserve">KLF4 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  <w:vMerge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lioma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 Cell cycle progression </w:t>
            </w:r>
          </w:p>
        </w:tc>
        <w:tc>
          <w:tcPr>
            <w:tcW w:w="1445" w:type="pct"/>
          </w:tcPr>
          <w:p w:rsidR="00826196" w:rsidRPr="005A017F" w:rsidRDefault="0082619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205 sponging </w:t>
            </w:r>
          </w:p>
          <w:p w:rsidR="003C416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826196" w:rsidRPr="005A017F">
              <w:rPr>
                <w:color w:val="000000" w:themeColor="text1"/>
              </w:rPr>
              <w:t>p-regulation of E2F3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k8L1llYXI+PFJlY051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k8L1llYXI+PFJlY051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 et al., 2019g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lioma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invasion and </w:t>
            </w:r>
            <w:r w:rsidRPr="005A017F">
              <w:rPr>
                <w:color w:val="000000" w:themeColor="text1"/>
              </w:rPr>
              <w:lastRenderedPageBreak/>
              <w:t xml:space="preserve">tumorigenesis </w:t>
            </w:r>
          </w:p>
        </w:tc>
        <w:tc>
          <w:tcPr>
            <w:tcW w:w="144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 xml:space="preserve">Wnt/CTNNB1 pathway </w:t>
            </w:r>
            <w:r w:rsidR="00826196" w:rsidRPr="005A017F">
              <w:rPr>
                <w:color w:val="000000" w:themeColor="text1"/>
              </w:rPr>
              <w:t xml:space="preserve">activation 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Hu&lt;/Author&gt;&lt;Year&gt;2019&lt;/Year&gt;&lt;RecNum&gt;771&lt;/RecNum&gt;&lt;DisplayText&gt;(Hu et al., 2019)&lt;/DisplayText&gt;&lt;record&gt;&lt;rec-number&gt;771&lt;/rec-number&gt;&lt;foreign-keys&gt;&lt;key app="EN" db-id="tfa22wzfmvapeces90svvw010rvst5res995" timestamp="1575212075"&gt;771&lt;/key&gt;&lt;/foreign-keys&gt;&lt;ref-type name="Journal Article"&gt;17&lt;/ref-type&gt;&lt;contributors&gt;&lt;authors&gt;&lt;author&gt;Hu, X.&lt;/author&gt;&lt;author&gt;Hong, Y.&lt;/author&gt;&lt;author&gt;Shang, C.&lt;/author&gt;&lt;/authors&gt;&lt;/contributors&gt;&lt;auth-address&gt;Department of Neurobiology, School of Life Science, China Medical University, Shenyang, Liaoning, China.&amp;#xD;Department of Neurosurgery, Shengjing Hospital, China Medical University, Shenyang, Liaoning, China.&lt;/auth-address&gt;&lt;titles&gt;&lt;title&gt;Knockdown of long non-coding RNA SNHG5 inhibits malignant cellular phenotypes of glioma via Wnt/CTNNB1 signaling pathway&lt;/title&gt;&lt;secondary-title&gt;J Cancer&lt;/secondary-title&gt;&lt;alt-title&gt;Journal of Cancer&lt;/alt-title&gt;&lt;/titles&gt;&lt;periodical&gt;&lt;full-title&gt;J Cancer&lt;/full-title&gt;&lt;abbr-1&gt;Journal of Cancer&lt;/abbr-1&gt;&lt;/periodical&gt;&lt;alt-periodical&gt;&lt;full-title&gt;J Cancer&lt;/full-title&gt;&lt;abbr-1&gt;Journal of Cancer&lt;/abbr-1&gt;&lt;/alt-periodical&gt;&lt;pages&gt;1333-1340&lt;/pages&gt;&lt;volume&gt;10&lt;/volume&gt;&lt;number&gt;5&lt;/number&gt;&lt;edition&gt;2019/03/12&lt;/edition&gt;&lt;keywords&gt;&lt;keyword&gt;Long non-coding RNA&lt;/keyword&gt;&lt;keyword&gt;Small Nucleolar RNA Host Gene 5&lt;/keyword&gt;&lt;keyword&gt;Wnt/CTNNB1 signaling pathway&lt;/keyword&gt;&lt;keyword&gt;glioma&lt;/keyword&gt;&lt;keyword&gt;malignant cellular phenotypes&lt;/keyword&gt;&lt;/keywords&gt;&lt;dates&gt;&lt;year&gt;2019&lt;/year&gt;&lt;/dates&gt;&lt;isbn&gt;1837-9664 (Print)&amp;#xD;1837-9664&lt;/isbn&gt;&lt;accession-num&gt;30854143&lt;/accession-num&gt;&lt;urls&gt;&lt;/urls&gt;&lt;custom2&gt;PMC6400671&lt;/custom2&gt;&lt;electronic-resource-num&gt;10.7150/jca.2951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 xml:space="preserve">(Hu et al., </w:t>
            </w:r>
            <w:r w:rsidR="003C4162" w:rsidRPr="005A017F">
              <w:rPr>
                <w:noProof/>
                <w:color w:val="000000" w:themeColor="text1"/>
              </w:rPr>
              <w:lastRenderedPageBreak/>
              <w:t>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 xml:space="preserve">Hepatocellular carcinoma 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</w:t>
            </w:r>
            <w:r w:rsidR="00E00A5F" w:rsidRPr="005A017F">
              <w:rPr>
                <w:color w:val="000000" w:themeColor="text1"/>
              </w:rPr>
              <w:t xml:space="preserve">cycle </w:t>
            </w:r>
            <w:r w:rsidRPr="005A017F">
              <w:rPr>
                <w:color w:val="000000" w:themeColor="text1"/>
              </w:rPr>
              <w:t>progression</w:t>
            </w:r>
            <w:r w:rsidR="00E00A5F" w:rsidRPr="005A017F">
              <w:rPr>
                <w:color w:val="000000" w:themeColor="text1"/>
              </w:rPr>
              <w:t>, apoptosis, invasion</w:t>
            </w:r>
            <w:r w:rsidRPr="005A017F">
              <w:rPr>
                <w:color w:val="000000" w:themeColor="text1"/>
              </w:rPr>
              <w:t xml:space="preserve"> </w:t>
            </w:r>
          </w:p>
        </w:tc>
        <w:tc>
          <w:tcPr>
            <w:tcW w:w="1445" w:type="pct"/>
          </w:tcPr>
          <w:p w:rsidR="00826196" w:rsidRPr="005A017F" w:rsidRDefault="0082619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6a-5p sponging</w:t>
            </w:r>
          </w:p>
          <w:p w:rsidR="00826196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826196" w:rsidRPr="005A017F">
              <w:rPr>
                <w:color w:val="000000" w:themeColor="text1"/>
              </w:rPr>
              <w:t>p-regulation of GSK3B, MMP-2, MMP-9, BCL-2, CDK4, CDK6</w:t>
            </w:r>
          </w:p>
          <w:p w:rsidR="003C416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</w:t>
            </w:r>
            <w:r w:rsidR="00826196" w:rsidRPr="005A017F">
              <w:rPr>
                <w:color w:val="000000" w:themeColor="text1"/>
              </w:rPr>
              <w:t>own-regulation of BAX</w:t>
            </w:r>
            <w:r w:rsidR="00826196" w:rsidRPr="005A017F" w:rsidDel="00826196">
              <w:rPr>
                <w:color w:val="000000" w:themeColor="text1"/>
              </w:rPr>
              <w:t xml:space="preserve"> 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g8L1llYXI+PFJlY051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=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g8L1llYXI+PFJlY051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=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Li et al., 2018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Lung cancer 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rug resistance </w:t>
            </w:r>
          </w:p>
        </w:tc>
        <w:tc>
          <w:tcPr>
            <w:tcW w:w="1445" w:type="pct"/>
          </w:tcPr>
          <w:p w:rsidR="00826196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77</w:t>
            </w:r>
            <w:r w:rsidR="00826196" w:rsidRPr="005A017F">
              <w:rPr>
                <w:color w:val="000000" w:themeColor="text1"/>
              </w:rPr>
              <w:t xml:space="preserve"> sponging</w:t>
            </w:r>
          </w:p>
          <w:p w:rsidR="003C4162" w:rsidRPr="005A017F" w:rsidRDefault="0082619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: </w:t>
            </w:r>
            <w:r w:rsidR="003C4162" w:rsidRPr="005A017F">
              <w:rPr>
                <w:color w:val="000000" w:themeColor="text1"/>
              </w:rPr>
              <w:t xml:space="preserve">CASP1 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DwvWWVhcj48UmVj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DwvWWVhcj48UmVj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ang et al., 2018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elanoma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growth</w:t>
            </w:r>
          </w:p>
        </w:tc>
        <w:tc>
          <w:tcPr>
            <w:tcW w:w="1445" w:type="pct"/>
          </w:tcPr>
          <w:p w:rsidR="00826196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6a-5p</w:t>
            </w:r>
            <w:r w:rsidR="00826196" w:rsidRPr="005A017F">
              <w:rPr>
                <w:color w:val="000000" w:themeColor="text1"/>
              </w:rPr>
              <w:t xml:space="preserve"> sponging</w:t>
            </w:r>
          </w:p>
          <w:p w:rsidR="003C4162" w:rsidRPr="005A017F" w:rsidRDefault="0082619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3C4162" w:rsidRPr="005A017F">
              <w:rPr>
                <w:color w:val="000000" w:themeColor="text1"/>
              </w:rPr>
              <w:t xml:space="preserve">TRPC3 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Gao&lt;/Author&gt;&lt;Year&gt;2019&lt;/Year&gt;&lt;RecNum&gt;775&lt;/RecNum&gt;&lt;DisplayText&gt;(Gao et al., 2019a)&lt;/DisplayText&gt;&lt;record&gt;&lt;rec-number&gt;775&lt;/rec-number&gt;&lt;foreign-keys&gt;&lt;key app="EN" db-id="tfa22wzfmvapeces90svvw010rvst5res995" timestamp="1575212220"&gt;775&lt;/key&gt;&lt;/foreign-keys&gt;&lt;ref-type name="Journal Article"&gt;17&lt;/ref-type&gt;&lt;contributors&gt;&lt;authors&gt;&lt;author&gt;Gao, J.&lt;/author&gt;&lt;author&gt;Zeng, K.&lt;/author&gt;&lt;author&gt;Liu, Y.&lt;/author&gt;&lt;author&gt;Gao, L.&lt;/author&gt;&lt;author&gt;Liu, L.&lt;/author&gt;&lt;/authors&gt;&lt;/contributors&gt;&lt;auth-address&gt;Department of Dermatology, Nanfang Hospital, Southern Medical University, Guangzhou, China, zengkangall25@163.com.&amp;#xD;Department of Dermatology, Liuzhou Worker&amp;apos;s Hospital, Liuzhou, China.&amp;#xD;Department of Hand and Foot Surgery, Liuzhou Worker&amp;apos;s Hospital, Liuzhou, China.&amp;#xD;Department of Clinical Medical Research Center, The 2nd Clinical Medicine College (Shenzhen People&amp;apos;s Hospital) of Jinan University, Shenzhen, China.&lt;/auth-address&gt;&lt;titles&gt;&lt;title&gt;LncRNA SNHG5 promotes growth and invasion in melanoma by regulating the miR-26a-5p/TRPC3 pathway&lt;/title&gt;&lt;secondary-title&gt;Onco Targets Ther&lt;/secondary-title&gt;&lt;alt-title&gt;OncoTargets and therapy&lt;/alt-title&gt;&lt;/titles&gt;&lt;periodical&gt;&lt;full-title&gt;Onco Targets Ther&lt;/full-title&gt;&lt;abbr-1&gt;OncoTargets and therapy&lt;/abbr-1&gt;&lt;/periodical&gt;&lt;alt-periodical&gt;&lt;full-title&gt;Onco Targets Ther&lt;/full-title&gt;&lt;abbr-1&gt;OncoTargets and therapy&lt;/abbr-1&gt;&lt;/alt-periodical&gt;&lt;pages&gt;169-179&lt;/pages&gt;&lt;volume&gt;12&lt;/volume&gt;&lt;edition&gt;2019/01/15&lt;/edition&gt;&lt;keywords&gt;&lt;keyword&gt;Snhg5&lt;/keyword&gt;&lt;keyword&gt;Trpc3&lt;/keyword&gt;&lt;keyword&gt;cutaneum carcinoma&lt;/keyword&gt;&lt;keyword&gt;lncRNA&lt;/keyword&gt;&lt;keyword&gt;miR-26a-5p&lt;/keyword&gt;&lt;/keywords&gt;&lt;dates&gt;&lt;year&gt;2019&lt;/year&gt;&lt;/dates&gt;&lt;isbn&gt;1178-6930 (Print)&amp;#xD;1178-6930&lt;/isbn&gt;&lt;accession-num&gt;30636880&lt;/accession-num&gt;&lt;urls&gt;&lt;/urls&gt;&lt;custom2&gt;PMC6309782&lt;/custom2&gt;&lt;electronic-resource-num&gt;10.2147/ott.S184078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Gao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Osteosarcoma </w:t>
            </w:r>
          </w:p>
        </w:tc>
        <w:tc>
          <w:tcPr>
            <w:tcW w:w="1533" w:type="pct"/>
          </w:tcPr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poptosis</w:t>
            </w:r>
            <w:r w:rsidR="003C4162" w:rsidRPr="005A017F">
              <w:rPr>
                <w:color w:val="000000" w:themeColor="text1"/>
              </w:rPr>
              <w:t xml:space="preserve"> </w:t>
            </w:r>
          </w:p>
        </w:tc>
        <w:tc>
          <w:tcPr>
            <w:tcW w:w="1445" w:type="pct"/>
          </w:tcPr>
          <w:p w:rsidR="00826196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12-3p</w:t>
            </w:r>
            <w:r w:rsidR="00826196" w:rsidRPr="005A017F">
              <w:rPr>
                <w:color w:val="000000" w:themeColor="text1"/>
              </w:rPr>
              <w:t xml:space="preserve">  sponging </w:t>
            </w:r>
          </w:p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826196" w:rsidRPr="005A017F">
              <w:rPr>
                <w:color w:val="000000" w:themeColor="text1"/>
              </w:rPr>
              <w:t>p-regulation of SGK3, Casp-3, Caps-9, PARP</w:t>
            </w:r>
            <w:r w:rsidR="00826196" w:rsidRPr="005A017F" w:rsidDel="00826196">
              <w:rPr>
                <w:color w:val="000000" w:themeColor="text1"/>
              </w:rPr>
              <w:t xml:space="preserve"> 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KdTwvQXV0aG9yPjxZZWFyPjIwMTg8L1llYXI+PFJlY051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KdTwvQXV0aG9yPjxZZWFyPjIwMTg8L1llYXI+PFJlY051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Ju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Osteosarcoma 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Tumorigenesis </w:t>
            </w:r>
          </w:p>
        </w:tc>
        <w:tc>
          <w:tcPr>
            <w:tcW w:w="144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26a </w:t>
            </w:r>
            <w:r w:rsidR="00826196" w:rsidRPr="005A017F">
              <w:rPr>
                <w:color w:val="000000" w:themeColor="text1"/>
              </w:rPr>
              <w:t>sponging</w:t>
            </w:r>
          </w:p>
          <w:p w:rsidR="00826196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826196" w:rsidRPr="005A017F">
              <w:rPr>
                <w:color w:val="000000" w:themeColor="text1"/>
              </w:rPr>
              <w:t>p-regulation of ROCK1, MLC and MYPT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DwvWWVhcj48UmVj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DwvWWVhcj48UmVj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ang et al., 2018d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781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varian cancer</w:t>
            </w:r>
          </w:p>
        </w:tc>
        <w:tc>
          <w:tcPr>
            <w:tcW w:w="15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metastasis</w:t>
            </w:r>
          </w:p>
        </w:tc>
        <w:tc>
          <w:tcPr>
            <w:tcW w:w="144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1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vPC9BdXRob3I+PFllYXI+MjAxOTwvWWVhcj48UmVj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vPC9BdXRob3I+PFllYXI+MjAxOTwvWWVhcj48UmVj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ao and Fan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</w:tbl>
    <w:p w:rsidR="003C4162" w:rsidRPr="005A017F" w:rsidRDefault="003C4162" w:rsidP="00CF419E">
      <w:pPr>
        <w:spacing w:before="0" w:after="0"/>
        <w:rPr>
          <w:color w:val="000000" w:themeColor="text1"/>
        </w:rPr>
      </w:pPr>
    </w:p>
    <w:p w:rsidR="003C4162" w:rsidRPr="005A017F" w:rsidRDefault="003C4162" w:rsidP="003C4162">
      <w:pPr>
        <w:spacing w:after="0"/>
        <w:jc w:val="both"/>
        <w:rPr>
          <w:rFonts w:cs="Times New Roman"/>
          <w:color w:val="000000" w:themeColor="text1"/>
          <w:szCs w:val="24"/>
        </w:rPr>
      </w:pPr>
      <w:r w:rsidRPr="005A017F">
        <w:rPr>
          <w:rFonts w:cs="Times New Roman"/>
          <w:b/>
          <w:color w:val="000000" w:themeColor="text1"/>
          <w:szCs w:val="24"/>
        </w:rPr>
        <w:t xml:space="preserve">Table </w:t>
      </w:r>
      <w:r w:rsidR="0049662A" w:rsidRPr="005A017F">
        <w:rPr>
          <w:rFonts w:cs="Times New Roman"/>
          <w:b/>
          <w:color w:val="000000" w:themeColor="text1"/>
          <w:szCs w:val="24"/>
        </w:rPr>
        <w:t>S</w:t>
      </w:r>
      <w:r w:rsidRPr="005A017F">
        <w:rPr>
          <w:rFonts w:cs="Times New Roman"/>
          <w:b/>
          <w:color w:val="000000" w:themeColor="text1"/>
          <w:szCs w:val="24"/>
        </w:rPr>
        <w:t>4:</w:t>
      </w:r>
      <w:r w:rsidRPr="005A017F">
        <w:rPr>
          <w:rFonts w:cs="Times New Roman"/>
          <w:color w:val="000000" w:themeColor="text1"/>
          <w:szCs w:val="24"/>
        </w:rPr>
        <w:t xml:space="preserve"> The studies of SNHG6 role in solid tumors. T=tumor </w:t>
      </w:r>
      <w:proofErr w:type="gramStart"/>
      <w:r w:rsidRPr="005A017F">
        <w:rPr>
          <w:rFonts w:cs="Times New Roman"/>
          <w:color w:val="000000" w:themeColor="text1"/>
          <w:szCs w:val="24"/>
        </w:rPr>
        <w:t>tissue ,</w:t>
      </w:r>
      <w:proofErr w:type="gramEnd"/>
      <w:r w:rsidRPr="005A017F">
        <w:rPr>
          <w:rFonts w:cs="Times New Roman"/>
          <w:color w:val="000000" w:themeColor="text1"/>
          <w:szCs w:val="24"/>
        </w:rPr>
        <w:t xml:space="preserve"> C=cells, X=no mention T=tumor tissue and C=cells</w:t>
      </w:r>
    </w:p>
    <w:tbl>
      <w:tblPr>
        <w:tblStyle w:val="TableGrid"/>
        <w:tblW w:w="5000" w:type="pct"/>
        <w:tblLayout w:type="fixed"/>
        <w:tblLook w:val="04A0"/>
      </w:tblPr>
      <w:tblGrid>
        <w:gridCol w:w="2146"/>
        <w:gridCol w:w="3916"/>
        <w:gridCol w:w="3826"/>
        <w:gridCol w:w="851"/>
        <w:gridCol w:w="851"/>
        <w:gridCol w:w="1586"/>
      </w:tblGrid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ype of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iological role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lecular m</w:t>
            </w:r>
            <w:r w:rsidRPr="005A017F">
              <w:rPr>
                <w:color w:val="000000" w:themeColor="text1"/>
              </w:rPr>
              <w:t>echanism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s</w:t>
            </w:r>
          </w:p>
        </w:tc>
        <w:tc>
          <w:tcPr>
            <w:tcW w:w="323" w:type="pct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issue</w:t>
            </w:r>
          </w:p>
        </w:tc>
        <w:tc>
          <w:tcPr>
            <w:tcW w:w="60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ef.</w:t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ladder cancer</w:t>
            </w:r>
          </w:p>
        </w:tc>
        <w:tc>
          <w:tcPr>
            <w:tcW w:w="1486" w:type="pct"/>
          </w:tcPr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EMT</w:t>
            </w:r>
          </w:p>
        </w:tc>
        <w:tc>
          <w:tcPr>
            <w:tcW w:w="1452" w:type="pct"/>
            <w:shd w:val="clear" w:color="auto" w:fill="auto"/>
          </w:tcPr>
          <w:p w:rsidR="002763A2" w:rsidRPr="005A017F" w:rsidRDefault="002763A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25b sponging</w:t>
            </w:r>
          </w:p>
          <w:p w:rsidR="003C416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2763A2" w:rsidRPr="005A017F">
              <w:rPr>
                <w:color w:val="000000" w:themeColor="text1"/>
              </w:rPr>
              <w:t>p-regulation of SNAIL1/2, NUAK1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Wang&lt;/Author&gt;&lt;Year&gt;2019&lt;/Year&gt;&lt;RecNum&gt;779&lt;/RecNum&gt;&lt;DisplayText&gt;(Wang et al., 2019b)&lt;/DisplayText&gt;&lt;record&gt;&lt;rec-number&gt;779&lt;/rec-number&gt;&lt;foreign-keys&gt;&lt;key app="EN" db-id="tfa22wzfmvapeces90svvw010rvst5res995" timestamp="1575218064"&gt;779&lt;/key&gt;&lt;/foreign-keys&gt;&lt;ref-type name="Journal Article"&gt;17&lt;/ref-type&gt;&lt;contributors&gt;&lt;authors&gt;&lt;author&gt;Wang, C.&lt;/author&gt;&lt;author&gt;Tao, W.&lt;/author&gt;&lt;author&gt;Ni, S.&lt;/author&gt;&lt;author&gt;Chen, Q.&lt;/author&gt;&lt;/authors&gt;&lt;/contributors&gt;&lt;auth-address&gt;Department of Urology, The First Affiliated Hospital of Harbin Medical University, Harbin, Heilongjiang, China.&amp;#xD;Department of Breast Surgery, The Third Affiliated Hospital of Harbin Medical University, Harbin, Heilongjiang, China.&lt;/auth-address&gt;&lt;titles&gt;&lt;title&gt;Upregulation of lncRNA snoRNA host gene 6 regulates NUAK family SnF1-like kinase-1 expression by competitively binding microRNA-125b and interacting with Snail1/2 in bladder cancer&lt;/title&gt;&lt;secondary-title&gt;J Cell Biochem&lt;/secondary-title&gt;&lt;alt-title&gt;Journal of cellular biochemistry&lt;/alt-title&gt;&lt;/titles&gt;&lt;periodical&gt;&lt;full-title&gt;J Cell Biochem&lt;/full-title&gt;&lt;abbr-1&gt;Journal of cellular biochemistry&lt;/abbr-1&gt;&lt;/periodical&gt;&lt;alt-periodical&gt;&lt;full-title&gt;J Cell Biochem&lt;/full-title&gt;&lt;abbr-1&gt;Journal of cellular biochemistry&lt;/abbr-1&gt;&lt;/alt-periodical&gt;&lt;pages&gt;357-367&lt;/pages&gt;&lt;volume&gt;120&lt;/volume&gt;&lt;number&gt;1&lt;/number&gt;&lt;edition&gt;2018/09/01&lt;/edition&gt;&lt;keywords&gt;&lt;keyword&gt;*biomarker&lt;/keyword&gt;&lt;keyword&gt;*bladder cancer (BC)&lt;/keyword&gt;&lt;keyword&gt;*invasion&lt;/keyword&gt;&lt;keyword&gt;*long noncoding RNAs (lncRNA)&lt;/keyword&gt;&lt;keyword&gt;*migration&lt;/keyword&gt;&lt;keyword&gt;*snoRNA host gene 6 (SNHG6)&lt;/keyword&gt;&lt;/keywords&gt;&lt;dates&gt;&lt;year&gt;2019&lt;/year&gt;&lt;pub-dates&gt;&lt;date&gt;Jan&lt;/date&gt;&lt;/pub-dates&gt;&lt;/dates&gt;&lt;isbn&gt;0730-2312&lt;/isbn&gt;&lt;accession-num&gt;30168179&lt;/accession-num&gt;&lt;urls&gt;&lt;/urls&gt;&lt;electronic-resource-num&gt;10.1002/jcb.2738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ang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reast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</w:t>
            </w:r>
            <w:r w:rsidR="00E00A5F" w:rsidRPr="005A017F">
              <w:rPr>
                <w:color w:val="000000" w:themeColor="text1"/>
              </w:rPr>
              <w:t>oliferation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2763A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KYWZhcmktT2xpYXlpPC9BdXRob3I+PFllYXI+MjAxOTwv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KYWZhcmktT2xpYXlpPC9BdXRob3I+PFllYXI+MjAxOTwv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Jafari-Oliayi and Asadi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reast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452" w:type="pct"/>
            <w:shd w:val="clear" w:color="auto" w:fill="auto"/>
          </w:tcPr>
          <w:p w:rsidR="002763A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6a</w:t>
            </w:r>
            <w:r w:rsidR="002763A2" w:rsidRPr="005A017F">
              <w:rPr>
                <w:color w:val="000000" w:themeColor="text1"/>
              </w:rPr>
              <w:t xml:space="preserve"> sponging</w:t>
            </w:r>
          </w:p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3C4162" w:rsidRPr="005A017F">
              <w:rPr>
                <w:color w:val="000000" w:themeColor="text1"/>
              </w:rPr>
              <w:t xml:space="preserve">VASP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k8L1llYXI+PFJlY051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k8L1llYXI+PFJlY051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reast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migration and invasion </w:t>
            </w:r>
          </w:p>
        </w:tc>
        <w:tc>
          <w:tcPr>
            <w:tcW w:w="1452" w:type="pct"/>
            <w:shd w:val="clear" w:color="auto" w:fill="auto"/>
          </w:tcPr>
          <w:p w:rsidR="002763A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6a-5p</w:t>
            </w:r>
            <w:r w:rsidR="002763A2" w:rsidRPr="005A017F">
              <w:rPr>
                <w:color w:val="000000" w:themeColor="text1"/>
              </w:rPr>
              <w:t xml:space="preserve"> sponging</w:t>
            </w:r>
          </w:p>
          <w:p w:rsidR="003C4162" w:rsidRPr="005A017F" w:rsidRDefault="002763A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:</w:t>
            </w:r>
            <w:r w:rsidR="003C4162" w:rsidRPr="005A017F">
              <w:rPr>
                <w:color w:val="000000" w:themeColor="text1"/>
              </w:rPr>
              <w:t>MAPK6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djwvQXV0aG9yPjxZZWFyPjIwMTk8L1llYXI+PFJlY051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djwvQXV0aG9yPjxZZWFyPjIwMTk8L1llYXI+PFJlY051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v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reast cancer/lung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ossible biomarker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2763A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EaW5nPC9BdXRob3I+PFllYXI+MjAxNzwvWWVhcj48UmVj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EaW5nPC9BdXRob3I+PFllYXI+MjAxNzwvWWVhcj48UmVj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Ding et al., 2017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486" w:type="pct"/>
          </w:tcPr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alignant progression, cell invasion</w:t>
            </w:r>
            <w:r w:rsidR="003C4162" w:rsidRPr="005A017F">
              <w:rPr>
                <w:color w:val="000000" w:themeColor="text1"/>
              </w:rPr>
              <w:t xml:space="preserve"> </w:t>
            </w:r>
          </w:p>
        </w:tc>
        <w:tc>
          <w:tcPr>
            <w:tcW w:w="1452" w:type="pct"/>
            <w:shd w:val="clear" w:color="auto" w:fill="auto"/>
          </w:tcPr>
          <w:p w:rsidR="002763A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81a-5p </w:t>
            </w:r>
            <w:r w:rsidR="002763A2" w:rsidRPr="005A017F">
              <w:rPr>
                <w:color w:val="000000" w:themeColor="text1"/>
              </w:rPr>
              <w:t>sponging</w:t>
            </w:r>
          </w:p>
          <w:p w:rsidR="002763A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2763A2" w:rsidRPr="005A017F">
              <w:rPr>
                <w:color w:val="000000" w:themeColor="text1"/>
              </w:rPr>
              <w:t>p-regulation of E2F5, N-CAD, VIM</w:t>
            </w:r>
          </w:p>
          <w:p w:rsidR="003C416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</w:t>
            </w:r>
            <w:r w:rsidR="002763A2" w:rsidRPr="005A017F">
              <w:rPr>
                <w:color w:val="000000" w:themeColor="text1"/>
              </w:rPr>
              <w:t>own-regulation of E-CAD</w:t>
            </w:r>
            <w:r w:rsidR="002763A2" w:rsidRPr="005A017F" w:rsidDel="002763A2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Yu&lt;/Author&gt;&lt;Year&gt;2019&lt;/Year&gt;&lt;RecNum&gt;784&lt;/RecNum&gt;&lt;DisplayText&gt;(Yu et al., 2019a)&lt;/DisplayText&gt;&lt;record&gt;&lt;rec-number&gt;784&lt;/rec-number&gt;&lt;foreign-keys&gt;&lt;key app="EN" db-id="tfa22wzfmvapeces90svvw010rvst5res995" timestamp="1575218460"&gt;784&lt;/key&gt;&lt;/foreign-keys&gt;&lt;ref-type name="Journal Article"&gt;17&lt;/ref-type&gt;&lt;contributors&gt;&lt;authors&gt;&lt;author&gt;Yu, C.&lt;/author&gt;&lt;author&gt;Sun, J.&lt;/author&gt;&lt;author&gt;Leng, X.&lt;/author&gt;&lt;author&gt;Yang, J.&lt;/author&gt;&lt;/authors&gt;&lt;/contributors&gt;&lt;auth-address&gt;Department of Anus &amp;amp; Intestine Surgery, Weifang People&amp;apos;s Hospital, Weifang, Shandong, China, yangjx8258@126.com.&lt;/auth-address&gt;&lt;titles&gt;&lt;title&gt;Long noncoding RNA SNHG6 functions as a competing endogenous RNA by sponging miR-181a-5p to regulate E2F5 expression in colorectal cancer&lt;/title&gt;&lt;secondary-title&gt;Cancer Manag Res&lt;/secondary-title&gt;&lt;alt-title&gt;Cancer management and research&lt;/alt-title&gt;&lt;/titles&gt;&lt;periodical&gt;&lt;full-title&gt;Cancer Manag Res&lt;/full-title&gt;&lt;abbr-1&gt;Cancer management and research&lt;/abbr-1&gt;&lt;/periodical&gt;&lt;alt-periodical&gt;&lt;full-title&gt;Cancer Manag Res&lt;/full-title&gt;&lt;abbr-1&gt;Cancer management and research&lt;/abbr-1&gt;&lt;/alt-periodical&gt;&lt;pages&gt;611-624&lt;/pages&gt;&lt;volume&gt;11&lt;/volume&gt;&lt;edition&gt;2019/01/23&lt;/edition&gt;&lt;keywords&gt;&lt;keyword&gt;E2f5&lt;/keyword&gt;&lt;keyword&gt;Snhg6&lt;/keyword&gt;&lt;keyword&gt;colorectal cancer&lt;/keyword&gt;&lt;keyword&gt;miR-181a-5p&lt;/keyword&gt;&lt;keyword&gt;proliferation&lt;/keyword&gt;&lt;/keywords&gt;&lt;dates&gt;&lt;year&gt;2019&lt;/year&gt;&lt;/dates&gt;&lt;isbn&gt;1179-1322 (Print)&amp;#xD;1179-1322&lt;/isbn&gt;&lt;accession-num&gt;30666158&lt;/accession-num&gt;&lt;urls&gt;&lt;/urls&gt;&lt;custom2&gt;PMC6331078&lt;/custom2&gt;&lt;electronic-resource-num&gt;10.2147/cmar.S182719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Yu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migration and invasion </w:t>
            </w:r>
          </w:p>
        </w:tc>
        <w:tc>
          <w:tcPr>
            <w:tcW w:w="1452" w:type="pct"/>
            <w:shd w:val="clear" w:color="auto" w:fill="auto"/>
          </w:tcPr>
          <w:p w:rsidR="002763A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6a</w:t>
            </w:r>
            <w:r w:rsidR="002763A2" w:rsidRPr="005A017F">
              <w:rPr>
                <w:color w:val="000000" w:themeColor="text1"/>
              </w:rPr>
              <w:t xml:space="preserve"> sponging</w:t>
            </w:r>
          </w:p>
          <w:p w:rsidR="002763A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U</w:t>
            </w:r>
            <w:r w:rsidR="002763A2" w:rsidRPr="005A017F">
              <w:rPr>
                <w:color w:val="000000" w:themeColor="text1"/>
              </w:rPr>
              <w:t>p-regulation of EZH2, N-CAD, VIM, SNAIL</w:t>
            </w:r>
          </w:p>
          <w:p w:rsidR="003C416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</w:t>
            </w:r>
            <w:r w:rsidR="002763A2" w:rsidRPr="005A017F">
              <w:rPr>
                <w:color w:val="000000" w:themeColor="text1"/>
              </w:rPr>
              <w:t>own-regulation of E-CAD</w:t>
            </w:r>
            <w:r w:rsidR="002763A2" w:rsidRPr="005A017F" w:rsidDel="002763A2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826196" w:rsidRPr="005A017F">
              <w:rPr>
                <w:color w:val="000000" w:themeColor="text1"/>
              </w:rPr>
              <w:instrText xml:space="preserve"> ADDIN EN.CITE &lt;EndNote&gt;&lt;Cite&gt;&lt;Author&gt;Zhang&lt;/Author&gt;&lt;Year&gt;2019&lt;/Year&gt;&lt;RecNum&gt;785&lt;/RecNum&gt;&lt;DisplayText&gt;(Zhang et al., 2019d)&lt;/DisplayText&gt;&lt;record&gt;&lt;rec-number&gt;785&lt;/rec-number&gt;&lt;foreign-keys&gt;&lt;key app="EN" db-id="tfa22wzfmvapeces90svvw010rvst5res995" timestamp="1575218507"&gt;785&lt;/key&gt;&lt;/foreign-keys&gt;&lt;ref-type name="Journal Article"&gt;17&lt;/ref-type&gt;&lt;contributors&gt;&lt;authors&gt;&lt;author&gt;Zhang, M.&lt;/author&gt;&lt;author&gt;Duan, W.&lt;/author&gt;&lt;author&gt;Sun, W.&lt;/author&gt;&lt;/authors&gt;&lt;/contributors&gt;&lt;auth-address&gt;Department of Gastrointestinal Surgery, Yinzhou People&amp;apos;s Hospital, Ningbo, Zhejiang 315000, People&amp;apos;s Republic of China.&lt;/auth-address&gt;&lt;titles&gt;&lt;title&gt;LncRNA SNHG6 promotes the migration, invasion, and epithelial-mesenchymal transition of colorectal cancer cells by miR-26a/EZH2 axis&lt;/title&gt;&lt;secondary-title&gt;Onco Targets Ther&lt;/secondary-title&gt;&lt;alt-title&gt;OncoTargets and therapy&lt;/alt-title&gt;&lt;/titles&gt;&lt;periodical&gt;&lt;full-title&gt;Onco Targets Ther&lt;/full-title&gt;&lt;abbr-1&gt;OncoTargets and therapy&lt;/abbr-1&gt;&lt;/periodical&gt;&lt;alt-periodical&gt;&lt;full-title&gt;Onco Targets Ther&lt;/full-title&gt;&lt;abbr-1&gt;OncoTargets and therapy&lt;/abbr-1&gt;&lt;/alt-periodical&gt;&lt;pages&gt;3349-3360&lt;/pages&gt;&lt;volume&gt;12&lt;/volume&gt;&lt;edition&gt;2019/05/24&lt;/edition&gt;&lt;keywords&gt;&lt;keyword&gt;enhancer of zeste homolog 2 (EZH2)&lt;/keyword&gt;&lt;keyword&gt;epithelial-mesenchymal transition (EMT)&lt;/keyword&gt;&lt;keyword&gt;miR-26a&lt;/keyword&gt;&lt;keyword&gt;small nucleolar RNA host gene 6 (SNHG6)&lt;/keyword&gt;&lt;/keywords&gt;&lt;dates&gt;&lt;year&gt;2019&lt;/year&gt;&lt;/dates&gt;&lt;isbn&gt;1178-6930 (Print)&amp;#xD;1178-6930&lt;/isbn&gt;&lt;accession-num&gt;31118686&lt;/accession-num&gt;&lt;urls&gt;&lt;/urls&gt;&lt;custom2&gt;PMC6504670&lt;/custom2&gt;&lt;electronic-resource-num&gt;10.2147/ott.S197433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 xml:space="preserve">(Zhang et al., </w:t>
            </w:r>
            <w:r w:rsidR="00826196" w:rsidRPr="005A017F">
              <w:rPr>
                <w:noProof/>
                <w:color w:val="000000" w:themeColor="text1"/>
              </w:rPr>
              <w:lastRenderedPageBreak/>
              <w:t>2019d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Colorectal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</w:t>
            </w:r>
            <w:r w:rsidR="00E00A5F" w:rsidRPr="005A017F">
              <w:rPr>
                <w:color w:val="000000" w:themeColor="text1"/>
              </w:rPr>
              <w:t>liferation, cell cycle progression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26a/b and miR-214 </w:t>
            </w:r>
            <w:r w:rsidR="002763A2" w:rsidRPr="005A017F">
              <w:rPr>
                <w:color w:val="000000" w:themeColor="text1"/>
              </w:rPr>
              <w:t>sponging</w:t>
            </w:r>
          </w:p>
          <w:p w:rsidR="002763A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2763A2" w:rsidRPr="005A017F">
              <w:rPr>
                <w:color w:val="000000" w:themeColor="text1"/>
              </w:rPr>
              <w:t>p-regulation of: Cyclin D, CDK4, CDK6, EZH2</w:t>
            </w:r>
          </w:p>
          <w:p w:rsidR="002763A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</w:t>
            </w:r>
            <w:r w:rsidR="002763A2" w:rsidRPr="005A017F">
              <w:rPr>
                <w:color w:val="000000" w:themeColor="text1"/>
              </w:rPr>
              <w:t>own-regulation of: p14, p15, p16, E-CAD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YdTwvQXV0aG9yPjxZZWFyPjIwMTk8L1llYXI+PFJlY051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YdTwvQXV0aG9yPjxZZWFyPjIwMTk8L1llYXI+PFJlY051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Xu et al., 2019c)</w:t>
            </w:r>
            <w:r w:rsidRPr="005A017F">
              <w:rPr>
                <w:color w:val="000000" w:themeColor="text1"/>
              </w:rPr>
              <w:fldChar w:fldCharType="end"/>
            </w:r>
            <w:r w:rsidR="003C4162" w:rsidRPr="005A017F">
              <w:rPr>
                <w:color w:val="000000" w:themeColor="text1"/>
              </w:rPr>
              <w:t xml:space="preserve"> </w:t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486" w:type="pct"/>
          </w:tcPr>
          <w:p w:rsidR="003C4162" w:rsidRPr="005A017F" w:rsidRDefault="00E00A5F" w:rsidP="00E00A5F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</w:t>
            </w:r>
            <w:r w:rsidR="003C4162" w:rsidRPr="005A017F">
              <w:rPr>
                <w:color w:val="000000" w:themeColor="text1"/>
              </w:rPr>
              <w:t xml:space="preserve"> </w:t>
            </w:r>
          </w:p>
        </w:tc>
        <w:tc>
          <w:tcPr>
            <w:tcW w:w="1452" w:type="pct"/>
            <w:shd w:val="clear" w:color="auto" w:fill="auto"/>
          </w:tcPr>
          <w:p w:rsidR="002763A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760 </w:t>
            </w:r>
            <w:r w:rsidR="002763A2" w:rsidRPr="005A017F">
              <w:rPr>
                <w:color w:val="000000" w:themeColor="text1"/>
              </w:rPr>
              <w:t xml:space="preserve">sponging </w:t>
            </w:r>
          </w:p>
          <w:p w:rsidR="003C4162" w:rsidRPr="005A017F" w:rsidRDefault="00E00A5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3C4162" w:rsidRPr="005A017F">
              <w:rPr>
                <w:color w:val="000000" w:themeColor="text1"/>
              </w:rPr>
              <w:t>FOXC1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Zhu&lt;/Author&gt;&lt;Year&gt;2018&lt;/Year&gt;&lt;RecNum&gt;787&lt;/RecNum&gt;&lt;DisplayText&gt;(Zhu et al., 2018c)&lt;/DisplayText&gt;&lt;record&gt;&lt;rec-number&gt;787&lt;/rec-number&gt;&lt;foreign-keys&gt;&lt;key app="EN" db-id="tfa22wzfmvapeces90svvw010rvst5res995" timestamp="1575218883"&gt;787&lt;/key&gt;&lt;/foreign-keys&gt;&lt;ref-type name="Journal Article"&gt;17&lt;/ref-type&gt;&lt;contributors&gt;&lt;authors&gt;&lt;author&gt;Zhu, Y.&lt;/author&gt;&lt;author&gt;Xing, Y.&lt;/author&gt;&lt;author&gt;Chi, F.&lt;/author&gt;&lt;author&gt;Sun, W.&lt;/author&gt;&lt;author&gt;Zhang, Z.&lt;/author&gt;&lt;author&gt;Piao, D.&lt;/author&gt;&lt;/authors&gt;&lt;/contributors&gt;&lt;auth-address&gt;Department of General Surgery, The First Affiliated Hospital of Harbin Medical University, Harbin, China, piaodaxun@hrbmu.edu.cn.&amp;#xD;Department of Surgery, Robert-Wood-Johnson Medical School University Hospital, Rutgers University, The State University of New Jersey, New Brunswick, NJ, USA, zhangz2@rwjms.rutgers.edu.&lt;/auth-address&gt;&lt;titles&gt;&lt;title&gt;Long noncoding RNA SNHG6 promotes the progression of colorectal cancer through sponging miR-760 and activation of FOXC1&lt;/title&gt;&lt;secondary-title&gt;Onco Targets Ther&lt;/secondary-title&gt;&lt;alt-title&gt;OncoTargets and therapy&lt;/alt-title&gt;&lt;/titles&gt;&lt;periodical&gt;&lt;full-title&gt;Onco Targets Ther&lt;/full-title&gt;&lt;abbr-1&gt;OncoTargets and therapy&lt;/abbr-1&gt;&lt;/periodical&gt;&lt;alt-periodical&gt;&lt;full-title&gt;Onco Targets Ther&lt;/full-title&gt;&lt;abbr-1&gt;OncoTargets and therapy&lt;/abbr-1&gt;&lt;/alt-periodical&gt;&lt;pages&gt;5743-5752&lt;/pages&gt;&lt;volume&gt;11&lt;/volume&gt;&lt;edition&gt;2018/09/27&lt;/edition&gt;&lt;keywords&gt;&lt;keyword&gt;Foxc1&lt;/keyword&gt;&lt;keyword&gt;colorectal cancer&lt;/keyword&gt;&lt;keyword&gt;lncRNA SNHG6&lt;/keyword&gt;&lt;keyword&gt;miR-760&lt;/keyword&gt;&lt;/keywords&gt;&lt;dates&gt;&lt;year&gt;2018&lt;/year&gt;&lt;/dates&gt;&lt;isbn&gt;1178-6930 (Print)&amp;#xD;1178-6930&lt;/isbn&gt;&lt;accession-num&gt;30254467&lt;/accession-num&gt;&lt;urls&gt;&lt;/urls&gt;&lt;custom2&gt;PMC6140718&lt;/custom2&gt;&lt;electronic-resource-num&gt;10.2147/ott.S170246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u et al., 2018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</w:t>
            </w:r>
            <w:r w:rsidR="00F123A8" w:rsidRPr="005A017F">
              <w:rPr>
                <w:color w:val="000000" w:themeColor="text1"/>
              </w:rPr>
              <w:t xml:space="preserve"> and invasion</w:t>
            </w:r>
            <w:r w:rsidRPr="005A017F">
              <w:rPr>
                <w:color w:val="000000" w:themeColor="text1"/>
              </w:rPr>
              <w:t xml:space="preserve"> </w:t>
            </w:r>
          </w:p>
        </w:tc>
        <w:tc>
          <w:tcPr>
            <w:tcW w:w="1452" w:type="pct"/>
            <w:shd w:val="clear" w:color="auto" w:fill="auto"/>
          </w:tcPr>
          <w:p w:rsidR="002763A2" w:rsidRPr="005A017F" w:rsidRDefault="002763A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01-3p sponging</w:t>
            </w:r>
          </w:p>
          <w:p w:rsidR="002763A2" w:rsidRPr="005A017F" w:rsidRDefault="002763A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  UPF1, E-CAD</w:t>
            </w:r>
          </w:p>
          <w:p w:rsidR="002763A2" w:rsidRPr="005A017F" w:rsidRDefault="002763A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ZEB1, N-CAD, VIM, SNAIL, SLUG, MMP2, MMP9</w:t>
            </w:r>
          </w:p>
          <w:p w:rsidR="003C4162" w:rsidRPr="005A017F" w:rsidRDefault="002763A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Activation of SMAD2 and SMAD3, with no effect on their expression level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TwvWWVhcj48UmVj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TwvWWVhcj48UmVj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ang et al., 2019i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metastasis </w:t>
            </w:r>
          </w:p>
        </w:tc>
        <w:tc>
          <w:tcPr>
            <w:tcW w:w="1452" w:type="pct"/>
            <w:shd w:val="clear" w:color="auto" w:fill="auto"/>
          </w:tcPr>
          <w:p w:rsidR="00E44D23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 AKT, PI3K</w:t>
            </w:r>
          </w:p>
          <w:p w:rsidR="002763A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proofErr w:type="spellStart"/>
            <w:r w:rsidRPr="005A017F">
              <w:rPr>
                <w:color w:val="000000" w:themeColor="text1"/>
              </w:rPr>
              <w:t>mTOR</w:t>
            </w:r>
            <w:proofErr w:type="spellEnd"/>
            <w:r w:rsidRPr="005A017F">
              <w:rPr>
                <w:color w:val="000000" w:themeColor="text1"/>
              </w:rPr>
              <w:t xml:space="preserve"> activation (</w:t>
            </w:r>
            <w:r w:rsidR="002763A2" w:rsidRPr="005A017F">
              <w:rPr>
                <w:color w:val="000000" w:themeColor="text1"/>
              </w:rPr>
              <w:t>no effect on their protein level</w:t>
            </w:r>
            <w:r w:rsidRPr="005A017F">
              <w:rPr>
                <w:color w:val="000000" w:themeColor="text1"/>
              </w:rPr>
              <w:t>)</w:t>
            </w:r>
            <w:r w:rsidR="002763A2" w:rsidRPr="005A017F">
              <w:rPr>
                <w:color w:val="000000" w:themeColor="text1"/>
              </w:rPr>
              <w:t xml:space="preserve"> </w:t>
            </w:r>
          </w:p>
          <w:p w:rsidR="003C4162" w:rsidRPr="005A017F" w:rsidRDefault="002763A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ETS1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Meng&lt;/Author&gt;&lt;Year&gt;2019&lt;/Year&gt;&lt;RecNum&gt;789&lt;/RecNum&gt;&lt;DisplayText&gt;(Meng et al., 2019)&lt;/DisplayText&gt;&lt;record&gt;&lt;rec-number&gt;789&lt;/rec-number&gt;&lt;foreign-keys&gt;&lt;key app="EN" db-id="tfa22wzfmvapeces90svvw010rvst5res995" timestamp="1575218984"&gt;789&lt;/key&gt;&lt;/foreign-keys&gt;&lt;ref-type name="Journal Article"&gt;17&lt;/ref-type&gt;&lt;contributors&gt;&lt;authors&gt;&lt;author&gt;Meng, S.&lt;/author&gt;&lt;author&gt;Jian, Z.&lt;/author&gt;&lt;author&gt;Yan, X.&lt;/author&gt;&lt;author&gt;Li, J.&lt;/author&gt;&lt;author&gt;Zhang, R.&lt;/author&gt;&lt;/authors&gt;&lt;/contributors&gt;&lt;auth-address&gt;Department of Medical Oncology, Cancer Hospital of China Medical University, Liaoning Cancer Hospital and Institute, Shenyang, Liaoning 110042, P.R. China.&lt;/auth-address&gt;&lt;titles&gt;&lt;title&gt;LncRNA SNHG6 inhibits cell proliferation and metastasis by targeting ETS1 via the PI3K/AKT/mTOR pathway in colorectal cancer&lt;/title&gt;&lt;secondary-title&gt;Mol Med Rep&lt;/secondary-title&gt;&lt;alt-title&gt;Molecular medicine reports&lt;/alt-title&gt;&lt;/titles&gt;&lt;alt-periodical&gt;&lt;full-title&gt;Molecular medicine reports&lt;/full-title&gt;&lt;/alt-periodical&gt;&lt;pages&gt;2541-2548&lt;/pages&gt;&lt;volume&gt;20&lt;/volume&gt;&lt;number&gt;3&lt;/number&gt;&lt;edition&gt;2019/07/20&lt;/edition&gt;&lt;dates&gt;&lt;year&gt;2019&lt;/year&gt;&lt;pub-dates&gt;&lt;date&gt;Sep&lt;/date&gt;&lt;/pub-dates&gt;&lt;/dates&gt;&lt;isbn&gt;1791-2997&lt;/isbn&gt;&lt;accession-num&gt;31322251&lt;/accession-num&gt;&lt;urls&gt;&lt;/urls&gt;&lt;custom2&gt;PMC6691244&lt;/custom2&gt;&lt;electronic-resource-num&gt;10.3892/mmr.2019.10510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Meng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cell cycle</w:t>
            </w:r>
            <w:r w:rsidR="00F123A8" w:rsidRPr="005A017F">
              <w:rPr>
                <w:color w:val="000000" w:themeColor="text1"/>
              </w:rPr>
              <w:t xml:space="preserve"> progression</w:t>
            </w:r>
            <w:r w:rsidRPr="005A017F">
              <w:rPr>
                <w:color w:val="000000" w:themeColor="text1"/>
              </w:rPr>
              <w:t xml:space="preserve"> and apoptosis 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g8L1llYXI+PFJlY051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g8L1llYXI+PFJlY051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Li et al., 2018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</w:t>
            </w:r>
            <w:r w:rsidR="002763A2" w:rsidRPr="005A017F">
              <w:rPr>
                <w:color w:val="000000" w:themeColor="text1"/>
              </w:rPr>
              <w:t>A</w:t>
            </w:r>
          </w:p>
        </w:tc>
        <w:tc>
          <w:tcPr>
            <w:tcW w:w="1452" w:type="pct"/>
            <w:shd w:val="clear" w:color="auto" w:fill="auto"/>
          </w:tcPr>
          <w:p w:rsidR="00E44D23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EZH2 </w:t>
            </w:r>
          </w:p>
          <w:p w:rsidR="003C416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</w:t>
            </w:r>
            <w:r w:rsidR="002763A2" w:rsidRPr="005A017F">
              <w:rPr>
                <w:color w:val="000000" w:themeColor="text1"/>
              </w:rPr>
              <w:t>nhibition of p21 transcription through epigenetic modulation</w:t>
            </w:r>
            <w:r w:rsidR="002763A2" w:rsidRPr="005A017F" w:rsidDel="002763A2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g8L1llYXI+PFJlY051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g8L1llYXI+PFJlY051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Li et al., 2018f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ossible biomarker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2763A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BbnNhcmk8L0F1dGhvcj48WWVhcj4yMDE5PC9ZZWFyPjxS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BbnNhcmk8L0F1dGhvcj48WWVhcj4yMDE5PC9ZZWFyPjxS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Ansari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ossible biomarker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2763A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Xue&lt;/Author&gt;&lt;Year&gt;2017&lt;/Year&gt;&lt;RecNum&gt;795&lt;/RecNum&gt;&lt;DisplayText&gt;(Xue et al., 2017)&lt;/DisplayText&gt;&lt;record&gt;&lt;rec-number&gt;795&lt;/rec-number&gt;&lt;foreign-keys&gt;&lt;key app="EN" db-id="tfa22wzfmvapeces90svvw010rvst5res995" timestamp="1575219211"&gt;795&lt;/key&gt;&lt;/foreign-keys&gt;&lt;ref-type name="Journal Article"&gt;17&lt;/ref-type&gt;&lt;contributors&gt;&lt;authors&gt;&lt;author&gt;Xue, W.&lt;/author&gt;&lt;author&gt;Li, J.&lt;/author&gt;&lt;author&gt;Wang, F.&lt;/author&gt;&lt;author&gt;Han, P.&lt;/author&gt;&lt;author&gt;Liu, Y.&lt;/author&gt;&lt;author&gt;Cui, B.&lt;/author&gt;&lt;/authors&gt;&lt;/contributors&gt;&lt;auth-address&gt;Department of Colorectal Surgery, The Affiliated Tumor Hospital of Harbin Medical University, Harbin, 150081, China.&amp;#xD;Department of Epidemiology, School of Public Health, Harbin Medical University, Harbin, 150081, China.&lt;/auth-address&gt;&lt;titles&gt;&lt;title&gt;A long non-coding RNA expression signature to predict survival of patients with colon adenocarcinoma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101298-101308&lt;/pages&gt;&lt;volume&gt;8&lt;/volume&gt;&lt;number&gt;60&lt;/number&gt;&lt;edition&gt;2017/12/20&lt;/edition&gt;&lt;keywords&gt;&lt;keyword&gt;biomarkers&lt;/keyword&gt;&lt;keyword&gt;colon adenocarcinoma&lt;/keyword&gt;&lt;keyword&gt;expression profiles&lt;/keyword&gt;&lt;keyword&gt;long non-coding RNA&lt;/keyword&gt;&lt;/keywords&gt;&lt;dates&gt;&lt;year&gt;2017&lt;/year&gt;&lt;pub-dates&gt;&lt;date&gt;Nov 24&lt;/date&gt;&lt;/pub-dates&gt;&lt;/dates&gt;&lt;isbn&gt;1949-2553&lt;/isbn&gt;&lt;accession-num&gt;29254165&lt;/accession-num&gt;&lt;urls&gt;&lt;/urls&gt;&lt;custom2&gt;PMC5731875&lt;/custom2&gt;&lt;electronic-resource-num&gt;10.18632/oncotarget.21064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Xue et al., 2017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Esophageal squamous cell carcinoma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apoptosis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GYW48L0F1dGhvcj48WWVhcj4yMDE4PC9ZZWFyPjxSZWNO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GYW48L0F1dGhvcj48WWVhcj4yMDE4PC9ZZWFyPjxSZWNO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Fan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Esophageal squamous cell carcinoma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migration and invasion 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2763A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826196" w:rsidRPr="005A017F">
              <w:rPr>
                <w:color w:val="000000" w:themeColor="text1"/>
              </w:rPr>
              <w:instrText xml:space="preserve"> ADDIN EN.CITE &lt;EndNote&gt;&lt;Cite&gt;&lt;Author&gt;Zhang&lt;/Author&gt;&lt;Year&gt;2019&lt;/Year&gt;&lt;RecNum&gt;797&lt;/RecNum&gt;&lt;DisplayText&gt;(Zhang et al., 2019g)&lt;/DisplayText&gt;&lt;record&gt;&lt;rec-number&gt;797&lt;/rec-number&gt;&lt;foreign-keys&gt;&lt;key app="EN" db-id="tfa22wzfmvapeces90svvw010rvst5res995" timestamp="1575219313"&gt;797&lt;/key&gt;&lt;/foreign-keys&gt;&lt;ref-type name="Journal Article"&gt;17&lt;/ref-type&gt;&lt;contributors&gt;&lt;authors&gt;&lt;author&gt;Zhang, Y.&lt;/author&gt;&lt;author&gt;Li, R.&lt;/author&gt;&lt;author&gt;Ding, X.&lt;/author&gt;&lt;author&gt;Zhang, K.&lt;/author&gt;&lt;author&gt;Qin, W.&lt;/author&gt;&lt;/authors&gt;&lt;/contributors&gt;&lt;auth-address&gt;Department of Clinical Pharmacy, Zhengzhou Central Hospital Affiliated to Zhengzhou University Zhengzhou, P. R. China.&amp;#xD;Department of Pharmacy, The Eight Hospital of Xi&amp;apos;an Xian, P. R. China.&lt;/auth-address&gt;&lt;titles&gt;&lt;title&gt;Upregulation of long non-coding RNA SNHG6 promote esophageal squamous cell carcinoma cell malignancy and its diagnostic value&lt;/title&gt;&lt;secondary-title&gt;Am J Transl Res&lt;/secondary-title&gt;&lt;alt-title&gt;American journal of translational research&lt;/alt-title&gt;&lt;/titles&gt;&lt;periodical&gt;&lt;full-title&gt;Am J Transl Res&lt;/full-title&gt;&lt;abbr-1&gt;American journal of translational research&lt;/abbr-1&gt;&lt;/periodical&gt;&lt;alt-periodical&gt;&lt;full-title&gt;Am J Transl Res&lt;/full-title&gt;&lt;abbr-1&gt;American journal of translational research&lt;/abbr-1&gt;&lt;/alt-periodical&gt;&lt;pages&gt;1084-1091&lt;/pages&gt;&lt;volume&gt;11&lt;/volume&gt;&lt;number&gt;2&lt;/number&gt;&lt;edition&gt;2019/03/23&lt;/edition&gt;&lt;keywords&gt;&lt;keyword&gt;Long non-coding RNAs&lt;/keyword&gt;&lt;keyword&gt;Snhg6&lt;/keyword&gt;&lt;keyword&gt;diagnostic&lt;/keyword&gt;&lt;keyword&gt;esophageal squamous cell carcinoma&lt;/keyword&gt;&lt;/keywords&gt;&lt;dates&gt;&lt;year&gt;2019&lt;/year&gt;&lt;/dates&gt;&lt;isbn&gt;1943-8141 (Print)&lt;/isbn&gt;&lt;accession-num&gt;30899408&lt;/accession-num&gt;&lt;urls&gt;&lt;/urls&gt;&lt;custom2&gt;PMC6413246&lt;/custom2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Zhang et al., 2019g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invasion and migration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01 sponging</w:t>
            </w:r>
          </w:p>
          <w:p w:rsidR="002763A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D</w:t>
            </w:r>
            <w:r w:rsidR="002763A2" w:rsidRPr="005A017F">
              <w:rPr>
                <w:color w:val="000000" w:themeColor="text1"/>
              </w:rPr>
              <w:t>own-regulation of : E-CAD, β-catenin, p27</w:t>
            </w:r>
          </w:p>
          <w:p w:rsidR="002763A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2763A2" w:rsidRPr="005A017F">
              <w:rPr>
                <w:color w:val="000000" w:themeColor="text1"/>
              </w:rPr>
              <w:t>p-regulation: N-CAD, VIM, ZEB1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ZYW48L0F1dGhvcj48WWVhcj4yMDE3PC9ZZWFyPjxSZWNO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ZYW48L0F1dGhvcj48WWVhcj4yMDE3PC9ZZWFyPjxSZWNO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 xml:space="preserve">(Yan et al., </w:t>
            </w:r>
            <w:r w:rsidR="003C4162" w:rsidRPr="005A017F">
              <w:rPr>
                <w:noProof/>
                <w:color w:val="000000" w:themeColor="text1"/>
              </w:rPr>
              <w:lastRenderedPageBreak/>
              <w:t>2017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Gastric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452" w:type="pct"/>
            <w:shd w:val="clear" w:color="auto" w:fill="auto"/>
          </w:tcPr>
          <w:p w:rsidR="001D1A21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 JNK, p38, ERK1/2</w:t>
            </w:r>
          </w:p>
          <w:p w:rsidR="001D1A21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 p53, p21</w:t>
            </w:r>
          </w:p>
          <w:p w:rsidR="003C4162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EZH2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g8L1llYXI+PFJlY051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g8L1llYXI+PFJlY051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Li et al., 2018d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lioma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452" w:type="pct"/>
            <w:shd w:val="clear" w:color="auto" w:fill="auto"/>
          </w:tcPr>
          <w:p w:rsidR="001D1A21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: p21</w:t>
            </w:r>
          </w:p>
          <w:p w:rsidR="003C4162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: CASP3, CASP9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YWk8L0F1dGhvcj48WWVhcj4yMDE4PC9ZZWFyPjxSZWNO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YWk8L0F1dGhvcj48WWVhcj4yMDE4PC9ZZWFyPjxSZWNO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Cai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lioma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migration and invasion 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01-3p</w:t>
            </w:r>
            <w:r w:rsidR="001D1A21" w:rsidRPr="005A017F">
              <w:rPr>
                <w:color w:val="000000" w:themeColor="text1"/>
              </w:rPr>
              <w:t xml:space="preserve"> sponging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NZW5nPC9BdXRob3I+PFllYXI+MjAxODwvWWVhcj48UmVj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NZW5nPC9BdXRob3I+PFllYXI+MjAxODwvWWVhcj48UmVj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Meng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F123A8" w:rsidRPr="005A017F" w:rsidTr="005A017F">
        <w:tc>
          <w:tcPr>
            <w:tcW w:w="814" w:type="pct"/>
            <w:vMerge w:val="restart"/>
          </w:tcPr>
          <w:p w:rsidR="00F123A8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  <w:p w:rsidR="00F123A8" w:rsidRPr="005A017F" w:rsidRDefault="00F123A8" w:rsidP="00CF419E">
            <w:pPr>
              <w:spacing w:after="0"/>
              <w:rPr>
                <w:color w:val="000000" w:themeColor="text1"/>
              </w:rPr>
            </w:pPr>
          </w:p>
        </w:tc>
        <w:tc>
          <w:tcPr>
            <w:tcW w:w="1486" w:type="pct"/>
            <w:vMerge w:val="restart"/>
          </w:tcPr>
          <w:p w:rsidR="00F123A8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cycle progression, apoptosis</w:t>
            </w:r>
          </w:p>
          <w:p w:rsidR="00F123A8" w:rsidRPr="005A017F" w:rsidRDefault="00F123A8" w:rsidP="00CF419E">
            <w:pPr>
              <w:spacing w:after="0"/>
              <w:rPr>
                <w:color w:val="000000" w:themeColor="text1"/>
              </w:rPr>
            </w:pPr>
          </w:p>
        </w:tc>
        <w:tc>
          <w:tcPr>
            <w:tcW w:w="1452" w:type="pct"/>
            <w:shd w:val="clear" w:color="auto" w:fill="auto"/>
          </w:tcPr>
          <w:p w:rsidR="00F123A8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01 sponging</w:t>
            </w:r>
          </w:p>
        </w:tc>
        <w:tc>
          <w:tcPr>
            <w:tcW w:w="323" w:type="pct"/>
          </w:tcPr>
          <w:p w:rsidR="00F123A8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F123A8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  <w:vMerge w:val="restart"/>
          </w:tcPr>
          <w:p w:rsidR="00F123A8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FuZzwvQXV0aG9yPjxZZWFyPjIwMTY8L1llYXI+PFJl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</w:fldData>
              </w:fldChar>
            </w:r>
            <w:r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FuZzwvQXV0aG9yPjxZZWFyPjIwMTY8L1llYXI+PFJl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</w:fldData>
              </w:fldChar>
            </w:r>
            <w:r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Pr="005A017F">
              <w:rPr>
                <w:noProof/>
                <w:color w:val="000000" w:themeColor="text1"/>
              </w:rPr>
              <w:t>(Chang et al., 2016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F123A8" w:rsidRPr="005A017F" w:rsidTr="005A017F">
        <w:tc>
          <w:tcPr>
            <w:tcW w:w="814" w:type="pct"/>
            <w:vMerge/>
          </w:tcPr>
          <w:p w:rsidR="00F123A8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1486" w:type="pct"/>
            <w:vMerge/>
          </w:tcPr>
          <w:p w:rsidR="00F123A8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1452" w:type="pct"/>
            <w:shd w:val="clear" w:color="auto" w:fill="auto"/>
          </w:tcPr>
          <w:p w:rsidR="00F123A8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</w:t>
            </w:r>
            <w:r w:rsidR="00F60ED3" w:rsidRPr="005A017F">
              <w:rPr>
                <w:color w:val="000000" w:themeColor="text1"/>
              </w:rPr>
              <w:t xml:space="preserve"> of</w:t>
            </w:r>
            <w:r w:rsidRPr="005A017F">
              <w:rPr>
                <w:color w:val="000000" w:themeColor="text1"/>
              </w:rPr>
              <w:t xml:space="preserve"> SNORD87, c-</w:t>
            </w:r>
            <w:proofErr w:type="spellStart"/>
            <w:r w:rsidRPr="005A017F">
              <w:rPr>
                <w:color w:val="000000" w:themeColor="text1"/>
              </w:rPr>
              <w:t>Myc</w:t>
            </w:r>
            <w:proofErr w:type="spellEnd"/>
            <w:r w:rsidRPr="005A017F">
              <w:rPr>
                <w:color w:val="000000" w:themeColor="text1"/>
              </w:rPr>
              <w:t xml:space="preserve">, CDK4, CDK6, </w:t>
            </w:r>
            <w:r w:rsidRPr="005A017F">
              <w:rPr>
                <w:rStyle w:val="st"/>
                <w:color w:val="000000" w:themeColor="text1"/>
              </w:rPr>
              <w:t xml:space="preserve">CCND1, BAX, MMP9, MMP2, VIM, </w:t>
            </w:r>
            <w:proofErr w:type="spellStart"/>
            <w:r w:rsidRPr="005A017F">
              <w:rPr>
                <w:rStyle w:val="st"/>
                <w:color w:val="000000" w:themeColor="text1"/>
              </w:rPr>
              <w:t>Fibronectin</w:t>
            </w:r>
            <w:proofErr w:type="spellEnd"/>
            <w:r w:rsidRPr="005A017F">
              <w:rPr>
                <w:rStyle w:val="st"/>
                <w:color w:val="000000" w:themeColor="text1"/>
              </w:rPr>
              <w:t>,</w:t>
            </w:r>
            <w:r w:rsidRPr="005A017F">
              <w:rPr>
                <w:iCs/>
                <w:color w:val="000000" w:themeColor="text1"/>
              </w:rPr>
              <w:t xml:space="preserve"> ZEB1</w:t>
            </w:r>
          </w:p>
          <w:p w:rsidR="00F123A8" w:rsidRPr="005A017F" w:rsidRDefault="00E44D23" w:rsidP="00CF419E">
            <w:pPr>
              <w:spacing w:before="0" w:after="0"/>
              <w:rPr>
                <w:rStyle w:val="st"/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F60ED3" w:rsidRPr="005A017F">
              <w:rPr>
                <w:color w:val="000000" w:themeColor="text1"/>
              </w:rPr>
              <w:t xml:space="preserve"> E-CAD, C</w:t>
            </w:r>
            <w:r w:rsidR="00F123A8" w:rsidRPr="005A017F">
              <w:rPr>
                <w:color w:val="000000" w:themeColor="text1"/>
              </w:rPr>
              <w:t xml:space="preserve">laudin-1 </w:t>
            </w:r>
          </w:p>
          <w:p w:rsidR="00F123A8" w:rsidRPr="005A017F" w:rsidRDefault="00F123A8" w:rsidP="00CF419E">
            <w:pPr>
              <w:spacing w:before="0" w:after="0"/>
              <w:rPr>
                <w:i/>
                <w:iCs/>
                <w:color w:val="000000" w:themeColor="text1"/>
              </w:rPr>
            </w:pPr>
            <w:r w:rsidRPr="005A017F">
              <w:rPr>
                <w:rStyle w:val="st"/>
                <w:color w:val="000000" w:themeColor="text1"/>
              </w:rPr>
              <w:t>Inhibition of CASP3, PARP</w:t>
            </w:r>
          </w:p>
        </w:tc>
        <w:tc>
          <w:tcPr>
            <w:tcW w:w="323" w:type="pct"/>
          </w:tcPr>
          <w:p w:rsidR="00F123A8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F123A8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  <w:vMerge/>
          </w:tcPr>
          <w:p w:rsidR="00F123A8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39-5p </w:t>
            </w:r>
            <w:r w:rsidR="00F60ED3" w:rsidRPr="005A017F">
              <w:rPr>
                <w:color w:val="000000" w:themeColor="text1"/>
              </w:rPr>
              <w:t>sponging</w:t>
            </w:r>
          </w:p>
          <w:p w:rsidR="001D1A21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F60ED3" w:rsidRPr="005A017F">
              <w:rPr>
                <w:color w:val="000000" w:themeColor="text1"/>
              </w:rPr>
              <w:t xml:space="preserve"> </w:t>
            </w:r>
            <w:r w:rsidRPr="005A017F">
              <w:rPr>
                <w:color w:val="000000" w:themeColor="text1"/>
              </w:rPr>
              <w:t>SERPINH1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dTwvQXV0aG9yPjxZZWFyPjIwMTk8L1llYXI+PFJlY051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dTwvQXV0aG9yPjxZZWFyPjIwMTk8L1llYXI+PFJlY051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u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ethylation </w:t>
            </w:r>
          </w:p>
        </w:tc>
        <w:tc>
          <w:tcPr>
            <w:tcW w:w="1452" w:type="pct"/>
            <w:shd w:val="clear" w:color="auto" w:fill="auto"/>
          </w:tcPr>
          <w:p w:rsidR="001D1A21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ower general DNA methylation through inhibition of S-</w:t>
            </w:r>
            <w:proofErr w:type="spellStart"/>
            <w:r w:rsidRPr="005A017F">
              <w:rPr>
                <w:color w:val="000000" w:themeColor="text1"/>
              </w:rPr>
              <w:t>adenosylmethionine</w:t>
            </w:r>
            <w:proofErr w:type="spellEnd"/>
          </w:p>
          <w:p w:rsidR="001D1A21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297</w:t>
            </w:r>
            <w:r w:rsidR="00F60ED3" w:rsidRPr="005A017F">
              <w:rPr>
                <w:color w:val="000000" w:themeColor="text1"/>
              </w:rPr>
              <w:t xml:space="preserve"> sponging</w:t>
            </w:r>
          </w:p>
          <w:p w:rsidR="003C4162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 MAT1A</w:t>
            </w:r>
            <w:r w:rsidRPr="005A017F" w:rsidDel="001D1A21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HdW88L0F1dGhvcj48WWVhcj4yMDE4PC9ZZWFyPjxSZWNO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HdW88L0F1dGhvcj48WWVhcj4yMDE4PC9ZZWFyPjxSZWNO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Guo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EMT </w:t>
            </w:r>
          </w:p>
        </w:tc>
        <w:tc>
          <w:tcPr>
            <w:tcW w:w="1452" w:type="pct"/>
            <w:shd w:val="clear" w:color="auto" w:fill="auto"/>
          </w:tcPr>
          <w:p w:rsidR="001D1A21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N-CAD, VIM, E2F7</w:t>
            </w:r>
          </w:p>
          <w:p w:rsidR="001D1A21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 E-CAD, Zo-1</w:t>
            </w:r>
          </w:p>
          <w:p w:rsidR="003C4162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6a-5p</w:t>
            </w:r>
            <w:r w:rsidR="00F60ED3" w:rsidRPr="005A017F">
              <w:rPr>
                <w:color w:val="000000" w:themeColor="text1"/>
              </w:rPr>
              <w:t xml:space="preserve"> sponging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WFuZzwvQXV0aG9yPjxZZWFyPjIwMTg8L1llYXI+PFJl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WFuZzwvQXV0aG9yPjxZZWFyPjIwMTg8L1llYXI+PFJl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ang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Osteosarcoma 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Autophagy </w:t>
            </w:r>
          </w:p>
        </w:tc>
        <w:tc>
          <w:tcPr>
            <w:tcW w:w="1452" w:type="pct"/>
            <w:shd w:val="clear" w:color="auto" w:fill="auto"/>
          </w:tcPr>
          <w:p w:rsidR="001D1A21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6a</w:t>
            </w:r>
            <w:r w:rsidR="001D1A21" w:rsidRPr="005A017F">
              <w:rPr>
                <w:color w:val="000000" w:themeColor="text1"/>
              </w:rPr>
              <w:t xml:space="preserve"> sponging</w:t>
            </w:r>
          </w:p>
          <w:p w:rsidR="001D1A21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</w:t>
            </w:r>
            <w:r w:rsidR="001D1A21" w:rsidRPr="005A017F">
              <w:rPr>
                <w:color w:val="000000" w:themeColor="text1"/>
              </w:rPr>
              <w:t>own-regulation of ULK1</w:t>
            </w:r>
          </w:p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</w:t>
            </w:r>
            <w:r w:rsidR="001D1A21" w:rsidRPr="005A017F">
              <w:rPr>
                <w:color w:val="000000" w:themeColor="text1"/>
              </w:rPr>
              <w:t xml:space="preserve">nhibition of CASP3, ATF3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Zhu&lt;/Author&gt;&lt;Year&gt;2019&lt;/Year&gt;&lt;RecNum&gt;806&lt;/RecNum&gt;&lt;DisplayText&gt;(Zhu et al., 2019b)&lt;/DisplayText&gt;&lt;record&gt;&lt;rec-number&gt;806&lt;/rec-number&gt;&lt;foreign-keys&gt;&lt;key app="EN" db-id="tfa22wzfmvapeces90svvw010rvst5res995" timestamp="1575220235"&gt;806&lt;/key&gt;&lt;/foreign-keys&gt;&lt;ref-type name="Journal Article"&gt;17&lt;/ref-type&gt;&lt;contributors&gt;&lt;authors&gt;&lt;author&gt;Zhu, X.&lt;/author&gt;&lt;author&gt;Yang, G.&lt;/author&gt;&lt;author&gt;Xu, J.&lt;/author&gt;&lt;author&gt;Zhang, C.&lt;/author&gt;&lt;/authors&gt;&lt;/contributors&gt;&lt;auth-address&gt;Department of Orthopedics, Shangqiu First People&amp;apos;s Hospital, No.292, Kaixuan Road, Shangqiu, 476100 China.grid.440265.1&lt;/auth-address&gt;&lt;titles&gt;&lt;title&gt;Silencing of SNHG6 induced cell autophagy by targeting miR-26a-5p/ULK1 signaling pathway in human osteosarcoma&lt;/title&gt;&lt;secondary-title&gt;Cancer Cell Int&lt;/secondary-title&gt;&lt;alt-title&gt;Cancer cell international&lt;/alt-title&gt;&lt;/titles&gt;&lt;periodical&gt;&lt;full-title&gt;Cancer Cell Int&lt;/full-title&gt;&lt;abbr-1&gt;Cancer cell international&lt;/abbr-1&gt;&lt;/periodical&gt;&lt;alt-periodical&gt;&lt;full-title&gt;Cancer Cell Int&lt;/full-title&gt;&lt;abbr-1&gt;Cancer cell international&lt;/abbr-1&gt;&lt;/alt-periodical&gt;&lt;pages&gt;82&lt;/pages&gt;&lt;volume&gt;19&lt;/volume&gt;&lt;edition&gt;2019/04/17&lt;/edition&gt;&lt;keywords&gt;&lt;keyword&gt;Apoptosis&lt;/keyword&gt;&lt;keyword&gt;Autophagy&lt;/keyword&gt;&lt;keyword&gt;Osteosarcoma&lt;/keyword&gt;&lt;keyword&gt;Poor clinical prognosis&lt;/keyword&gt;&lt;keyword&gt;Snhg6&lt;/keyword&gt;&lt;keyword&gt;Ulk1&lt;/keyword&gt;&lt;keyword&gt;miR-26a-5p&lt;/keyword&gt;&lt;/keywords&gt;&lt;dates&gt;&lt;year&gt;2019&lt;/year&gt;&lt;/dates&gt;&lt;isbn&gt;1475-2867 (Print)&amp;#xD;1475-2867&lt;/isbn&gt;&lt;accession-num&gt;30988663&lt;/accession-num&gt;&lt;urls&gt;&lt;/urls&gt;&lt;custom2&gt;PMC6448242&lt;/custom2&gt;&lt;electronic-resource-num&gt;10.1186/s12935-019-0794-1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u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Osteosarcoma 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452" w:type="pct"/>
            <w:shd w:val="clear" w:color="auto" w:fill="auto"/>
          </w:tcPr>
          <w:p w:rsidR="001D1A21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1D1A21" w:rsidRPr="005A017F">
              <w:rPr>
                <w:color w:val="000000" w:themeColor="text1"/>
              </w:rPr>
              <w:t xml:space="preserve"> p21 and KLF2</w:t>
            </w:r>
          </w:p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1D1A21" w:rsidRPr="005A017F">
              <w:rPr>
                <w:color w:val="000000" w:themeColor="text1"/>
              </w:rPr>
              <w:t xml:space="preserve"> CCND2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SdWFuPC9BdXRob3I+PFllYXI+MjAxODwvWWVhcj48UmVj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SdWFuPC9BdXRob3I+PFllYXI+MjAxODwvWWVhcj48UmVj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Ruan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varian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migration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4465</w:t>
            </w:r>
            <w:r w:rsidR="00F60ED3" w:rsidRPr="005A017F">
              <w:rPr>
                <w:color w:val="000000" w:themeColor="text1"/>
              </w:rPr>
              <w:t xml:space="preserve"> sponging</w:t>
            </w:r>
          </w:p>
          <w:p w:rsidR="001D1A21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1D1A21" w:rsidRPr="005A017F">
              <w:rPr>
                <w:color w:val="000000" w:themeColor="text1"/>
              </w:rPr>
              <w:t xml:space="preserve"> N-CAD, MMP2, MMP9, EZH2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dTwvQXV0aG9yPjxZZWFyPjIwMTk8L1llYXI+PFJlY051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dTwvQXV0aG9yPjxZZWFyPjIwMTk8L1llYXI+PFJlY051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u et al., 2019d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rostate cancer</w:t>
            </w:r>
          </w:p>
        </w:tc>
        <w:tc>
          <w:tcPr>
            <w:tcW w:w="1486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ZYW48L0F1dGhvcj48WWVhcj4yMDE5PC9ZZWFyPjxSZWNO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ZYW48L0F1dGhvcj48WWVhcj4yMDE5PC9ZZWFyPjxSZWNO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Yan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Renal cance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etastasis 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An&lt;/Author&gt;&lt;Year&gt;2018&lt;/Year&gt;&lt;RecNum&gt;811&lt;/RecNum&gt;&lt;DisplayText&gt;(An et al., 2018)&lt;/DisplayText&gt;&lt;record&gt;&lt;rec-number&gt;811&lt;/rec-number&gt;&lt;foreign-keys&gt;&lt;key app="EN" db-id="tfa22wzfmvapeces90svvw010rvst5res995" timestamp="1575220486"&gt;811&lt;/key&gt;&lt;/foreign-keys&gt;&lt;ref-type name="Journal Article"&gt;17&lt;/ref-type&gt;&lt;contributors&gt;&lt;authors&gt;&lt;author&gt;An, H. X.&lt;/author&gt;&lt;author&gt;Xu, B.&lt;/author&gt;&lt;author&gt;Wang, Q.&lt;/author&gt;&lt;author&gt;Li, Y. S.&lt;/author&gt;&lt;author&gt;Shen, L. F.&lt;/author&gt;&lt;author&gt;Li, S. G.&lt;/author&gt;&lt;/authors&gt;&lt;/contributors&gt;&lt;auth-address&gt;Department of Oncology, Jinan Zhangqiu District Hospital of TCM, Jinan, China. shuguoli88@qq.com.&lt;/auth-address&gt;&lt;titles&gt;&lt;title&gt;Up-regulation of long non-coding RNA SNHG6 predicts poor prognosis in renal cell carcinoma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8624-8629&lt;/pages&gt;&lt;volume&gt;22&lt;/volume&gt;&lt;number&gt;24&lt;/number&gt;&lt;edition&gt;2018/12/24&lt;/edition&gt;&lt;dates&gt;&lt;year&gt;2018&lt;/year&gt;&lt;pub-dates&gt;&lt;date&gt;Dec&lt;/date&gt;&lt;/pub-dates&gt;&lt;/dates&gt;&lt;isbn&gt;1128-3602&lt;/isbn&gt;&lt;accession-num&gt;30575902&lt;/accession-num&gt;&lt;urls&gt;&lt;/urls&gt;&lt;electronic-resource-num&gt;10.26355/eurrev_201812_16626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An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1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rinary system tumor</w:t>
            </w:r>
          </w:p>
        </w:tc>
        <w:tc>
          <w:tcPr>
            <w:tcW w:w="148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migration and invasion </w:t>
            </w:r>
          </w:p>
        </w:tc>
        <w:tc>
          <w:tcPr>
            <w:tcW w:w="1452" w:type="pct"/>
            <w:shd w:val="clear" w:color="auto" w:fill="auto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5a</w:t>
            </w:r>
            <w:r w:rsidR="001D1A21" w:rsidRPr="005A017F">
              <w:rPr>
                <w:color w:val="000000" w:themeColor="text1"/>
              </w:rPr>
              <w:t xml:space="preserve"> sponging</w:t>
            </w:r>
          </w:p>
          <w:p w:rsidR="001D1A21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1D1A21" w:rsidRPr="005A017F">
              <w:rPr>
                <w:color w:val="000000" w:themeColor="text1"/>
              </w:rPr>
              <w:t xml:space="preserve"> p53, </w:t>
            </w:r>
          </w:p>
          <w:p w:rsidR="001D1A21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1D1A21" w:rsidRPr="005A017F">
              <w:rPr>
                <w:color w:val="000000" w:themeColor="text1"/>
              </w:rPr>
              <w:t>p-reg</w:t>
            </w:r>
            <w:r w:rsidRPr="005A017F">
              <w:rPr>
                <w:color w:val="000000" w:themeColor="text1"/>
              </w:rPr>
              <w:t>ulation of</w:t>
            </w:r>
            <w:r w:rsidR="001D1A21" w:rsidRPr="005A017F">
              <w:rPr>
                <w:color w:val="000000" w:themeColor="text1"/>
              </w:rPr>
              <w:t xml:space="preserve"> CCND2</w:t>
            </w:r>
          </w:p>
          <w:p w:rsidR="001D1A21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 CASP3, CASP9, TAK, JNK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Su&lt;/Author&gt;&lt;Year&gt;2019&lt;/Year&gt;&lt;RecNum&gt;812&lt;/RecNum&gt;&lt;DisplayText&gt;(Su et al., 2019a)&lt;/DisplayText&gt;&lt;record&gt;&lt;rec-number&gt;812&lt;/rec-number&gt;&lt;foreign-keys&gt;&lt;key app="EN" db-id="tfa22wzfmvapeces90svvw010rvst5res995" timestamp="1575220533"&gt;812&lt;/key&gt;&lt;/foreign-keys&gt;&lt;ref-type name="Journal Article"&gt;17&lt;/ref-type&gt;&lt;contributors&gt;&lt;authors&gt;&lt;author&gt;Su, L.&lt;/author&gt;&lt;author&gt;Wu, A.&lt;/author&gt;&lt;author&gt;Zhang, W.&lt;/author&gt;&lt;author&gt;Kong, X.&lt;/author&gt;&lt;/authors&gt;&lt;/contributors&gt;&lt;auth-address&gt;a Department of Pediatric Medicine, Juancheng People&amp;apos;s Hospital , Juancheng , China.&amp;#xD;b Department of Pediatric Surgery, Heze Municipal Hospital , Heze , China.&lt;/auth-address&gt;&lt;titles&gt;&lt;title&gt;Silencing long non-coding RNA SNHG6 restrains proliferation, migration and invasion of Wilms&amp;apos; tumour cell lines by regulating miR-15a&lt;/title&gt;&lt;secondary-title&gt;Artif Cells Nanomed Biotechnol&lt;/secondary-title&gt;&lt;alt-title&gt;Artificial cells, nanomedicine, and biotechnology&lt;/alt-title&gt;&lt;/titles&gt;&lt;periodical&gt;&lt;full-title&gt;Artif Cells Nanomed Biotechnol&lt;/full-title&gt;&lt;abbr-1&gt;Artificial cells, nanomedicine, and biotechnology&lt;/abbr-1&gt;&lt;/periodical&gt;&lt;alt-periodical&gt;&lt;full-title&gt;Artif Cells Nanomed Biotechnol&lt;/full-title&gt;&lt;abbr-1&gt;Artificial cells, nanomedicine, and biotechnology&lt;/abbr-1&gt;&lt;/alt-periodical&gt;&lt;pages&gt;2670-2677&lt;/pages&gt;&lt;volume&gt;47&lt;/volume&gt;&lt;number&gt;1&lt;/number&gt;&lt;edition&gt;2019/07/02&lt;/edition&gt;&lt;keywords&gt;&lt;keyword&gt;Snhg6&lt;/keyword&gt;&lt;keyword&gt;Wilms&amp;apos; tumour&lt;/keyword&gt;&lt;keyword&gt;invasion&lt;/keyword&gt;&lt;keyword&gt;miR-15a&lt;/keyword&gt;&lt;keyword&gt;migration&lt;/keyword&gt;&lt;keyword&gt;proliferation&lt;/keyword&gt;&lt;/keywords&gt;&lt;dates&gt;&lt;year&gt;2019&lt;/year&gt;&lt;pub-dates&gt;&lt;date&gt;Dec&lt;/date&gt;&lt;/pub-dates&gt;&lt;/dates&gt;&lt;isbn&gt;2169-1401&lt;/isbn&gt;&lt;accession-num&gt;31257923&lt;/accession-num&gt;&lt;urls&gt;&lt;/urls&gt;&lt;electronic-resource-num&gt;10.1080/21691401.2019.1633338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Su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</w:tbl>
    <w:p w:rsidR="003C4162" w:rsidRPr="005A017F" w:rsidRDefault="003C4162" w:rsidP="00CF419E">
      <w:pPr>
        <w:spacing w:before="0" w:after="0"/>
        <w:jc w:val="both"/>
        <w:rPr>
          <w:color w:val="000000" w:themeColor="text1"/>
        </w:rPr>
      </w:pPr>
    </w:p>
    <w:p w:rsidR="003C4162" w:rsidRPr="005A017F" w:rsidRDefault="003C4162" w:rsidP="003C4162">
      <w:pPr>
        <w:spacing w:after="0"/>
        <w:jc w:val="both"/>
        <w:rPr>
          <w:rFonts w:cs="Times New Roman"/>
          <w:color w:val="000000" w:themeColor="text1"/>
          <w:szCs w:val="24"/>
        </w:rPr>
      </w:pPr>
      <w:r w:rsidRPr="005A017F">
        <w:rPr>
          <w:rFonts w:cs="Times New Roman"/>
          <w:b/>
          <w:color w:val="000000" w:themeColor="text1"/>
          <w:szCs w:val="24"/>
        </w:rPr>
        <w:t xml:space="preserve">Table </w:t>
      </w:r>
      <w:r w:rsidR="0049662A" w:rsidRPr="005A017F">
        <w:rPr>
          <w:rFonts w:cs="Times New Roman"/>
          <w:b/>
          <w:color w:val="000000" w:themeColor="text1"/>
          <w:szCs w:val="24"/>
        </w:rPr>
        <w:t>S</w:t>
      </w:r>
      <w:r w:rsidRPr="005A017F">
        <w:rPr>
          <w:rFonts w:cs="Times New Roman"/>
          <w:b/>
          <w:color w:val="000000" w:themeColor="text1"/>
          <w:szCs w:val="24"/>
        </w:rPr>
        <w:t>5:</w:t>
      </w:r>
      <w:r w:rsidRPr="005A017F">
        <w:rPr>
          <w:rFonts w:cs="Times New Roman"/>
          <w:color w:val="000000" w:themeColor="text1"/>
          <w:szCs w:val="24"/>
        </w:rPr>
        <w:t xml:space="preserve"> The studies of SNHG7 role in solid tumors. T=tumor </w:t>
      </w:r>
      <w:proofErr w:type="gramStart"/>
      <w:r w:rsidRPr="005A017F">
        <w:rPr>
          <w:rFonts w:cs="Times New Roman"/>
          <w:color w:val="000000" w:themeColor="text1"/>
          <w:szCs w:val="24"/>
        </w:rPr>
        <w:t>tissue ,</w:t>
      </w:r>
      <w:proofErr w:type="gramEnd"/>
      <w:r w:rsidRPr="005A017F">
        <w:rPr>
          <w:rFonts w:cs="Times New Roman"/>
          <w:color w:val="000000" w:themeColor="text1"/>
          <w:szCs w:val="24"/>
        </w:rPr>
        <w:t xml:space="preserve"> C=cells, X=no mention</w:t>
      </w:r>
    </w:p>
    <w:tbl>
      <w:tblPr>
        <w:tblStyle w:val="TableGrid"/>
        <w:tblW w:w="5000" w:type="pct"/>
        <w:tblLook w:val="04A0"/>
      </w:tblPr>
      <w:tblGrid>
        <w:gridCol w:w="2250"/>
        <w:gridCol w:w="4045"/>
        <w:gridCol w:w="3592"/>
        <w:gridCol w:w="854"/>
        <w:gridCol w:w="849"/>
        <w:gridCol w:w="1586"/>
      </w:tblGrid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ype of cancer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iological role</w:t>
            </w:r>
          </w:p>
        </w:tc>
        <w:tc>
          <w:tcPr>
            <w:tcW w:w="1363" w:type="pct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lecular m</w:t>
            </w:r>
            <w:r w:rsidRPr="005A017F">
              <w:rPr>
                <w:color w:val="000000" w:themeColor="text1"/>
              </w:rPr>
              <w:t>echanism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s</w:t>
            </w:r>
          </w:p>
        </w:tc>
        <w:tc>
          <w:tcPr>
            <w:tcW w:w="322" w:type="pct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issue</w:t>
            </w:r>
          </w:p>
        </w:tc>
        <w:tc>
          <w:tcPr>
            <w:tcW w:w="60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ef.</w:t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ladder cancer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6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direct increase of BAX, p21 and E-</w:t>
            </w:r>
            <w:r w:rsidR="001D1A21" w:rsidRPr="005A017F">
              <w:rPr>
                <w:color w:val="000000" w:themeColor="text1"/>
              </w:rPr>
              <w:t>CAD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Xu&lt;/Author&gt;&lt;Year&gt;2019&lt;/Year&gt;&lt;RecNum&gt;813&lt;/RecNum&gt;&lt;DisplayText&gt;(Xu et al., 2019b)&lt;/DisplayText&gt;&lt;record&gt;&lt;rec-number&gt;813&lt;/rec-number&gt;&lt;foreign-keys&gt;&lt;key app="EN" db-id="tfa22wzfmvapeces90svvw010rvst5res995" timestamp="1575229665"&gt;813&lt;/key&gt;&lt;/foreign-keys&gt;&lt;ref-type name="Journal Article"&gt;17&lt;/ref-type&gt;&lt;contributors&gt;&lt;authors&gt;&lt;author&gt;Xu, C.&lt;/author&gt;&lt;author&gt;Zhou, J.&lt;/author&gt;&lt;author&gt;Wang, Y.&lt;/author&gt;&lt;author&gt;Wang, A.&lt;/author&gt;&lt;author&gt;Su, L.&lt;/author&gt;&lt;author&gt;Liu, S.&lt;/author&gt;&lt;author&gt;Kang, X.&lt;/author&gt;&lt;/authors&gt;&lt;/contributors&gt;&lt;auth-address&gt;Hainan General Hospital, Haikou 570311, China.&lt;/auth-address&gt;&lt;titles&gt;&lt;title&gt;Inhibition of malignant human bladder cancer phenotypes through the down-regulation of the long non-coding RNA SNHG7&lt;/title&gt;&lt;secondary-title&gt;J Cancer&lt;/secondary-title&gt;&lt;alt-title&gt;Journal of Cancer&lt;/alt-title&gt;&lt;/titles&gt;&lt;periodical&gt;&lt;full-title&gt;J Cancer&lt;/full-title&gt;&lt;abbr-1&gt;Journal of Cancer&lt;/abbr-1&gt;&lt;/periodical&gt;&lt;alt-periodical&gt;&lt;full-title&gt;J Cancer&lt;/full-title&gt;&lt;abbr-1&gt;Journal of Cancer&lt;/abbr-1&gt;&lt;/alt-periodical&gt;&lt;pages&gt;539-546&lt;/pages&gt;&lt;volume&gt;10&lt;/volume&gt;&lt;number&gt;2&lt;/number&gt;&lt;edition&gt;2019/02/06&lt;/edition&gt;&lt;dates&gt;&lt;year&gt;2019&lt;/year&gt;&lt;/dates&gt;&lt;isbn&gt;1837-9664 (Print)&amp;#xD;1837-9664&lt;/isbn&gt;&lt;accession-num&gt;30719150&lt;/accession-num&gt;&lt;urls&gt;&lt;/urls&gt;&lt;custom2&gt;PMC6360294&lt;/custom2&gt;&lt;electronic-resource-num&gt;10.7150/jca.2550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Xu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ladder cancer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migration </w:t>
            </w:r>
          </w:p>
        </w:tc>
        <w:tc>
          <w:tcPr>
            <w:tcW w:w="136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Wnt/B-catenin pathway </w:t>
            </w:r>
            <w:r w:rsidR="00F60ED3" w:rsidRPr="005A017F">
              <w:rPr>
                <w:color w:val="000000" w:themeColor="text1"/>
              </w:rPr>
              <w:t>activating</w:t>
            </w:r>
          </w:p>
          <w:p w:rsidR="001D1A21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1D1A21" w:rsidRPr="005A017F">
              <w:rPr>
                <w:color w:val="000000" w:themeColor="text1"/>
              </w:rPr>
              <w:t xml:space="preserve"> β-catenin, CCND2, c-</w:t>
            </w:r>
            <w:proofErr w:type="spellStart"/>
            <w:r w:rsidR="001D1A21" w:rsidRPr="005A017F">
              <w:rPr>
                <w:color w:val="000000" w:themeColor="text1"/>
              </w:rPr>
              <w:t>Myc</w:t>
            </w:r>
            <w:proofErr w:type="spellEnd"/>
          </w:p>
          <w:p w:rsidR="001D1A21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1D1A21" w:rsidRPr="005A017F">
              <w:rPr>
                <w:color w:val="000000" w:themeColor="text1"/>
              </w:rPr>
              <w:t xml:space="preserve"> E-CAD</w:t>
            </w:r>
          </w:p>
          <w:p w:rsidR="001D1A21" w:rsidRPr="005A017F" w:rsidRDefault="001D1A21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PC9BdXRob3I+PFllYXI+MjAxOTwvWWVhcj48UmVj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PC9BdXRob3I+PFllYXI+MjAxOTwvWWVhcj48UmVj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Chen et al., 2019d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ladder cancer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invasion and apoptosis </w:t>
            </w:r>
          </w:p>
        </w:tc>
        <w:tc>
          <w:tcPr>
            <w:tcW w:w="1363" w:type="pct"/>
          </w:tcPr>
          <w:p w:rsidR="001D1A21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1D1A21" w:rsidRPr="005A017F">
              <w:rPr>
                <w:color w:val="000000" w:themeColor="text1"/>
              </w:rPr>
              <w:t xml:space="preserve">N-CAD, VIM, Snail, </w:t>
            </w:r>
          </w:p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1D1A21" w:rsidRPr="005A017F">
              <w:rPr>
                <w:color w:val="000000" w:themeColor="text1"/>
              </w:rPr>
              <w:t xml:space="preserve"> E-CAD</w:t>
            </w:r>
            <w:r w:rsidR="001D1A21" w:rsidRPr="005A017F" w:rsidDel="001D1A21">
              <w:rPr>
                <w:color w:val="000000" w:themeColor="text1"/>
              </w:rPr>
              <w:t xml:space="preserve"> 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9uZzwvQXV0aG9yPjxZZWFyPjIwMTg8L1llYXI+PFJl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9uZzwvQXV0aG9yPjxZZWFyPjIwMTg8L1llYXI+PFJl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ong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reast cancer</w:t>
            </w:r>
          </w:p>
        </w:tc>
        <w:tc>
          <w:tcPr>
            <w:tcW w:w="1535" w:type="pct"/>
          </w:tcPr>
          <w:p w:rsidR="003C4162" w:rsidRPr="005A017F" w:rsidRDefault="003C4162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cycle progression, </w:t>
            </w:r>
            <w:proofErr w:type="spellStart"/>
            <w:r w:rsidRPr="005A017F">
              <w:rPr>
                <w:color w:val="000000" w:themeColor="text1"/>
              </w:rPr>
              <w:t>iinvasion</w:t>
            </w:r>
            <w:proofErr w:type="spellEnd"/>
            <w:r w:rsidRPr="005A017F">
              <w:rPr>
                <w:color w:val="000000" w:themeColor="text1"/>
              </w:rPr>
              <w:t xml:space="preserve"> and migration </w:t>
            </w:r>
          </w:p>
        </w:tc>
        <w:tc>
          <w:tcPr>
            <w:tcW w:w="1363" w:type="pct"/>
          </w:tcPr>
          <w:p w:rsidR="001D1A21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4a</w:t>
            </w:r>
            <w:r w:rsidR="001D1A21" w:rsidRPr="005A017F">
              <w:rPr>
                <w:color w:val="000000" w:themeColor="text1"/>
              </w:rPr>
              <w:t xml:space="preserve"> sponging </w:t>
            </w:r>
          </w:p>
          <w:p w:rsidR="001D1A21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1D1A21" w:rsidRPr="005A017F">
              <w:rPr>
                <w:color w:val="000000" w:themeColor="text1"/>
              </w:rPr>
              <w:t xml:space="preserve"> MMP2, MMP7, VIM, Snail, Notch-1, Survivin, CCND1</w:t>
            </w:r>
          </w:p>
          <w:p w:rsidR="001D1A21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1D1A21" w:rsidRPr="005A017F">
              <w:rPr>
                <w:color w:val="000000" w:themeColor="text1"/>
              </w:rPr>
              <w:t xml:space="preserve"> E-CAD</w:t>
            </w:r>
          </w:p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Sun&lt;/Author&gt;&lt;Year&gt;2019&lt;/Year&gt;&lt;RecNum&gt;820&lt;/RecNum&gt;&lt;DisplayText&gt;(Sun et al., 2019c)&lt;/DisplayText&gt;&lt;record&gt;&lt;rec-number&gt;820&lt;/rec-number&gt;&lt;foreign-keys&gt;&lt;key app="EN" db-id="tfa22wzfmvapeces90svvw010rvst5res995" timestamp="1575232414"&gt;820&lt;/key&gt;&lt;/foreign-keys&gt;&lt;ref-type name="Journal Article"&gt;17&lt;/ref-type&gt;&lt;contributors&gt;&lt;authors&gt;&lt;author&gt;Sun, X.&lt;/author&gt;&lt;author&gt;Huang, T.&lt;/author&gt;&lt;author&gt;Liu, Z.&lt;/author&gt;&lt;author&gt;Sun, M.&lt;/author&gt;&lt;author&gt;Luo, S.&lt;/author&gt;&lt;/authors&gt;&lt;/contributors&gt;&lt;auth-address&gt;Department of Breast, The Affiliated Cancer Hospital of Zhengzhou University, Zhengzhou, PR China.&amp;#xD;Department of Pathology, The Affiliated Cancer Hospital of Zhengzhou University, Zhengzhou, PR China.&amp;#xD;Department of Medical Oncology, The Affiliated Cancer Hospital of Zhengzhou University, Zhengzhou, PR China. Electronic address: zlyyluosuxia0361@zzu.edu.cn.&lt;/auth-address&gt;&lt;titles&gt;&lt;title&gt;LncRNA SNHG7 contributes to tumorigenesis and progression in breast cancer by interacting with miR-34a through EMT initiation and the Notch-1 pathway&lt;/title&gt;&lt;secondary-title&gt;Eur J Pharmacol&lt;/secondary-title&gt;&lt;alt-title&gt;European journal of pharmacology&lt;/alt-title&gt;&lt;/titles&gt;&lt;periodical&gt;&lt;full-title&gt;Eur J Pharmacol&lt;/full-title&gt;&lt;abbr-1&gt;European journal of pharmacology&lt;/abbr-1&gt;&lt;/periodical&gt;&lt;alt-periodical&gt;&lt;full-title&gt;Eur J Pharmacol&lt;/full-title&gt;&lt;abbr-1&gt;European journal of pharmacology&lt;/abbr-1&gt;&lt;/alt-periodical&gt;&lt;pages&gt;172407&lt;/pages&gt;&lt;volume&gt;856&lt;/volume&gt;&lt;edition&gt;2019/05/28&lt;/edition&gt;&lt;keywords&gt;&lt;keyword&gt;Breast cancer&lt;/keyword&gt;&lt;keyword&gt;Emt&lt;/keyword&gt;&lt;keyword&gt;LncRNA SNHG7&lt;/keyword&gt;&lt;keyword&gt;Notch-1 pathway&lt;/keyword&gt;&lt;keyword&gt;miR-34a&lt;/keyword&gt;&lt;/keywords&gt;&lt;dates&gt;&lt;year&gt;2019&lt;/year&gt;&lt;pub-dates&gt;&lt;date&gt;Aug 5&lt;/date&gt;&lt;/pub-dates&gt;&lt;/dates&gt;&lt;isbn&gt;0014-2999&lt;/isbn&gt;&lt;accession-num&gt;31132353&lt;/accession-num&gt;&lt;urls&gt;&lt;/urls&gt;&lt;electronic-resource-num&gt;10.1016/j.ejphar.2019.17240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Sun et al., 2019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reast cancer</w:t>
            </w:r>
          </w:p>
        </w:tc>
        <w:tc>
          <w:tcPr>
            <w:tcW w:w="1535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</w:t>
            </w:r>
            <w:r w:rsidR="003C4162" w:rsidRPr="005A017F">
              <w:rPr>
                <w:color w:val="000000" w:themeColor="text1"/>
              </w:rPr>
              <w:t xml:space="preserve">, metastasis </w:t>
            </w:r>
          </w:p>
        </w:tc>
        <w:tc>
          <w:tcPr>
            <w:tcW w:w="136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86  </w:t>
            </w:r>
            <w:r w:rsidR="001D1A21" w:rsidRPr="005A017F">
              <w:rPr>
                <w:color w:val="000000" w:themeColor="text1"/>
              </w:rPr>
              <w:t>sponging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dW88L0F1dGhvcj48WWVhcj4yMDE4PC9ZZWFyPjxSZWNO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dW88L0F1dGhvcj48WWVhcj4yMDE4PC9ZZWFyPjxSZWNO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uo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reast cancer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invasion </w:t>
            </w:r>
          </w:p>
        </w:tc>
        <w:tc>
          <w:tcPr>
            <w:tcW w:w="136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81</w:t>
            </w:r>
            <w:r w:rsidR="00F60ED3" w:rsidRPr="005A017F">
              <w:rPr>
                <w:color w:val="000000" w:themeColor="text1"/>
              </w:rPr>
              <w:t xml:space="preserve"> sponging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Gao&lt;/Author&gt;&lt;Year&gt;2019&lt;/Year&gt;&lt;RecNum&gt;822&lt;/RecNum&gt;&lt;DisplayText&gt;(Gao and Zhou, 2019)&lt;/DisplayText&gt;&lt;record&gt;&lt;rec-number&gt;822&lt;/rec-number&gt;&lt;foreign-keys&gt;&lt;key app="EN" db-id="tfa22wzfmvapeces90svvw010rvst5res995" timestamp="1575233108"&gt;822&lt;/key&gt;&lt;/foreign-keys&gt;&lt;ref-type name="Journal Article"&gt;17&lt;/ref-type&gt;&lt;contributors&gt;&lt;authors&gt;&lt;author&gt;Gao, Y. T.&lt;/author&gt;&lt;author&gt;Zhou, Y. C.&lt;/author&gt;&lt;/authors&gt;&lt;/contributors&gt;&lt;auth-address&gt;College of Traditional Chinese Medicine, Southern Medical University, Guangzhou, China. weareone989@outlook.com.&lt;/auth-address&gt;&lt;titles&gt;&lt;title&gt;Long non-coding RNA (lncRNA) small nucleolar RNA host gene 7 (SNHG7) promotes breast cancer progression by sponging miRNA-381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6588-6595&lt;/pages&gt;&lt;volume&gt;23&lt;/volume&gt;&lt;number&gt;15&lt;/number&gt;&lt;edition&gt;2019/08/06&lt;/edition&gt;&lt;dates&gt;&lt;year&gt;2019&lt;/year&gt;&lt;pub-dates&gt;&lt;date&gt;Aug&lt;/date&gt;&lt;/pub-dates&gt;&lt;/dates&gt;&lt;isbn&gt;1128-3602&lt;/isbn&gt;&lt;accession-num&gt;31378900&lt;/accession-num&gt;&lt;urls&gt;&lt;/urls&gt;&lt;electronic-resource-num&gt;10.26355/eurrev_201908_18545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Gao and Zhou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35" w:type="pct"/>
          </w:tcPr>
          <w:p w:rsidR="003C4162" w:rsidRPr="005A017F" w:rsidRDefault="00F123A8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</w:t>
            </w:r>
            <w:r w:rsidR="003C4162" w:rsidRPr="005A017F">
              <w:rPr>
                <w:color w:val="000000" w:themeColor="text1"/>
              </w:rPr>
              <w:t xml:space="preserve"> </w:t>
            </w:r>
            <w:r w:rsidRPr="005A017F">
              <w:rPr>
                <w:color w:val="000000" w:themeColor="text1"/>
              </w:rPr>
              <w:t>proliferation</w:t>
            </w:r>
          </w:p>
        </w:tc>
        <w:tc>
          <w:tcPr>
            <w:tcW w:w="1363" w:type="pct"/>
          </w:tcPr>
          <w:p w:rsidR="00BC24FC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4a</w:t>
            </w:r>
            <w:r w:rsidR="00F60ED3" w:rsidRPr="005A017F">
              <w:rPr>
                <w:color w:val="000000" w:themeColor="text1"/>
              </w:rPr>
              <w:t xml:space="preserve"> sponging</w:t>
            </w:r>
          </w:p>
          <w:p w:rsidR="00BC24FC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BC24FC" w:rsidRPr="005A017F">
              <w:rPr>
                <w:color w:val="000000" w:themeColor="text1"/>
              </w:rPr>
              <w:t>p-regulation of GALNT1</w:t>
            </w:r>
          </w:p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</w:t>
            </w:r>
            <w:r w:rsidR="00BC24FC" w:rsidRPr="005A017F">
              <w:rPr>
                <w:color w:val="000000" w:themeColor="text1"/>
              </w:rPr>
              <w:t xml:space="preserve">ctivation of PI3K, </w:t>
            </w:r>
            <w:proofErr w:type="spellStart"/>
            <w:r w:rsidR="00BC24FC" w:rsidRPr="005A017F">
              <w:rPr>
                <w:color w:val="000000" w:themeColor="text1"/>
              </w:rPr>
              <w:t>Akt</w:t>
            </w:r>
            <w:proofErr w:type="spellEnd"/>
            <w:r w:rsidR="00BC24FC" w:rsidRPr="005A017F">
              <w:rPr>
                <w:color w:val="000000" w:themeColor="text1"/>
              </w:rPr>
              <w:t xml:space="preserve">, </w:t>
            </w:r>
            <w:proofErr w:type="spellStart"/>
            <w:r w:rsidR="00BC24FC" w:rsidRPr="005A017F">
              <w:rPr>
                <w:color w:val="000000" w:themeColor="text1"/>
              </w:rPr>
              <w:t>mTOR</w:t>
            </w:r>
            <w:proofErr w:type="spellEnd"/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g8L1llYXI+PFJlY051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g8L1llYXI+PFJlY051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Li et al., 2018e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metastasis </w:t>
            </w:r>
          </w:p>
        </w:tc>
        <w:tc>
          <w:tcPr>
            <w:tcW w:w="1363" w:type="pct"/>
          </w:tcPr>
          <w:p w:rsidR="00F60ED3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BC24FC" w:rsidRPr="005A017F">
              <w:rPr>
                <w:color w:val="000000" w:themeColor="text1"/>
              </w:rPr>
              <w:t xml:space="preserve"> </w:t>
            </w:r>
            <w:r w:rsidR="003C4162" w:rsidRPr="005A017F">
              <w:rPr>
                <w:color w:val="000000" w:themeColor="text1"/>
              </w:rPr>
              <w:t>GALNT1</w:t>
            </w:r>
          </w:p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 miR-216b</w:t>
            </w:r>
            <w:r w:rsidR="00BC24FC" w:rsidRPr="005A017F">
              <w:rPr>
                <w:color w:val="000000" w:themeColor="text1"/>
              </w:rPr>
              <w:t xml:space="preserve"> sponging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Shan&lt;/Author&gt;&lt;Year&gt;2018&lt;/Year&gt;&lt;RecNum&gt;825&lt;/RecNum&gt;&lt;DisplayText&gt;(Shan et al., 2018)&lt;/DisplayText&gt;&lt;record&gt;&lt;rec-number&gt;825&lt;/rec-number&gt;&lt;foreign-keys&gt;&lt;key app="EN" db-id="tfa22wzfmvapeces90svvw010rvst5res995" timestamp="1575234437"&gt;825&lt;/key&gt;&lt;/foreign-keys&gt;&lt;ref-type name="Electronic Article"&gt;43&lt;/ref-type&gt;&lt;contributors&gt;&lt;authors&gt;&lt;author&gt;Shan, Yujia&lt;/author&gt;&lt;author&gt;Ma, Jia&lt;/author&gt;&lt;author&gt;Pan, Yue&lt;/author&gt;&lt;author&gt;Hu, Jialei&lt;/author&gt;&lt;author&gt;Liu, Bing&lt;/author&gt;&lt;author&gt;Jia, Li&lt;/author&gt;&lt;/authors&gt;&lt;/contributors&gt;&lt;auth-address&gt;College of Laboratory Medicine, Dalian Medical University, 116044, Dalian, Liaoning Province, China.&lt;/auth-address&gt;&lt;titles&gt;&lt;title&gt;LncRNA SNHG7 sponges miR-216b to promote proliferation and liver metastasis of colorectal cancer through upregulating GALNT1&lt;/title&gt;&lt;secondary-title&gt;Cell death &amp;amp; disease&lt;/secondary-title&gt;&lt;alt-title&gt;Cell Death Dis&lt;/alt-title&gt;&lt;/titles&gt;&lt;periodical&gt;&lt;full-title&gt;Cell Death Dis&lt;/full-title&gt;&lt;abbr-1&gt;Cell death &amp;amp; disease&lt;/abbr-1&gt;&lt;/periodical&gt;&lt;alt-periodical&gt;&lt;full-title&gt;Cell Death Dis&lt;/full-title&gt;&lt;abbr-1&gt;Cell death &amp;amp; disease&lt;/abbr-1&gt;&lt;/alt-periodical&gt;&lt;pages&gt;722&lt;/pages&gt;&lt;volume&gt;9&lt;/volume&gt;&lt;number&gt;7&lt;/number&gt;&lt;dates&gt;&lt;year&gt;2018&lt;/year&gt;&lt;pub-dates&gt;&lt;date&gt;2018/06//&lt;/date&gt;&lt;/pub-dates&gt;&lt;/dates&gt;&lt;isbn&gt;2041-4889&lt;/isbn&gt;&lt;accession-num&gt;29915311&lt;/accession-num&gt;&lt;urls&gt;&lt;related-urls&gt;&lt;url&gt;http://europepmc.org/abstract/MED/29915311&lt;/url&gt;&lt;url&gt;http://europepmc.org/articles/PMC6006356?pdf=render&lt;/url&gt;&lt;url&gt;http://europepmc.org/articles/PMC6006356&lt;/url&gt;&lt;url&gt;https://doi.org/10.1038/s41419-018-0759-7&lt;/url&gt;&lt;/related-urls&gt;&lt;/urls&gt;&lt;electronic-resource-num&gt;10.1038/s41419-018-0759-7&lt;/electronic-resource-num&gt;&lt;remote-database-name&gt;PubMed&lt;/remote-database-name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Shan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 xml:space="preserve">Esophageal cancer 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apoptosis</w:t>
            </w:r>
          </w:p>
        </w:tc>
        <w:tc>
          <w:tcPr>
            <w:tcW w:w="1363" w:type="pct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3C4162" w:rsidRPr="005A017F">
              <w:rPr>
                <w:color w:val="000000" w:themeColor="text1"/>
              </w:rPr>
              <w:t xml:space="preserve">p15 and p16 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Xu&lt;/Author&gt;&lt;Year&gt;2018&lt;/Year&gt;&lt;RecNum&gt;826&lt;/RecNum&gt;&lt;DisplayText&gt;(Xu et al., 2018b)&lt;/DisplayText&gt;&lt;record&gt;&lt;rec-number&gt;826&lt;/rec-number&gt;&lt;foreign-keys&gt;&lt;key app="EN" db-id="tfa22wzfmvapeces90svvw010rvst5res995" timestamp="1575235015"&gt;826&lt;/key&gt;&lt;/foreign-keys&gt;&lt;ref-type name="Journal Article"&gt;17&lt;/ref-type&gt;&lt;contributors&gt;&lt;authors&gt;&lt;author&gt;Xu, L. J.&lt;/author&gt;&lt;author&gt;Yu, X. J.&lt;/author&gt;&lt;author&gt;Wei, B.&lt;/author&gt;&lt;author&gt;Hui, H. X.&lt;/author&gt;&lt;author&gt;Sun, Y.&lt;/author&gt;&lt;author&gt;Dai, J.&lt;/author&gt;&lt;author&gt;Chen, X. F.&lt;/author&gt;&lt;/authors&gt;&lt;/contributors&gt;&lt;auth-address&gt;Department of Medical Oncology, The Affiliated Huai&amp;apos;an No. 1 People&amp;apos;s Hospital of Nanjing Medical University, Huai&amp;apos;an, China. dj9812@126.com.&lt;/auth-address&gt;&lt;titles&gt;&lt;title&gt;LncRNA SNHG7 promotes the proliferation of esophageal cancer cells and inhibits its apoptosis&lt;/title&gt;&lt;secondary-title&gt;European review for medical and pharmacological sciences&lt;/secondary-title&gt;&lt;alt-title&gt;Eur Rev Med Pharmacol Sci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2653-2661&lt;/pages&gt;&lt;volume&gt;22&lt;/volume&gt;&lt;number&gt;9&lt;/number&gt;&lt;dates&gt;&lt;year&gt;2018&lt;/year&gt;&lt;pub-dates&gt;&lt;date&gt;2018/05//&lt;/date&gt;&lt;/pub-dates&gt;&lt;/dates&gt;&lt;isbn&gt;1128-3602&lt;/isbn&gt;&lt;accession-num&gt;29771415&lt;/accession-num&gt;&lt;urls&gt;&lt;related-urls&gt;&lt;url&gt;http://europepmc.org/abstract/MED/29771415&lt;/url&gt;&lt;url&gt;https://doi.org/10.26355/eurrev_201805_14961&lt;/url&gt;&lt;/related-urls&gt;&lt;/urls&gt;&lt;electronic-resource-num&gt;10.26355/eurrev_201805_14961&lt;/electronic-resource-num&gt;&lt;remote-database-name&gt;PubMed&lt;/remote-database-name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Xu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apoptosis</w:t>
            </w:r>
          </w:p>
        </w:tc>
        <w:tc>
          <w:tcPr>
            <w:tcW w:w="1363" w:type="pct"/>
          </w:tcPr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 p</w:t>
            </w:r>
            <w:r w:rsidR="003C4162" w:rsidRPr="005A017F">
              <w:rPr>
                <w:color w:val="000000" w:themeColor="text1"/>
              </w:rPr>
              <w:t xml:space="preserve">15 and p16 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826196" w:rsidRPr="005A017F">
              <w:rPr>
                <w:color w:val="000000" w:themeColor="text1"/>
              </w:rPr>
              <w:instrText xml:space="preserve"> ADDIN EN.CITE &lt;EndNote&gt;&lt;Cite&gt;&lt;Author&gt;Wang&lt;/Author&gt;&lt;Year&gt;2017&lt;/Year&gt;&lt;RecNum&gt;827&lt;/RecNum&gt;&lt;DisplayText&gt;(Wang et al., 2017b)&lt;/DisplayText&gt;&lt;record&gt;&lt;rec-number&gt;827&lt;/rec-number&gt;&lt;foreign-keys&gt;&lt;key app="EN" db-id="tfa22wzfmvapeces90svvw010rvst5res995" timestamp="1575235293"&gt;827&lt;/key&gt;&lt;/foreign-keys&gt;&lt;ref-type name="Journal Article"&gt;17&lt;/ref-type&gt;&lt;contributors&gt;&lt;authors&gt;&lt;author&gt;Wang, M. W.&lt;/author&gt;&lt;author&gt;Liu, J.&lt;/author&gt;&lt;author&gt;Liu, Q.&lt;/author&gt;&lt;author&gt;Xu, Q. H.&lt;/author&gt;&lt;author&gt;Li, T. F.&lt;/author&gt;&lt;author&gt;Jin, S.&lt;/author&gt;&lt;author&gt;Xia, T. S.&lt;/author&gt;&lt;/authors&gt;&lt;/contributors&gt;&lt;auth-address&gt;Department of Pathology, Hubei Cancer Hospital, Wuhan, China. xtszx@sina.com.&lt;/auth-address&gt;&lt;titles&gt;&lt;title&gt;LncRNA SNHG7 promotes the proliferation and inhibits apoptosis of gastric cancer cells by repressing the P15 and P16 expression&lt;/title&gt;&lt;secondary-title&gt;European review for medical and pharmacological sciences&lt;/secondary-title&gt;&lt;alt-title&gt;Eur Rev Med Pharmacol Sci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4613-4622&lt;/pages&gt;&lt;volume&gt;21&lt;/volume&gt;&lt;number&gt;20&lt;/number&gt;&lt;dates&gt;&lt;year&gt;2017&lt;/year&gt;&lt;pub-dates&gt;&lt;date&gt;2017/10//&lt;/date&gt;&lt;/pub-dates&gt;&lt;/dates&gt;&lt;isbn&gt;1128-3602&lt;/isbn&gt;&lt;accession-num&gt;29131253&lt;/accession-num&gt;&lt;urls&gt;&lt;related-urls&gt;&lt;url&gt;http://europepmc.org/abstract/MED/29131253&lt;/url&gt;&lt;/related-urls&gt;&lt;/urls&gt;&lt;remote-database-name&gt;PubMed&lt;/remote-database-name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Wang et al., 2017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proofErr w:type="spellStart"/>
            <w:r w:rsidRPr="005A017F">
              <w:rPr>
                <w:color w:val="000000" w:themeColor="text1"/>
              </w:rPr>
              <w:t>Gliobastoma</w:t>
            </w:r>
            <w:proofErr w:type="spellEnd"/>
          </w:p>
        </w:tc>
        <w:tc>
          <w:tcPr>
            <w:tcW w:w="1535" w:type="pct"/>
          </w:tcPr>
          <w:p w:rsidR="003C4162" w:rsidRPr="005A017F" w:rsidRDefault="00F123A8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</w:t>
            </w:r>
            <w:r w:rsidR="003C4162" w:rsidRPr="005A017F">
              <w:rPr>
                <w:color w:val="000000" w:themeColor="text1"/>
              </w:rPr>
              <w:t>roliferation, migration and invasion</w:t>
            </w:r>
          </w:p>
        </w:tc>
        <w:tc>
          <w:tcPr>
            <w:tcW w:w="136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5095 sponging</w:t>
            </w:r>
          </w:p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Wnt/β-catenin signaling pathway</w:t>
            </w:r>
            <w:r w:rsidR="00F60ED3" w:rsidRPr="005A017F">
              <w:rPr>
                <w:color w:val="000000" w:themeColor="text1"/>
              </w:rPr>
              <w:t xml:space="preserve"> activation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826196" w:rsidRPr="005A017F">
              <w:rPr>
                <w:color w:val="000000" w:themeColor="text1"/>
              </w:rPr>
              <w:instrText xml:space="preserve"> ADDIN EN.CITE &lt;EndNote&gt;&lt;Cite&gt;&lt;Author&gt;Ren&lt;/Author&gt;&lt;Year&gt;2018&lt;/Year&gt;&lt;RecNum&gt;828&lt;/RecNum&gt;&lt;DisplayText&gt;(Ren et al., 2018)&lt;/DisplayText&gt;&lt;record&gt;&lt;rec-number&gt;828&lt;/rec-number&gt;&lt;foreign-keys&gt;&lt;key app="EN" db-id="tfa22wzfmvapeces90svvw010rvst5res995" timestamp="1575235425"&gt;828&lt;/key&gt;&lt;/foreign-keys&gt;&lt;ref-type name="Journal Article"&gt;17&lt;/ref-type&gt;&lt;contributors&gt;&lt;authors&gt;&lt;author&gt;Ren, Jie&lt;/author&gt;&lt;author&gt;Yang, Yong&lt;/author&gt;&lt;author&gt;Xue, Jun&lt;/author&gt;&lt;author&gt;Xi, Zhiyu&lt;/author&gt;&lt;author&gt;Hu, Liangyun&lt;/author&gt;&lt;author&gt;Pan, Si-Jian&lt;/author&gt;&lt;author&gt;Sun, Qingfang&lt;/author&gt;&lt;/authors&gt;&lt;/contributors&gt;&lt;auth-address&gt;Department of Neurosurgery, Rui-Jin Hospital, Shanghai Jiao-Tong University School of Medicine, Shanghai, 200025, PR China.&lt;/auth-address&gt;&lt;titles&gt;&lt;title&gt;Long noncoding RNA SNHG7 promotes the progression and growth of glioblastoma via inhibition of miR-5095&lt;/title&gt;&lt;secondary-title&gt;Biochemical and biophysical research communications&lt;/secondary-title&gt;&lt;alt-title&gt;Biochem Biophys Res Commun&lt;/alt-title&gt;&lt;/titles&gt;&lt;periodical&gt;&lt;full-title&gt;Biochem Biophys Res Commun&lt;/full-title&gt;&lt;abbr-1&gt;Biochemical and biophysical research communications&lt;/abbr-1&gt;&lt;/periodical&gt;&lt;alt-periodical&gt;&lt;full-title&gt;Biochem Biophys Res Commun&lt;/full-title&gt;&lt;abbr-1&gt;Biochemical and biophysical research communications&lt;/abbr-1&gt;&lt;/alt-periodical&gt;&lt;pages&gt;712-718&lt;/pages&gt;&lt;volume&gt;496&lt;/volume&gt;&lt;number&gt;2&lt;/number&gt;&lt;keywords&gt;&lt;keyword&gt;Gene Expression Regulation, Neoplastic&lt;/keyword&gt;&lt;/keywords&gt;&lt;dates&gt;&lt;year&gt;2018&lt;/year&gt;&lt;pub-dates&gt;&lt;date&gt;2018/02//&lt;/date&gt;&lt;/pub-dates&gt;&lt;/dates&gt;&lt;isbn&gt;0006-291X&lt;/isbn&gt;&lt;accession-num&gt;29360452&lt;/accession-num&gt;&lt;urls&gt;&lt;related-urls&gt;&lt;url&gt;http://europepmc.org/abstract/MED/29360452&lt;/url&gt;&lt;url&gt;https://doi.org/10.1016/j.bbrc.2018.01.109&lt;/url&gt;&lt;/related-urls&gt;&lt;/urls&gt;&lt;electronic-resource-num&gt;10.1016/j.bbrc.2018.01.109&lt;/electronic-resource-num&gt;&lt;remote-database-name&gt;PubMed&lt;/remote-database-name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Ren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etastasis </w:t>
            </w:r>
          </w:p>
        </w:tc>
        <w:tc>
          <w:tcPr>
            <w:tcW w:w="1363" w:type="pct"/>
          </w:tcPr>
          <w:p w:rsidR="003C4162" w:rsidRPr="005A017F" w:rsidRDefault="00BC24FC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own-regulation of </w:t>
            </w:r>
            <w:r w:rsidR="003C4162" w:rsidRPr="005A017F">
              <w:rPr>
                <w:color w:val="000000" w:themeColor="text1"/>
              </w:rPr>
              <w:t xml:space="preserve">RBM5 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Sun&lt;/Author&gt;&lt;Year&gt;2019&lt;/Year&gt;&lt;RecNum&gt;829&lt;/RecNum&gt;&lt;DisplayText&gt;(Sun et al., 2019a)&lt;/DisplayText&gt;&lt;record&gt;&lt;rec-number&gt;829&lt;/rec-number&gt;&lt;foreign-keys&gt;&lt;key app="EN" db-id="tfa22wzfmvapeces90svvw010rvst5res995" timestamp="1575235762"&gt;829&lt;/key&gt;&lt;/foreign-keys&gt;&lt;ref-type name="Journal Article"&gt;17&lt;/ref-type&gt;&lt;contributors&gt;&lt;authors&gt;&lt;author&gt;Sun, B. Z.&lt;/author&gt;&lt;author&gt;Ji, D. G.&lt;/author&gt;&lt;author&gt;Feng, Z. X.&lt;/author&gt;&lt;author&gt;Wang, Y.&lt;/author&gt;&lt;/authors&gt;&lt;/contributors&gt;&lt;auth-address&gt;Department of Hepatobiliary and Pancreas Surgery, China-Japan Union Hospital of Jilin University, Changchun, China. wangy66@jlu.edu.cn.&lt;/auth-address&gt;&lt;titles&gt;&lt;title&gt;Long noncoding RNA SNHG7 represses the expression of RBM5 to strengthen metastasis of hepatocellular carcinoma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5699-5704&lt;/pages&gt;&lt;volume&gt;23&lt;/volume&gt;&lt;number&gt;13&lt;/number&gt;&lt;edition&gt;2019/07/13&lt;/edition&gt;&lt;dates&gt;&lt;year&gt;2019&lt;/year&gt;&lt;pub-dates&gt;&lt;date&gt;Jul&lt;/date&gt;&lt;/pub-dates&gt;&lt;/dates&gt;&lt;isbn&gt;1128-3602&lt;/isbn&gt;&lt;accession-num&gt;31298322&lt;/accession-num&gt;&lt;urls&gt;&lt;/urls&gt;&lt;electronic-resource-num&gt;10.26355/eurrev_201907_1830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Sun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proofErr w:type="spellStart"/>
            <w:r w:rsidRPr="005A017F">
              <w:rPr>
                <w:color w:val="000000" w:themeColor="text1"/>
              </w:rPr>
              <w:t>Hypopharyngeal</w:t>
            </w:r>
            <w:proofErr w:type="spellEnd"/>
            <w:r w:rsidRPr="005A017F">
              <w:rPr>
                <w:color w:val="000000" w:themeColor="text1"/>
              </w:rPr>
              <w:t xml:space="preserve"> cancer 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growth</w:t>
            </w:r>
          </w:p>
        </w:tc>
        <w:tc>
          <w:tcPr>
            <w:tcW w:w="1363" w:type="pct"/>
          </w:tcPr>
          <w:p w:rsidR="003C4162" w:rsidRPr="005A017F" w:rsidRDefault="005A017F" w:rsidP="005A017F">
            <w:pPr>
              <w:spacing w:before="0" w:after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N/A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Wu&lt;/Author&gt;&lt;Year&gt;2019&lt;/Year&gt;&lt;RecNum&gt;830&lt;/RecNum&gt;&lt;DisplayText&gt;(Wu et al., 2019c)&lt;/DisplayText&gt;&lt;record&gt;&lt;rec-number&gt;830&lt;/rec-number&gt;&lt;foreign-keys&gt;&lt;key app="EN" db-id="tfa22wzfmvapeces90svvw010rvst5res995" timestamp="1575235838"&gt;830&lt;/key&gt;&lt;/foreign-keys&gt;&lt;ref-type name="Journal Article"&gt;17&lt;/ref-type&gt;&lt;contributors&gt;&lt;authors&gt;&lt;author&gt;Wu, P.&lt;/author&gt;&lt;author&gt;Tang, Y.&lt;/author&gt;&lt;author&gt;Fang, X.&lt;/author&gt;&lt;author&gt;Xie, C.&lt;/author&gt;&lt;author&gt;Zeng, J.&lt;/author&gt;&lt;author&gt;Wang, W.&lt;/author&gt;&lt;author&gt;Zhao, S.&lt;/author&gt;&lt;/authors&gt;&lt;/contributors&gt;&lt;auth-address&gt;Department of Otorhinolaryngology Head and Neck Surgery - Province Key Laboratory of Otolaryngology Critical Diseases, Xiangya Hospital of Central South University, Changsha, China.&lt;/auth-address&gt;&lt;titles&gt;&lt;title&gt;Metformin Suppresses Hypopharyngeal Cancer Growth by Epigenetically Silencing Long Non-coding RNA SNHG7 in FaDu Cells&lt;/title&gt;&lt;secondary-title&gt;Front Pharmacol&lt;/secondary-title&gt;&lt;alt-title&gt;Frontiers in pharmacology&lt;/alt-title&gt;&lt;/titles&gt;&lt;periodical&gt;&lt;full-title&gt;Front Pharmacol&lt;/full-title&gt;&lt;abbr-1&gt;Frontiers in pharmacology&lt;/abbr-1&gt;&lt;/periodical&gt;&lt;alt-periodical&gt;&lt;full-title&gt;Front Pharmacol&lt;/full-title&gt;&lt;abbr-1&gt;Frontiers in pharmacology&lt;/abbr-1&gt;&lt;/alt-periodical&gt;&lt;pages&gt;143&lt;/pages&gt;&lt;volume&gt;10&lt;/volume&gt;&lt;edition&gt;2019/03/12&lt;/edition&gt;&lt;keywords&gt;&lt;keyword&gt;DNA methylation&lt;/keyword&gt;&lt;keyword&gt;Snhg7&lt;/keyword&gt;&lt;keyword&gt;hypopharyngeal cancer&lt;/keyword&gt;&lt;keyword&gt;long non-coding RNAs&lt;/keyword&gt;&lt;keyword&gt;metformin&lt;/keyword&gt;&lt;/keywords&gt;&lt;dates&gt;&lt;year&gt;2019&lt;/year&gt;&lt;/dates&gt;&lt;isbn&gt;1663-9812 (Print)&amp;#xD;1663-9812&lt;/isbn&gt;&lt;accession-num&gt;30853913&lt;/accession-num&gt;&lt;urls&gt;&lt;/urls&gt;&lt;custom2&gt;PMC6395377&lt;/custom2&gt;&lt;electronic-resource-num&gt;10.3389/fphar.2019.00143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u et al., 2019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 cancer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apoptosis, invasion and migration</w:t>
            </w:r>
          </w:p>
        </w:tc>
        <w:tc>
          <w:tcPr>
            <w:tcW w:w="1363" w:type="pct"/>
          </w:tcPr>
          <w:p w:rsidR="003C4162" w:rsidRPr="005A017F" w:rsidRDefault="00F60ED3" w:rsidP="00CF419E">
            <w:pPr>
              <w:spacing w:before="0" w:after="0"/>
              <w:rPr>
                <w:i/>
                <w:iCs/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3C4162" w:rsidRPr="005A017F">
              <w:rPr>
                <w:color w:val="000000" w:themeColor="text1"/>
              </w:rPr>
              <w:t>p-regulation</w:t>
            </w:r>
            <w:r w:rsidR="00BC24FC" w:rsidRPr="005A017F">
              <w:rPr>
                <w:i/>
                <w:iCs/>
                <w:color w:val="000000" w:themeColor="text1"/>
              </w:rPr>
              <w:t xml:space="preserve">  </w:t>
            </w:r>
            <w:r w:rsidR="00BC24FC" w:rsidRPr="005A017F">
              <w:rPr>
                <w:iCs/>
                <w:color w:val="000000" w:themeColor="text1"/>
              </w:rPr>
              <w:t xml:space="preserve">of </w:t>
            </w:r>
            <w:r w:rsidR="00BC24FC" w:rsidRPr="005A017F">
              <w:rPr>
                <w:i/>
                <w:iCs/>
                <w:color w:val="000000" w:themeColor="text1"/>
              </w:rPr>
              <w:t>FAIM2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TaGU8L0F1dGhvcj48WWVhcj4yMDE2PC9ZZWFyPjxSZWNO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TaGU8L0F1dGhvcj48WWVhcj4yMDE2PC9ZZWFyPjxSZWNO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She et al., 2016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 cancer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apoptosis, invasion and migration</w:t>
            </w:r>
          </w:p>
        </w:tc>
        <w:tc>
          <w:tcPr>
            <w:tcW w:w="136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93b sponging</w:t>
            </w:r>
          </w:p>
          <w:p w:rsidR="00BC24FC" w:rsidRPr="005A017F" w:rsidRDefault="00BC24FC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FAIM2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TaGU8L0F1dGhvcj48WWVhcj4yMDE4PC9ZZWFyPjxSZWNO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TaGU8L0F1dGhvcj48WWVhcj4yMDE4PC9ZZWFyPjxSZWNO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She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elanoma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migration </w:t>
            </w:r>
          </w:p>
        </w:tc>
        <w:tc>
          <w:tcPr>
            <w:tcW w:w="1363" w:type="pct"/>
          </w:tcPr>
          <w:p w:rsidR="003C4162" w:rsidRPr="005A017F" w:rsidRDefault="00BC24FC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3C4162" w:rsidRPr="005A017F">
              <w:rPr>
                <w:color w:val="000000" w:themeColor="text1"/>
              </w:rPr>
              <w:t>SOX4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826196" w:rsidRPr="005A017F">
              <w:rPr>
                <w:color w:val="000000" w:themeColor="text1"/>
              </w:rPr>
              <w:instrText xml:space="preserve"> ADDIN EN.CITE &lt;EndNote&gt;&lt;Cite&gt;&lt;Author&gt;Zhang&lt;/Author&gt;&lt;Year&gt;2019&lt;/Year&gt;&lt;RecNum&gt;834&lt;/RecNum&gt;&lt;DisplayText&gt;(Zhang et al., 2019b)&lt;/DisplayText&gt;&lt;record&gt;&lt;rec-number&gt;834&lt;/rec-number&gt;&lt;foreign-keys&gt;&lt;key app="EN" db-id="tfa22wzfmvapeces90svvw010rvst5res995" timestamp="1575236172"&gt;834&lt;/key&gt;&lt;/foreign-keys&gt;&lt;ref-type name="Journal Article"&gt;17&lt;/ref-type&gt;&lt;contributors&gt;&lt;authors&gt;&lt;author&gt;Zhang, C.&lt;/author&gt;&lt;author&gt;Zhu, B.&lt;/author&gt;&lt;author&gt;Li, X. B.&lt;/author&gt;&lt;author&gt;Cao, Y. Q.&lt;/author&gt;&lt;author&gt;Yang, J. C.&lt;/author&gt;&lt;author&gt;Li, X.&lt;/author&gt;&lt;author&gt;Liu, Y. X.&lt;/author&gt;&lt;author&gt;Wang, Y. B.&lt;/author&gt;&lt;/authors&gt;&lt;/contributors&gt;&lt;auth-address&gt;Department of Burns and Plastic Surgery, Weihai Municipal Hospital Affiliated to Dalian Medical University, Weihai, China. wyb0616@163.com.&lt;/auth-address&gt;&lt;titles&gt;&lt;title&gt;Long non-coding RNA SNHG7 promotes migration and invasion of melanoma via upregulating SOX4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4828-4834&lt;/pages&gt;&lt;volume&gt;23&lt;/volume&gt;&lt;number&gt;11&lt;/number&gt;&lt;edition&gt;2019/06/19&lt;/edition&gt;&lt;dates&gt;&lt;year&gt;2019&lt;/year&gt;&lt;pub-dates&gt;&lt;date&gt;Jun&lt;/date&gt;&lt;/pub-dates&gt;&lt;/dates&gt;&lt;isbn&gt;1128-3602&lt;/isbn&gt;&lt;accession-num&gt;31210315&lt;/accession-num&gt;&lt;urls&gt;&lt;/urls&gt;&lt;electronic-resource-num&gt;10.26355/eurrev_201906_18069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Zhang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asopharyngeal carcinoma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invasion </w:t>
            </w:r>
          </w:p>
        </w:tc>
        <w:tc>
          <w:tcPr>
            <w:tcW w:w="1363" w:type="pct"/>
          </w:tcPr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3C4162" w:rsidRPr="005A017F">
              <w:rPr>
                <w:color w:val="000000" w:themeColor="text1"/>
              </w:rPr>
              <w:t>ROCK1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Wang&lt;/Author&gt;&lt;Year&gt;2019&lt;/Year&gt;&lt;RecNum&gt;835&lt;/RecNum&gt;&lt;DisplayText&gt;(Wang et al., 2019f)&lt;/DisplayText&gt;&lt;record&gt;&lt;rec-number&gt;835&lt;/rec-number&gt;&lt;foreign-keys&gt;&lt;key app="EN" db-id="tfa22wzfmvapeces90svvw010rvst5res995" timestamp="1575236248"&gt;835&lt;/key&gt;&lt;/foreign-keys&gt;&lt;ref-type name="Journal Article"&gt;17&lt;/ref-type&gt;&lt;contributors&gt;&lt;authors&gt;&lt;author&gt;Wang, L.&lt;/author&gt;&lt;author&gt;Xu, T.&lt;/author&gt;&lt;author&gt;Cui, X.&lt;/author&gt;&lt;author&gt;Han, M.&lt;/author&gt;&lt;author&gt;Zhou, L. H.&lt;/author&gt;&lt;author&gt;Wei, Z. X.&lt;/author&gt;&lt;author&gt;Xu, Z. J.&lt;/author&gt;&lt;author&gt;Jiang, Y.&lt;/author&gt;&lt;/authors&gt;&lt;/contributors&gt;&lt;auth-address&gt;Department of Otorhinolaryngology, Qilu Hospital of Shandong University, Jinan, China. jiangyanoto@126.com.&lt;/auth-address&gt;&lt;titles&gt;&lt;title&gt;Downregulation of lncRNA SNHG7 inhibits proliferation and invasion of nasopharyngeal carcinoma cells through repressing ROCK1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6186-6193&lt;/pages&gt;&lt;volume&gt;23&lt;/volume&gt;&lt;number&gt;14&lt;/number&gt;&lt;edition&gt;2019/08/01&lt;/edition&gt;&lt;dates&gt;&lt;year&gt;2019&lt;/year&gt;&lt;pub-dates&gt;&lt;date&gt;Jul&lt;/date&gt;&lt;/pub-dates&gt;&lt;/dates&gt;&lt;isbn&gt;1128-3602&lt;/isbn&gt;&lt;accession-num&gt;31364118&lt;/accession-num&gt;&lt;urls&gt;&lt;/urls&gt;&lt;electronic-resource-num&gt;10.26355/eurrev_201907_18432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ang et al., 2019f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proofErr w:type="spellStart"/>
            <w:r w:rsidRPr="005A017F">
              <w:rPr>
                <w:color w:val="000000" w:themeColor="text1"/>
              </w:rPr>
              <w:t>Neuroblastoma</w:t>
            </w:r>
            <w:proofErr w:type="spellEnd"/>
          </w:p>
        </w:tc>
        <w:tc>
          <w:tcPr>
            <w:tcW w:w="1535" w:type="pct"/>
          </w:tcPr>
          <w:p w:rsidR="003C4162" w:rsidRPr="005A017F" w:rsidRDefault="00F123A8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cycle progression, </w:t>
            </w:r>
            <w:r w:rsidR="003C4162" w:rsidRPr="005A017F">
              <w:rPr>
                <w:color w:val="000000" w:themeColor="text1"/>
              </w:rPr>
              <w:t xml:space="preserve"> invasion, migration  </w:t>
            </w:r>
          </w:p>
        </w:tc>
        <w:tc>
          <w:tcPr>
            <w:tcW w:w="1363" w:type="pct"/>
          </w:tcPr>
          <w:p w:rsidR="00BC24FC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BC24FC" w:rsidRPr="005A017F">
              <w:rPr>
                <w:color w:val="000000" w:themeColor="text1"/>
              </w:rPr>
              <w:t xml:space="preserve"> β-catenin, VIM, N-CAD, STAT2, STAT3</w:t>
            </w:r>
          </w:p>
          <w:p w:rsidR="00BC24FC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BC24FC" w:rsidRPr="005A017F">
              <w:rPr>
                <w:color w:val="000000" w:themeColor="text1"/>
              </w:rPr>
              <w:t xml:space="preserve"> E-CAD</w:t>
            </w:r>
          </w:p>
          <w:p w:rsidR="003C4162" w:rsidRPr="005A017F" w:rsidRDefault="00BC24FC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653 sponging</w:t>
            </w:r>
            <w:r w:rsidRPr="005A017F" w:rsidDel="00BC24FC">
              <w:rPr>
                <w:color w:val="000000" w:themeColor="text1"/>
              </w:rPr>
              <w:t xml:space="preserve"> 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Chi&lt;/Author&gt;&lt;Year&gt;2019&lt;/Year&gt;&lt;RecNum&gt;836&lt;/RecNum&gt;&lt;DisplayText&gt;(Chi et al., 2019b)&lt;/DisplayText&gt;&lt;record&gt;&lt;rec-number&gt;836&lt;/rec-number&gt;&lt;foreign-keys&gt;&lt;key app="EN" db-id="tfa22wzfmvapeces90svvw010rvst5res995" timestamp="1575236362"&gt;836&lt;/key&gt;&lt;/foreign-keys&gt;&lt;ref-type name="Journal Article"&gt;17&lt;/ref-type&gt;&lt;contributors&gt;&lt;authors&gt;&lt;author&gt;Chi, R.&lt;/author&gt;&lt;author&gt;Chen, X.&lt;/author&gt;&lt;author&gt;Liu, M.&lt;/author&gt;&lt;author&gt;Zhang, H.&lt;/author&gt;&lt;author&gt;Li, F.&lt;/author&gt;&lt;author&gt;Fan, X.&lt;/author&gt;&lt;author&gt;Wang, W.&lt;/author&gt;&lt;author&gt;Lu, H.&lt;/author&gt;&lt;/authors&gt;&lt;/contributors&gt;&lt;auth-address&gt;Department of Pediatric Surgery, The Affiliated Hospital of Qingdao University, Qingdao, Shandong, China.&lt;/auth-address&gt;&lt;titles&gt;&lt;title&gt;Role of SNHG7-miR-653-5p-STAT2 feedback loop in regulating neuroblastoma progression&lt;/title&gt;&lt;secondary-title&gt;J Cell Physiol&lt;/secondary-title&gt;&lt;alt-title&gt;Journal of cellular physiology&lt;/alt-title&gt;&lt;/titles&gt;&lt;periodical&gt;&lt;full-title&gt;J Cell Physiol&lt;/full-title&gt;&lt;abbr-1&gt;Journal of cellular physiology&lt;/abbr-1&gt;&lt;/periodical&gt;&lt;alt-periodical&gt;&lt;full-title&gt;J Cell Physiol&lt;/full-title&gt;&lt;abbr-1&gt;Journal of cellular physiology&lt;/abbr-1&gt;&lt;/alt-periodical&gt;&lt;pages&gt;13403-13412&lt;/pages&gt;&lt;volume&gt;234&lt;/volume&gt;&lt;number&gt;8&lt;/number&gt;&lt;edition&gt;2019/01/10&lt;/edition&gt;&lt;keywords&gt;&lt;keyword&gt;lncRNA SNHG7&lt;/keyword&gt;&lt;keyword&gt;miR-653-5p&lt;/keyword&gt;&lt;keyword&gt;neuroblastoma (NB)&lt;/keyword&gt;&lt;keyword&gt;proliferation&lt;/keyword&gt;&lt;keyword&gt;signal transducer and activator of transcription 2 (STAT2)&lt;/keyword&gt;&lt;/keywords&gt;&lt;dates&gt;&lt;year&gt;2019&lt;/year&gt;&lt;pub-dates&gt;&lt;date&gt;Aug&lt;/date&gt;&lt;/pub-dates&gt;&lt;/dates&gt;&lt;isbn&gt;0021-9541&lt;/isbn&gt;&lt;accession-num&gt;30623419&lt;/accession-num&gt;&lt;urls&gt;&lt;/urls&gt;&lt;electronic-resource-num&gt;10.1002/jcp.2801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Chi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Osteosarcoma 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growth and EMT</w:t>
            </w:r>
          </w:p>
        </w:tc>
        <w:tc>
          <w:tcPr>
            <w:tcW w:w="1363" w:type="pct"/>
          </w:tcPr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</w:t>
            </w:r>
            <w:r w:rsidR="003C4162" w:rsidRPr="005A017F">
              <w:rPr>
                <w:color w:val="000000" w:themeColor="text1"/>
              </w:rPr>
              <w:t>egulation of miR-34a</w:t>
            </w:r>
          </w:p>
          <w:p w:rsidR="00BC24FC" w:rsidRPr="005A017F" w:rsidRDefault="00BC24FC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: Notch1, BCL-2, CDK6, SMAD4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EZW5nPC9BdXRob3I+PFllYXI+MjAxODwvWWVhcj48UmVj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EZW5nPC9BdXRob3I+PFllYXI+MjAxODwvWWVhcj48UmVj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Deng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Osteosarcoma </w:t>
            </w:r>
          </w:p>
        </w:tc>
        <w:tc>
          <w:tcPr>
            <w:tcW w:w="1535" w:type="pct"/>
          </w:tcPr>
          <w:p w:rsidR="003C4162" w:rsidRPr="005A017F" w:rsidRDefault="00F123A8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</w:t>
            </w:r>
            <w:r w:rsidR="003C4162" w:rsidRPr="005A017F">
              <w:rPr>
                <w:color w:val="000000" w:themeColor="text1"/>
              </w:rPr>
              <w:t xml:space="preserve"> </w:t>
            </w:r>
          </w:p>
        </w:tc>
        <w:tc>
          <w:tcPr>
            <w:tcW w:w="1363" w:type="pct"/>
          </w:tcPr>
          <w:p w:rsidR="003C4162" w:rsidRPr="005A017F" w:rsidRDefault="00BC24FC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</w:t>
            </w:r>
            <w:r w:rsidR="003C4162" w:rsidRPr="005A017F">
              <w:rPr>
                <w:color w:val="000000" w:themeColor="text1"/>
              </w:rPr>
              <w:t>own</w:t>
            </w:r>
            <w:r w:rsidRPr="005A017F">
              <w:rPr>
                <w:color w:val="000000" w:themeColor="text1"/>
              </w:rPr>
              <w:t>-</w:t>
            </w:r>
            <w:r w:rsidR="003C4162" w:rsidRPr="005A017F">
              <w:rPr>
                <w:color w:val="000000" w:themeColor="text1"/>
              </w:rPr>
              <w:t>regulati</w:t>
            </w:r>
            <w:r w:rsidRPr="005A017F">
              <w:rPr>
                <w:color w:val="000000" w:themeColor="text1"/>
              </w:rPr>
              <w:t>on of:</w:t>
            </w:r>
            <w:r w:rsidR="003C4162" w:rsidRPr="005A017F">
              <w:rPr>
                <w:color w:val="000000" w:themeColor="text1"/>
              </w:rPr>
              <w:t>p53 via binding DNMT1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826196" w:rsidRPr="005A017F">
              <w:rPr>
                <w:color w:val="000000" w:themeColor="text1"/>
              </w:rPr>
              <w:instrText xml:space="preserve"> ADDIN EN.CITE &lt;EndNote&gt;&lt;Cite&gt;&lt;Author&gt;Zhang&lt;/Author&gt;&lt;Year&gt;2019&lt;/Year&gt;&lt;RecNum&gt;838&lt;/RecNum&gt;&lt;DisplayText&gt;(Zhang et al., 2019c)&lt;/DisplayText&gt;&lt;record&gt;&lt;rec-number&gt;838&lt;/rec-number&gt;&lt;foreign-keys&gt;&lt;key app="EN" db-id="tfa22wzfmvapeces90svvw010rvst5res995" timestamp="1575236707"&gt;838&lt;/key&gt;&lt;/foreign-keys&gt;&lt;ref-type name="Journal Article"&gt;17&lt;/ref-type&gt;&lt;contributors&gt;&lt;authors&gt;&lt;author&gt;Zhang, G. D.&lt;/author&gt;&lt;author&gt;Gai, P. Z.&lt;/author&gt;&lt;author&gt;Liao, G. Y.&lt;/author&gt;&lt;author&gt;Li, Y.&lt;/author&gt;&lt;/authors&gt;&lt;/contributors&gt;&lt;auth-address&gt;Department of Sport Medicine, Yantaishan Hospital, Yantai, China. L577iyu@163.com.&lt;/auth-address&gt;&lt;titles&gt;&lt;title&gt;LncRNA SNHG7 participates in osteosarcoma progression by down-regulating p53 via binding to DNMT1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3602-3610&lt;/pages&gt;&lt;volume&gt;23&lt;/volume&gt;&lt;number&gt;9&lt;/number&gt;&lt;edition&gt;2019/05/23&lt;/edition&gt;&lt;dates&gt;&lt;year&gt;2019&lt;/year&gt;&lt;pub-dates&gt;&lt;date&gt;May&lt;/date&gt;&lt;/pub-dates&gt;&lt;/dates&gt;&lt;isbn&gt;1128-3602&lt;/isbn&gt;&lt;accession-num&gt;31114984&lt;/accession-num&gt;&lt;urls&gt;&lt;/urls&gt;&lt;electronic-resource-num&gt;10.26355/eurrev_201905_17782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Zhang et al., 2019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Pancreatic cancer 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6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42-3p</w:t>
            </w:r>
            <w:r w:rsidR="00F60ED3" w:rsidRPr="005A017F">
              <w:rPr>
                <w:color w:val="000000" w:themeColor="text1"/>
              </w:rPr>
              <w:t xml:space="preserve"> sponging</w:t>
            </w:r>
          </w:p>
          <w:p w:rsidR="00BC24FC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BC24FC" w:rsidRPr="005A017F">
              <w:rPr>
                <w:color w:val="000000" w:themeColor="text1"/>
              </w:rPr>
              <w:t>ID4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Cheng&lt;/Author&gt;&lt;Year&gt;2019&lt;/Year&gt;&lt;RecNum&gt;839&lt;/RecNum&gt;&lt;DisplayText&gt;(Cheng et al., 2019)&lt;/DisplayText&gt;&lt;record&gt;&lt;rec-number&gt;839&lt;/rec-number&gt;&lt;foreign-keys&gt;&lt;key app="EN" db-id="tfa22wzfmvapeces90svvw010rvst5res995" timestamp="1575236742"&gt;839&lt;/key&gt;&lt;/foreign-keys&gt;&lt;ref-type name="Journal Article"&gt;17&lt;/ref-type&gt;&lt;contributors&gt;&lt;authors&gt;&lt;author&gt;Cheng, D.&lt;/author&gt;&lt;author&gt;Fan, J.&lt;/author&gt;&lt;author&gt;Ma, Y.&lt;/author&gt;&lt;author&gt;Zhou, Y.&lt;/author&gt;&lt;author&gt;Qin, K.&lt;/author&gt;&lt;author&gt;Shi, M.&lt;/author&gt;&lt;author&gt;Yang, J.&lt;/author&gt;&lt;/authors&gt;&lt;/contributors&gt;&lt;auth-address&gt;1Pancreatic Disease Center, Department of General Surgery, Rui Jin Hospital Affiliated to Shanghai Jiao Tong University School of Medicine, No.197 Rui Jin Er Road, Shanghai, China.0000 0004 1760 6738grid.412277.5&amp;#xD;Yichuan Community Health, Shanghai, China.&amp;#xD;3Research Institute of Digestive Surgery, Ruijin Hospital, Shanghai Jiaotong University School of Medicine, Shanghai, China.0000 0004 0368 8293grid.16821.3c&lt;/auth-address&gt;&lt;titles&gt;&lt;title&gt;LncRNA SNHG7 promotes pancreatic cancer proliferation through ID4 by sponging miR-342-3p&lt;/title&gt;&lt;secondary-title&gt;Cell Biosci&lt;/secondary-title&gt;&lt;alt-title&gt;Cell &amp;amp; bioscience&lt;/alt-title&gt;&lt;/titles&gt;&lt;periodical&gt;&lt;full-title&gt;Cell Biosci&lt;/full-title&gt;&lt;abbr-1&gt;Cell &amp;amp; bioscience&lt;/abbr-1&gt;&lt;/periodical&gt;&lt;alt-periodical&gt;&lt;full-title&gt;Cell Biosci&lt;/full-title&gt;&lt;abbr-1&gt;Cell &amp;amp; bioscience&lt;/abbr-1&gt;&lt;/alt-periodical&gt;&lt;pages&gt;28&lt;/pages&gt;&lt;volume&gt;9&lt;/volume&gt;&lt;edition&gt;2019/04/06&lt;/edition&gt;&lt;keywords&gt;&lt;keyword&gt;Id4&lt;/keyword&gt;&lt;keyword&gt;LncRNA SNHG7&lt;/keyword&gt;&lt;keyword&gt;MiR-342-3p&lt;/keyword&gt;&lt;keyword&gt;Pancreatic cancer&lt;/keyword&gt;&lt;/keywords&gt;&lt;dates&gt;&lt;year&gt;2019&lt;/year&gt;&lt;/dates&gt;&lt;isbn&gt;2045-3701 (Print)&amp;#xD;2045-3701&lt;/isbn&gt;&lt;accession-num&gt;30949340&lt;/accession-num&gt;&lt;urls&gt;&lt;/urls&gt;&lt;custom2&gt;PMC6431029&lt;/custom2&gt;&lt;electronic-resource-num&gt;10.1186/s13578-019-0290-2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Cheng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rostate cancer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cell growth,  angiogenesis</w:t>
            </w:r>
          </w:p>
        </w:tc>
        <w:tc>
          <w:tcPr>
            <w:tcW w:w="136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503 sponging</w:t>
            </w:r>
          </w:p>
          <w:p w:rsidR="00BC24FC" w:rsidRPr="005A017F" w:rsidRDefault="00BC24FC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: Cyclin D1, CDK4, CDK6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RaTwvQXV0aG9yPjxZZWFyPjIwMTg8L1llYXI+PFJlY051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RaTwvQXV0aG9yPjxZZWFyPjIwMTg8L1llYXI+PFJlY051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Qi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rostate cancer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E</w:t>
            </w:r>
            <w:r w:rsidR="00F123A8" w:rsidRPr="005A017F">
              <w:rPr>
                <w:color w:val="000000" w:themeColor="text1"/>
              </w:rPr>
              <w:t>MT</w:t>
            </w:r>
          </w:p>
        </w:tc>
        <w:tc>
          <w:tcPr>
            <w:tcW w:w="1363" w:type="pct"/>
          </w:tcPr>
          <w:p w:rsidR="00BC24FC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BC24FC" w:rsidRPr="005A017F">
              <w:rPr>
                <w:color w:val="000000" w:themeColor="text1"/>
              </w:rPr>
              <w:t xml:space="preserve"> N-CAD, WNT2B</w:t>
            </w:r>
          </w:p>
          <w:p w:rsidR="00BC24FC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BC24FC" w:rsidRPr="005A017F">
              <w:rPr>
                <w:color w:val="000000" w:themeColor="text1"/>
              </w:rPr>
              <w:t xml:space="preserve"> E-CAD</w:t>
            </w:r>
          </w:p>
          <w:p w:rsidR="003C4162" w:rsidRPr="005A017F" w:rsidRDefault="00BC24FC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324 sponging 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Han&lt;/Author&gt;&lt;Year&gt;2019&lt;/Year&gt;&lt;RecNum&gt;841&lt;/RecNum&gt;&lt;DisplayText&gt;(Han et al., 2019b)&lt;/DisplayText&gt;&lt;record&gt;&lt;rec-number&gt;841&lt;/rec-number&gt;&lt;foreign-keys&gt;&lt;key app="EN" db-id="tfa22wzfmvapeces90svvw010rvst5res995" timestamp="1575236814"&gt;841&lt;/key&gt;&lt;/foreign-keys&gt;&lt;ref-type name="Journal Article"&gt;17&lt;/ref-type&gt;&lt;contributors&gt;&lt;authors&gt;&lt;author&gt;Han, Y.&lt;/author&gt;&lt;author&gt;Hu, H.&lt;/author&gt;&lt;author&gt;Zhou, J.&lt;/author&gt;&lt;/authors&gt;&lt;/contributors&gt;&lt;auth-address&gt;Department of Human Anatomy, Histology and Embryology, School of Basic Medical Sciences, Xi&amp;apos;an Jiaotong University Health Science Center, Xi&amp;apos;an, Shaanxi, 710061, PR China.&amp;#xD;Department of Human Anatomy, Histology and Embryology, School of Basic Medical Sciences, Xi&amp;apos;an Jiaotong University Health Science Center, Xi&amp;apos;an, Shaanxi, 710061, PR China. Electronic address: zjs301@mail.xjtu.edu.cn.&lt;/auth-address&gt;&lt;titles&gt;&lt;title&gt;Knockdown of LncRNA SNHG7 inhibited epithelial-mesenchymal transition in prostate cancer though miR-324-3p/WNT2B axis in vitro&lt;/title&gt;&lt;secondary-title&gt;Pathol Res Pract&lt;/secondary-title&gt;&lt;alt-title&gt;Pathology, research and practice&lt;/alt-title&gt;&lt;/titles&gt;&lt;periodical&gt;&lt;full-title&gt;Pathol Res Pract&lt;/full-title&gt;&lt;abbr-1&gt;Pathology, research and practice&lt;/abbr-1&gt;&lt;/periodical&gt;&lt;alt-periodical&gt;&lt;full-title&gt;Pathol Res Pract&lt;/full-title&gt;&lt;abbr-1&gt;Pathology, research and practice&lt;/abbr-1&gt;&lt;/alt-periodical&gt;&lt;pages&gt;152537&lt;/pages&gt;&lt;volume&gt;215&lt;/volume&gt;&lt;number&gt;10&lt;/number&gt;&lt;edition&gt;2019/07/22&lt;/edition&gt;&lt;keywords&gt;&lt;keyword&gt;Epithelial-mesenchymal transition&lt;/keyword&gt;&lt;keyword&gt;LncRNA&lt;/keyword&gt;&lt;keyword&gt;Prostate cancer&lt;/keyword&gt;&lt;keyword&gt;Snhg7&lt;/keyword&gt;&lt;keyword&gt;Wnt2b&lt;/keyword&gt;&lt;/keywords&gt;&lt;dates&gt;&lt;year&gt;2019&lt;/year&gt;&lt;pub-dates&gt;&lt;date&gt;Oct&lt;/date&gt;&lt;/pub-dates&gt;&lt;/dates&gt;&lt;isbn&gt;0344-0338&lt;/isbn&gt;&lt;accession-num&gt;31324390&lt;/accession-num&gt;&lt;urls&gt;&lt;/urls&gt;&lt;electronic-resource-num&gt;10.1016/j.prp.2019.15253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Han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Renal cancer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</w:t>
            </w:r>
            <w:r w:rsidR="00F123A8" w:rsidRPr="005A017F">
              <w:rPr>
                <w:color w:val="000000" w:themeColor="text1"/>
              </w:rPr>
              <w:t>A</w:t>
            </w:r>
          </w:p>
        </w:tc>
        <w:tc>
          <w:tcPr>
            <w:tcW w:w="136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He&lt;/Author&gt;&lt;Year&gt;2016&lt;/Year&gt;&lt;RecNum&gt;842&lt;/RecNum&gt;&lt;DisplayText&gt;(He et al., 2016)&lt;/DisplayText&gt;&lt;record&gt;&lt;rec-number&gt;842&lt;/rec-number&gt;&lt;foreign-keys&gt;&lt;key app="EN" db-id="tfa22wzfmvapeces90svvw010rvst5res995" timestamp="1575236853"&gt;842&lt;/key&gt;&lt;/foreign-keys&gt;&lt;ref-type name="Journal Article"&gt;17&lt;/ref-type&gt;&lt;contributors&gt;&lt;authors&gt;&lt;author&gt;He, H. T.&lt;/author&gt;&lt;author&gt;Xu, M.&lt;/author&gt;&lt;author&gt;Kuang, Y.&lt;/author&gt;&lt;author&gt;Han, X. Y.&lt;/author&gt;&lt;author&gt;Wang, M. Q.&lt;/author&gt;&lt;author&gt;Yang, Q.&lt;/author&gt;&lt;/authors&gt;&lt;/contributors&gt;&lt;auth-address&gt;Department of Pathogenobiology; Department of Cell Biology, College of Basic Medical Sciences, Jilin University, Changchun, People&amp;apos;s Republic of China.&amp;#xD;Department of Pathogenobiology.&lt;/auth-address&gt;&lt;titles&gt;&lt;title&gt;Biomarker and competing endogenous RNA potential of tumor-specific long noncoding RNA in chromophobe renal cell carcinoma&lt;/title&gt;&lt;secondary-title&gt;Onco Targets Ther&lt;/secondary-title&gt;&lt;alt-title&gt;OncoTargets and therapy&lt;/alt-title&gt;&lt;/titles&gt;&lt;periodical&gt;&lt;full-title&gt;Onco Targets Ther&lt;/full-title&gt;&lt;abbr-1&gt;OncoTargets and therapy&lt;/abbr-1&gt;&lt;/periodical&gt;&lt;alt-periodical&gt;&lt;full-title&gt;Onco Targets Ther&lt;/full-title&gt;&lt;abbr-1&gt;OncoTargets and therapy&lt;/abbr-1&gt;&lt;/alt-periodical&gt;&lt;pages&gt;6399-6406&lt;/pages&gt;&lt;volume&gt;9&lt;/volume&gt;&lt;edition&gt;2016/11/02&lt;/edition&gt;&lt;keywords&gt;&lt;keyword&gt;biomarker&lt;/keyword&gt;&lt;keyword&gt;chromophobe renal cell carcinoma&lt;/keyword&gt;&lt;keyword&gt;competing endogenous RNA network&lt;/keyword&gt;&lt;keyword&gt;long noncoding RNA&lt;/keyword&gt;&lt;/keywords&gt;&lt;dates&gt;&lt;year&gt;2016&lt;/year&gt;&lt;/dates&gt;&lt;isbn&gt;1178-6930 (Print)&amp;#xD;1178-6930&lt;/isbn&gt;&lt;accession-num&gt;27799788&lt;/accession-num&gt;&lt;urls&gt;&lt;/urls&gt;&lt;custom2&gt;PMC5077270&lt;/custom2&gt;&lt;electronic-resource-num&gt;10.2147/ott.S116392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He et al., 2016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5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Thyroid cancer </w:t>
            </w:r>
          </w:p>
        </w:tc>
        <w:tc>
          <w:tcPr>
            <w:tcW w:w="1535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apoptosis</w:t>
            </w:r>
          </w:p>
        </w:tc>
        <w:tc>
          <w:tcPr>
            <w:tcW w:w="1363" w:type="pct"/>
          </w:tcPr>
          <w:p w:rsidR="003C4162" w:rsidRPr="005A017F" w:rsidRDefault="00BC24FC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ng </w:t>
            </w:r>
            <w:r w:rsidR="00F60ED3" w:rsidRPr="005A017F">
              <w:rPr>
                <w:color w:val="000000" w:themeColor="text1"/>
              </w:rPr>
              <w:t xml:space="preserve">of </w:t>
            </w:r>
            <w:r w:rsidR="003C4162" w:rsidRPr="005A017F">
              <w:rPr>
                <w:color w:val="000000" w:themeColor="text1"/>
              </w:rPr>
              <w:t>BDNF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Wang&lt;/Author&gt;&lt;Year&gt;2019&lt;/Year&gt;&lt;RecNum&gt;843&lt;/RecNum&gt;&lt;DisplayText&gt;(Wang et al., 2019k)&lt;/DisplayText&gt;&lt;record&gt;&lt;rec-number&gt;843&lt;/rec-number&gt;&lt;foreign-keys&gt;&lt;key app="EN" db-id="tfa22wzfmvapeces90svvw010rvst5res995" timestamp="1575236883"&gt;843&lt;/key&gt;&lt;/foreign-keys&gt;&lt;ref-type name="Journal Article"&gt;17&lt;/ref-type&gt;&lt;contributors&gt;&lt;authors&gt;&lt;author&gt;Wang, Y. H.&lt;/author&gt;&lt;author&gt;Huo, B. L.&lt;/author&gt;&lt;author&gt;Li, C.&lt;/author&gt;&lt;author&gt;Ma, G.&lt;/author&gt;&lt;author&gt;Cao, W.&lt;/author&gt;&lt;/authors&gt;&lt;/contributors&gt;&lt;auth-address&gt;Department of Oncology Surgery, Shaanxi Provincial People&amp;apos;s Hospital, China. wyh990009@163.com.&lt;/auth-address&gt;&lt;titles&gt;&lt;title&gt;Knockdown of long noncoding RNA SNHG7 inhibits the proliferation and promotes apoptosis of thyroid cancer cells by downregulating BDNF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4815-4821&lt;/pages&gt;&lt;volume&gt;23&lt;/volume&gt;&lt;number&gt;11&lt;/number&gt;&lt;edition&gt;2019/06/19&lt;/edition&gt;&lt;dates&gt;&lt;year&gt;2019&lt;/year&gt;&lt;pub-dates&gt;&lt;date&gt;Jun&lt;/date&gt;&lt;/pub-dates&gt;&lt;/dates&gt;&lt;isbn&gt;1128-3602&lt;/isbn&gt;&lt;accession-num&gt;31210313&lt;/accession-num&gt;&lt;urls&gt;&lt;/urls&gt;&lt;electronic-resource-num&gt;10.26355/eurrev_201906_1806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ang et al., 2019k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</w:tbl>
    <w:p w:rsidR="003C4162" w:rsidRPr="005A017F" w:rsidRDefault="003C4162" w:rsidP="00CF419E">
      <w:pPr>
        <w:spacing w:before="0" w:after="0"/>
        <w:jc w:val="both"/>
        <w:rPr>
          <w:rFonts w:cs="Times New Roman"/>
          <w:b/>
          <w:color w:val="000000" w:themeColor="text1"/>
          <w:szCs w:val="24"/>
        </w:rPr>
      </w:pPr>
    </w:p>
    <w:p w:rsidR="003C4162" w:rsidRPr="005A017F" w:rsidRDefault="003C4162" w:rsidP="003C4162">
      <w:pPr>
        <w:spacing w:after="0"/>
        <w:jc w:val="both"/>
        <w:rPr>
          <w:rFonts w:cs="Times New Roman"/>
          <w:color w:val="000000" w:themeColor="text1"/>
          <w:szCs w:val="24"/>
        </w:rPr>
      </w:pPr>
      <w:r w:rsidRPr="005A017F">
        <w:rPr>
          <w:rFonts w:cs="Times New Roman"/>
          <w:b/>
          <w:color w:val="000000" w:themeColor="text1"/>
          <w:szCs w:val="24"/>
        </w:rPr>
        <w:t xml:space="preserve">Table </w:t>
      </w:r>
      <w:r w:rsidR="0049662A" w:rsidRPr="005A017F">
        <w:rPr>
          <w:rFonts w:cs="Times New Roman"/>
          <w:b/>
          <w:color w:val="000000" w:themeColor="text1"/>
          <w:szCs w:val="24"/>
        </w:rPr>
        <w:t>S</w:t>
      </w:r>
      <w:r w:rsidRPr="005A017F">
        <w:rPr>
          <w:rFonts w:cs="Times New Roman"/>
          <w:b/>
          <w:color w:val="000000" w:themeColor="text1"/>
          <w:szCs w:val="24"/>
        </w:rPr>
        <w:t>6:</w:t>
      </w:r>
      <w:r w:rsidRPr="005A017F">
        <w:rPr>
          <w:rFonts w:cs="Times New Roman"/>
          <w:color w:val="000000" w:themeColor="text1"/>
          <w:szCs w:val="24"/>
        </w:rPr>
        <w:t xml:space="preserve"> The studies of SNHG12 role in solid tumors. T=tumor </w:t>
      </w:r>
      <w:proofErr w:type="gramStart"/>
      <w:r w:rsidRPr="005A017F">
        <w:rPr>
          <w:rFonts w:cs="Times New Roman"/>
          <w:color w:val="000000" w:themeColor="text1"/>
          <w:szCs w:val="24"/>
        </w:rPr>
        <w:t>tissue ,</w:t>
      </w:r>
      <w:proofErr w:type="gramEnd"/>
      <w:r w:rsidRPr="005A017F">
        <w:rPr>
          <w:rFonts w:cs="Times New Roman"/>
          <w:color w:val="000000" w:themeColor="text1"/>
          <w:szCs w:val="24"/>
        </w:rPr>
        <w:t xml:space="preserve"> C=cells, X=no mention</w:t>
      </w:r>
    </w:p>
    <w:tbl>
      <w:tblPr>
        <w:tblStyle w:val="TableGrid"/>
        <w:tblW w:w="5000" w:type="pct"/>
        <w:tblLook w:val="04A0"/>
      </w:tblPr>
      <w:tblGrid>
        <w:gridCol w:w="2203"/>
        <w:gridCol w:w="4058"/>
        <w:gridCol w:w="3629"/>
        <w:gridCol w:w="851"/>
        <w:gridCol w:w="849"/>
        <w:gridCol w:w="1586"/>
      </w:tblGrid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ype of cancer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iological role</w:t>
            </w:r>
          </w:p>
        </w:tc>
        <w:tc>
          <w:tcPr>
            <w:tcW w:w="1377" w:type="pct"/>
          </w:tcPr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olecular m</w:t>
            </w:r>
            <w:r w:rsidR="003C4162" w:rsidRPr="005A017F">
              <w:rPr>
                <w:color w:val="000000" w:themeColor="text1"/>
              </w:rPr>
              <w:t>echanism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s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umor tissue</w:t>
            </w:r>
          </w:p>
        </w:tc>
        <w:tc>
          <w:tcPr>
            <w:tcW w:w="60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ef.</w:t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atural killer/T-cell lymphoma</w:t>
            </w:r>
          </w:p>
        </w:tc>
        <w:tc>
          <w:tcPr>
            <w:tcW w:w="1540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</w:t>
            </w:r>
            <w:r w:rsidR="003C4162" w:rsidRPr="005A017F">
              <w:rPr>
                <w:color w:val="000000" w:themeColor="text1"/>
              </w:rPr>
              <w:t>roliferation and drug resistance</w:t>
            </w:r>
          </w:p>
        </w:tc>
        <w:tc>
          <w:tcPr>
            <w:tcW w:w="1377" w:type="pct"/>
          </w:tcPr>
          <w:p w:rsidR="003C4162" w:rsidRPr="005A017F" w:rsidRDefault="00F4590F" w:rsidP="00F60ED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ts transcription is up-regulated by c-</w:t>
            </w:r>
            <w:proofErr w:type="spellStart"/>
            <w:r w:rsidRPr="005A017F">
              <w:rPr>
                <w:color w:val="000000" w:themeColor="text1"/>
              </w:rPr>
              <w:t>Myc</w:t>
            </w:r>
            <w:proofErr w:type="spellEnd"/>
            <w:r w:rsidRPr="005A017F">
              <w:rPr>
                <w:color w:val="000000" w:themeColor="text1"/>
              </w:rPr>
              <w:t xml:space="preserve"> activity</w:t>
            </w:r>
            <w:r w:rsidRPr="005A017F" w:rsidDel="00F4590F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Zhu&lt;/Author&gt;&lt;Year&gt;2019&lt;/Year&gt;&lt;RecNum&gt;844&lt;/RecNum&gt;&lt;DisplayText&gt;(Zhu et al., 2019a)&lt;/DisplayText&gt;&lt;record&gt;&lt;rec-number&gt;844&lt;/rec-number&gt;&lt;foreign-keys&gt;&lt;key app="EN" db-id="tfa22wzfmvapeces90svvw010rvst5res995" timestamp="1575236949"&gt;844&lt;/key&gt;&lt;/foreign-keys&gt;&lt;ref-type name="Journal Article"&gt;17&lt;/ref-type&gt;&lt;contributors&gt;&lt;authors&gt;&lt;author&gt;Zhu, L.&lt;/author&gt;&lt;author&gt;Zhang, X.&lt;/author&gt;&lt;author&gt;Fu, X.&lt;/author&gt;&lt;author&gt;Li, Z.&lt;/author&gt;&lt;author&gt;Sun, Z.&lt;/author&gt;&lt;author&gt;Wu, J.&lt;/author&gt;&lt;author&gt;Wang, X.&lt;/author&gt;&lt;author&gt;Wang, F.&lt;/author&gt;&lt;author&gt;Li, X.&lt;/author&gt;&lt;author&gt;Niu, S.&lt;/author&gt;&lt;author&gt;Ding, M.&lt;/author&gt;&lt;author&gt;Yang, Z.&lt;/author&gt;&lt;author&gt;Yang, W.&lt;/author&gt;&lt;author&gt;Yin, M.&lt;/author&gt;&lt;author&gt;Zhang, L.&lt;/author&gt;&lt;author&gt;Zhang, M.&lt;/author&gt;&lt;/authors&gt;&lt;/contributors&gt;&lt;auth-address&gt;Department of Oncology, The First Affiliated Hospital of Zhengzhou University, Zhengzhou, People&amp;apos;s Republic of China.&lt;/auth-address&gt;&lt;titles&gt;&lt;title&gt;c-Myc mediated upregulation of long noncoding RNA SNHG12 regulates proliferation and drug sensitivity in natural killer/T-cell lymphoma&lt;/title&gt;&lt;secondary-title&gt;J Cell Biochem&lt;/secondary-title&gt;&lt;alt-title&gt;Journal of cellular biochemistry&lt;/alt-title&gt;&lt;/titles&gt;&lt;periodical&gt;&lt;full-title&gt;J Cell Biochem&lt;/full-title&gt;&lt;abbr-1&gt;Journal of cellular biochemistry&lt;/abbr-1&gt;&lt;/periodical&gt;&lt;alt-periodical&gt;&lt;full-title&gt;J Cell Biochem&lt;/full-title&gt;&lt;abbr-1&gt;Journal of cellular biochemistry&lt;/abbr-1&gt;&lt;/alt-periodical&gt;&lt;pages&gt;12628-12637&lt;/pages&gt;&lt;volume&gt;120&lt;/volume&gt;&lt;number&gt;8&lt;/number&gt;&lt;edition&gt;2019/03/03&lt;/edition&gt;&lt;keywords&gt;&lt;keyword&gt;Snhg12&lt;/keyword&gt;&lt;keyword&gt;c-Myc&lt;/keyword&gt;&lt;keyword&gt;drug sensitivity&lt;/keyword&gt;&lt;keyword&gt;natural killer/T-cell lymphoma&lt;/keyword&gt;&lt;keyword&gt;proliferation&lt;/keyword&gt;&lt;/keywords&gt;&lt;dates&gt;&lt;year&gt;2019&lt;/year&gt;&lt;pub-dates&gt;&lt;date&gt;Aug&lt;/date&gt;&lt;/pub-dates&gt;&lt;/dates&gt;&lt;isbn&gt;0730-2312&lt;/isbn&gt;&lt;accession-num&gt;30825244&lt;/accession-num&gt;&lt;urls&gt;&lt;/urls&gt;&lt;electronic-resource-num&gt;10.1002/jcb.28529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u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ladder cancer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</w:t>
            </w:r>
          </w:p>
        </w:tc>
        <w:tc>
          <w:tcPr>
            <w:tcW w:w="1377" w:type="pct"/>
          </w:tcPr>
          <w:p w:rsidR="00F4590F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F4590F" w:rsidRPr="005A017F">
              <w:rPr>
                <w:color w:val="000000" w:themeColor="text1"/>
              </w:rPr>
              <w:t xml:space="preserve"> HDAC10, AGER</w:t>
            </w:r>
          </w:p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F4590F" w:rsidRPr="005A017F">
              <w:rPr>
                <w:color w:val="000000" w:themeColor="text1"/>
              </w:rPr>
              <w:t xml:space="preserve"> PCDH7, LATS2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KaWFuZzwvQXV0aG9yPjxZZWFyPjIwMTg8L1llYXI+PFJl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KaWFuZzwvQXV0aG9yPjxZZWFyPjIwMTg8L1llYXI+PFJl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Jiang et al., 2018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reast cancer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apoptosis and migration</w:t>
            </w:r>
          </w:p>
        </w:tc>
        <w:tc>
          <w:tcPr>
            <w:tcW w:w="1377" w:type="pct"/>
          </w:tcPr>
          <w:p w:rsidR="00F4590F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F4590F" w:rsidRPr="005A017F">
              <w:rPr>
                <w:color w:val="000000" w:themeColor="text1"/>
              </w:rPr>
              <w:t xml:space="preserve"> MMP13</w:t>
            </w:r>
          </w:p>
          <w:p w:rsidR="003C4162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ts transcription is up-regulated by  c-</w:t>
            </w:r>
            <w:proofErr w:type="spellStart"/>
            <w:r w:rsidRPr="005A017F">
              <w:rPr>
                <w:color w:val="000000" w:themeColor="text1"/>
              </w:rPr>
              <w:t>Myc</w:t>
            </w:r>
            <w:proofErr w:type="spellEnd"/>
            <w:r w:rsidRPr="005A017F">
              <w:rPr>
                <w:color w:val="000000" w:themeColor="text1"/>
              </w:rPr>
              <w:t xml:space="preserve"> activity</w:t>
            </w:r>
            <w:r w:rsidRPr="005A017F" w:rsidDel="00F4590F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NzwvWWVhcj48UmVj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NzwvWWVhcj48UmVj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Wang et al., 2017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rvical cancer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migration and invasion</w:t>
            </w:r>
          </w:p>
        </w:tc>
        <w:tc>
          <w:tcPr>
            <w:tcW w:w="1377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424-5p sponging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Eb25nPC9BdXRob3I+PFllYXI+MjAxODwvWWVhcj48UmVj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Eb25nPC9BdXRob3I+PFllYXI+MjAxODwvWWVhcj48UmVj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Dong et al., 2018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rvical cancer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migration and invasion</w:t>
            </w:r>
          </w:p>
        </w:tc>
        <w:tc>
          <w:tcPr>
            <w:tcW w:w="1377" w:type="pct"/>
          </w:tcPr>
          <w:p w:rsidR="00F4590F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25b sponging</w:t>
            </w:r>
          </w:p>
          <w:p w:rsidR="003C4162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STAT3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KaW48L0F1dGhvcj48WWVhcj4yMDE5PC9ZZWFyPjxSZWNO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KaW48L0F1dGhvcj48WWVhcj4yMDE5PC9ZZWFyPjxSZWNO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Jin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invasion</w:t>
            </w:r>
          </w:p>
        </w:tc>
        <w:tc>
          <w:tcPr>
            <w:tcW w:w="1377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6</w:t>
            </w:r>
            <w:r w:rsidR="00F4590F" w:rsidRPr="005A017F">
              <w:rPr>
                <w:color w:val="000000" w:themeColor="text1"/>
              </w:rPr>
              <w:t xml:space="preserve"> sponging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Liu&lt;/Author&gt;&lt;Year&gt;2019&lt;/Year&gt;&lt;RecNum&gt;850&lt;/RecNum&gt;&lt;DisplayText&gt;(Liu et al., 2019f)&lt;/DisplayText&gt;&lt;record&gt;&lt;rec-number&gt;850&lt;/rec-number&gt;&lt;foreign-keys&gt;&lt;key app="EN" db-id="tfa22wzfmvapeces90svvw010rvst5res995" timestamp="1575237227"&gt;850&lt;/key&gt;&lt;/foreign-keys&gt;&lt;ref-type name="Journal Article"&gt;17&lt;/ref-type&gt;&lt;contributors&gt;&lt;authors&gt;&lt;author&gt;Liu, Y.&lt;/author&gt;&lt;author&gt;Zhou, J.&lt;/author&gt;&lt;author&gt;Wang, S.&lt;/author&gt;&lt;author&gt;Song, Y.&lt;/author&gt;&lt;author&gt;Zhou, J.&lt;/author&gt;&lt;author&gt;Ren, F.&lt;/author&gt;&lt;/authors&gt;&lt;/contributors&gt;&lt;auth-address&gt;Department of Geriatric Surgery, The Second Xiangya Hospital, Central South University, Changsha, Hunan 410011, P.R. China.&lt;/auth-address&gt;&lt;titles&gt;&lt;title&gt;Long non-coding RNA SNHG12 promotes proliferation and invasion of colorectal cancer cells by acting as a molecular sponge of microRNA-16&lt;/title&gt;&lt;secondary-title&gt;Exp Ther Med&lt;/secondary-title&gt;&lt;alt-title&gt;Experimental and therapeutic medicine&lt;/alt-title&gt;&lt;/titles&gt;&lt;periodical&gt;&lt;full-title&gt;Exp Ther Med&lt;/full-title&gt;&lt;abbr-1&gt;Experimental and therapeutic medicine&lt;/abbr-1&gt;&lt;/periodical&gt;&lt;alt-periodical&gt;&lt;full-title&gt;Exp Ther Med&lt;/full-title&gt;&lt;abbr-1&gt;Experimental and therapeutic medicine&lt;/abbr-1&gt;&lt;/alt-periodical&gt;&lt;pages&gt;1212-1220&lt;/pages&gt;&lt;volume&gt;18&lt;/volume&gt;&lt;number&gt;2&lt;/number&gt;&lt;edition&gt;2019/07/19&lt;/edition&gt;&lt;keywords&gt;&lt;keyword&gt;colorectal cancer&lt;/keyword&gt;&lt;keyword&gt;invasion&lt;/keyword&gt;&lt;keyword&gt;long non-coding RNA&lt;/keyword&gt;&lt;keyword&gt;microRNA&lt;/keyword&gt;&lt;keyword&gt;microRNA16&lt;/keyword&gt;&lt;keyword&gt;proliferation&lt;/keyword&gt;&lt;keyword&gt;small nucleolar RNA host gene 12&lt;/keyword&gt;&lt;/keywords&gt;&lt;dates&gt;&lt;year&gt;2019&lt;/year&gt;&lt;pub-dates&gt;&lt;date&gt;Aug&lt;/date&gt;&lt;/pub-dates&gt;&lt;/dates&gt;&lt;isbn&gt;1792-0981 (Print)&amp;#xD;1792-0981&lt;/isbn&gt;&lt;accession-num&gt;31316616&lt;/accession-num&gt;&lt;urls&gt;&lt;/urls&gt;&lt;custom2&gt;PMC6601377&lt;/custom2&gt;&lt;electronic-resource-num&gt;10.3892/etm.2019.7650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u et al., 2019f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roliferation, cell cycle arrest, apoptosis</w:t>
            </w:r>
          </w:p>
        </w:tc>
        <w:tc>
          <w:tcPr>
            <w:tcW w:w="1377" w:type="pct"/>
          </w:tcPr>
          <w:p w:rsidR="00F4590F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F4590F" w:rsidRPr="005A017F">
              <w:rPr>
                <w:color w:val="000000" w:themeColor="text1"/>
              </w:rPr>
              <w:t xml:space="preserve"> CDK4, CDK6 and CCND1</w:t>
            </w:r>
          </w:p>
          <w:p w:rsidR="00F4590F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</w:t>
            </w:r>
            <w:r w:rsidR="00F4590F" w:rsidRPr="005A017F">
              <w:rPr>
                <w:color w:val="000000" w:themeColor="text1"/>
              </w:rPr>
              <w:t xml:space="preserve"> CASP3</w:t>
            </w:r>
          </w:p>
          <w:p w:rsidR="003C4162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ctivation of AKT</w:t>
            </w:r>
            <w:r w:rsidRPr="005A017F" w:rsidDel="00F4590F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NzwvWWVhcj48UmVj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NzwvWWVhcj48UmVj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ang et al., 2017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540" w:type="pct"/>
          </w:tcPr>
          <w:p w:rsidR="003C4162" w:rsidRPr="005A017F" w:rsidRDefault="003C4162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metastasis </w:t>
            </w:r>
          </w:p>
        </w:tc>
        <w:tc>
          <w:tcPr>
            <w:tcW w:w="1377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99a/b-5p</w:t>
            </w:r>
            <w:r w:rsidR="00F4590F" w:rsidRPr="005A017F">
              <w:rPr>
                <w:color w:val="000000" w:themeColor="text1"/>
              </w:rPr>
              <w:t xml:space="preserve"> sponging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ZYW5nPC9BdXRob3I+PFllYXI+MjAxODwvWWVhcj48UmVj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ZYW5nPC9BdXRob3I+PFllYXI+MjAxODwvWWVhcj48UmVj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Yang et al., 2018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migration</w:t>
            </w:r>
          </w:p>
        </w:tc>
        <w:tc>
          <w:tcPr>
            <w:tcW w:w="1377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6 </w:t>
            </w:r>
            <w:r w:rsidR="00F4590F" w:rsidRPr="005A017F">
              <w:rPr>
                <w:color w:val="000000" w:themeColor="text1"/>
              </w:rPr>
              <w:t xml:space="preserve"> sponging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Zhao&lt;/Author&gt;&lt;Year&gt;2019&lt;/Year&gt;&lt;RecNum&gt;853&lt;/RecNum&gt;&lt;DisplayText&gt;(Zhao et al., 2019)&lt;/DisplayText&gt;&lt;record&gt;&lt;rec-number&gt;853&lt;/rec-number&gt;&lt;foreign-keys&gt;&lt;key app="EN" db-id="tfa22wzfmvapeces90svvw010rvst5res995" timestamp="1575237359"&gt;853&lt;/key&gt;&lt;/foreign-keys&gt;&lt;ref-type name="Journal Article"&gt;17&lt;/ref-type&gt;&lt;contributors&gt;&lt;authors&gt;&lt;author&gt;Zhao, G.&lt;/author&gt;&lt;author&gt;Wang, S.&lt;/author&gt;&lt;author&gt;Liang, X.&lt;/author&gt;&lt;author&gt;Wang, C.&lt;/author&gt;&lt;author&gt;Peng, B.&lt;/author&gt;&lt;/authors&gt;&lt;/contributors&gt;&lt;auth-address&gt;Department of Gastrointestinal Surgery, Central South University Xiangya School of Medicine Affiliated Haikou Hospital, Haikou, Hainan 570208, P.R. China.&lt;/auth-address&gt;&lt;titles&gt;&lt;title&gt;Oncogenic role of long non-coding RNA SNHG12 in gastric cancer cells by targeting miR-16&lt;/title&gt;&lt;secondary-title&gt;Exp Ther Med&lt;/secondary-title&gt;&lt;alt-title&gt;Experimental and therapeutic medicine&lt;/alt-title&gt;&lt;/titles&gt;&lt;periodical&gt;&lt;full-title&gt;Exp Ther Med&lt;/full-title&gt;&lt;abbr-1&gt;Experimental and therapeutic medicine&lt;/abbr-1&gt;&lt;/periodical&gt;&lt;alt-periodical&gt;&lt;full-title&gt;Exp Ther Med&lt;/full-title&gt;&lt;abbr-1&gt;Experimental and therapeutic medicine&lt;/abbr-1&gt;&lt;/alt-periodical&gt;&lt;pages&gt;199-208&lt;/pages&gt;&lt;volume&gt;18&lt;/volume&gt;&lt;number&gt;1&lt;/number&gt;&lt;edition&gt;2019/07/02&lt;/edition&gt;&lt;keywords&gt;&lt;keyword&gt;gastric cancer&lt;/keyword&gt;&lt;keyword&gt;microRNA-16&lt;/keyword&gt;&lt;keyword&gt;migration&lt;/keyword&gt;&lt;keyword&gt;proliferation&lt;/keyword&gt;&lt;keyword&gt;small nucleolar RNA host gene 12&lt;/keyword&gt;&lt;/keywords&gt;&lt;dates&gt;&lt;year&gt;2019&lt;/year&gt;&lt;pub-dates&gt;&lt;date&gt;Jul&lt;/date&gt;&lt;/pub-dates&gt;&lt;/dates&gt;&lt;isbn&gt;1792-0981 (Print)&amp;#xD;1792-0981&lt;/isbn&gt;&lt;accession-num&gt;31258654&lt;/accession-num&gt;&lt;urls&gt;&lt;/urls&gt;&lt;custom2&gt;PMC6566104&lt;/custom2&gt;&lt;electronic-resource-num&gt;10.3892/etm.2019.7526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ao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540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arger t</w:t>
            </w:r>
            <w:r w:rsidR="003C4162" w:rsidRPr="005A017F">
              <w:rPr>
                <w:color w:val="000000" w:themeColor="text1"/>
              </w:rPr>
              <w:t>umor size, tumor node metastasis stage, distant metastasis, lymphatic metastasis, cell growth, colony formation, proliferation and invasion</w:t>
            </w:r>
          </w:p>
        </w:tc>
        <w:tc>
          <w:tcPr>
            <w:tcW w:w="1377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20 sponging</w:t>
            </w:r>
          </w:p>
          <w:p w:rsidR="00F4590F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: CRLK</w:t>
            </w:r>
          </w:p>
          <w:p w:rsidR="00F4590F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ctivation of AKT, ERK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g8L1llYXI+PFJl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g8L1llYXI+PFJl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ang and Lu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lioma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growth  </w:t>
            </w:r>
          </w:p>
        </w:tc>
        <w:tc>
          <w:tcPr>
            <w:tcW w:w="1377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01-2 sponging</w:t>
            </w:r>
          </w:p>
          <w:p w:rsidR="00F4590F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: FOXP1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TdW48L0F1dGhvcj48WWVhcj4yMDE4PC9ZZWFyPjxSZWNO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TdW48L0F1dGhvcj48WWVhcj4yMDE4PC9ZZWFyPjxSZWNO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Sun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Glioma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migration</w:t>
            </w:r>
          </w:p>
        </w:tc>
        <w:tc>
          <w:tcPr>
            <w:tcW w:w="1377" w:type="pct"/>
          </w:tcPr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ssociated</w:t>
            </w:r>
            <w:r w:rsidR="003C4162" w:rsidRPr="005A017F">
              <w:rPr>
                <w:color w:val="000000" w:themeColor="text1"/>
              </w:rPr>
              <w:t xml:space="preserve"> with </w:t>
            </w:r>
            <w:proofErr w:type="spellStart"/>
            <w:r w:rsidR="003C4162" w:rsidRPr="005A017F">
              <w:rPr>
                <w:color w:val="000000" w:themeColor="text1"/>
              </w:rPr>
              <w:t>Hu</w:t>
            </w:r>
            <w:proofErr w:type="spellEnd"/>
            <w:r w:rsidR="003C4162" w:rsidRPr="005A017F">
              <w:rPr>
                <w:color w:val="000000" w:themeColor="text1"/>
              </w:rPr>
              <w:t xml:space="preserve"> antigen R (</w:t>
            </w:r>
            <w:proofErr w:type="spellStart"/>
            <w:r w:rsidR="003C4162" w:rsidRPr="005A017F">
              <w:rPr>
                <w:color w:val="000000" w:themeColor="text1"/>
              </w:rPr>
              <w:t>HuR</w:t>
            </w:r>
            <w:proofErr w:type="spellEnd"/>
            <w:r w:rsidR="003C4162" w:rsidRPr="005A017F">
              <w:rPr>
                <w:color w:val="000000" w:themeColor="text1"/>
              </w:rPr>
              <w:t>)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ZWk8L0F1dGhvcj48WWVhcj4yMDE4PC9ZZWFyPjxSZWNO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ZWk8L0F1dGhvcj48WWVhcj4yMDE4PC9ZZWFyPjxSZWNO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ei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lioma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alignant progression</w:t>
            </w:r>
          </w:p>
        </w:tc>
        <w:tc>
          <w:tcPr>
            <w:tcW w:w="1377" w:type="pct"/>
          </w:tcPr>
          <w:p w:rsidR="00F4590F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DP43 stabilizes SNHG12</w:t>
            </w:r>
          </w:p>
          <w:p w:rsidR="00F4590F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95-sponging</w:t>
            </w:r>
          </w:p>
          <w:p w:rsidR="003C4162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SOX5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4PC9ZZWFyPjxSZWNO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4PC9ZZWFyPjxSZWNO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u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Laryngeal squamous cell carcinoma 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invasion and apoptosis</w:t>
            </w:r>
          </w:p>
        </w:tc>
        <w:tc>
          <w:tcPr>
            <w:tcW w:w="1377" w:type="pct"/>
          </w:tcPr>
          <w:p w:rsidR="00F4590F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29-5p </w:t>
            </w:r>
            <w:r w:rsidR="00F4590F" w:rsidRPr="005A017F">
              <w:rPr>
                <w:color w:val="000000" w:themeColor="text1"/>
              </w:rPr>
              <w:t xml:space="preserve">sponging </w:t>
            </w:r>
          </w:p>
          <w:p w:rsidR="003C4162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WWP1 (WT)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Li&lt;/Author&gt;&lt;Year&gt;2019&lt;/Year&gt;&lt;RecNum&gt;858&lt;/RecNum&gt;&lt;DisplayText&gt;(Li et al., 2019a)&lt;/DisplayText&gt;&lt;record&gt;&lt;rec-number&gt;858&lt;/rec-number&gt;&lt;foreign-keys&gt;&lt;key app="EN" db-id="tfa22wzfmvapeces90svvw010rvst5res995" timestamp="1575237692"&gt;858&lt;/key&gt;&lt;/foreign-keys&gt;&lt;ref-type name="Journal Article"&gt;17&lt;/ref-type&gt;&lt;contributors&gt;&lt;authors&gt;&lt;author&gt;Li, J.&lt;/author&gt;&lt;author&gt;Sun, S.&lt;/author&gt;&lt;author&gt;Chen, W.&lt;/author&gt;&lt;author&gt;Yuan, K.&lt;/author&gt;&lt;/authors&gt;&lt;/contributors&gt;&lt;auth-address&gt;Department of Otolaryngology-Head and Neck Surgery, The Central Hospital of Wuhan, Tongji Medical College Huazhong University of Science and Technology, Wuhan, Hubei, China (mainland).&lt;/auth-address&gt;&lt;titles&gt;&lt;title&gt;Small Nucleolar RNA Host Gene 12 (SNHG12) Promotes Proliferation and Invasion of Laryngeal Cancer Cells via Sponging miR-129-5p and Potentiating WW Domain-Containing E3 Ubiquitin Protein Ligase 1 (WWP1) Expression&lt;/title&gt;&lt;secondary-title&gt;Med Sci Monit&lt;/secondary-title&gt;&lt;alt-title&gt;Medical science monitor : international medical journal of experimental and clinical research&lt;/alt-title&gt;&lt;/titles&gt;&lt;periodical&gt;&lt;full-title&gt;Medical science monitor : international medical journal of experimental and clinical research&lt;/full-title&gt;&lt;abbr-1&gt;Med Sci Monit&lt;/abbr-1&gt;&lt;/periodical&gt;&lt;alt-periodical&gt;&lt;full-title&gt;Medical science monitor : international medical journal of experimental and clinical research&lt;/full-title&gt;&lt;abbr-1&gt;Med Sci Monit&lt;/abbr-1&gt;&lt;/alt-periodical&gt;&lt;pages&gt;5552-5560&lt;/pages&gt;&lt;volume&gt;25&lt;/volume&gt;&lt;edition&gt;2019/07/28&lt;/edition&gt;&lt;dates&gt;&lt;year&gt;2019&lt;/year&gt;&lt;pub-dates&gt;&lt;date&gt;Jul 26&lt;/date&gt;&lt;/pub-dates&gt;&lt;/dates&gt;&lt;isbn&gt;1234-1010&lt;/isbn&gt;&lt;accession-num&gt;31348766&lt;/accession-num&gt;&lt;urls&gt;&lt;/urls&gt;&lt;custom2&gt;PMC6681687&lt;/custom2&gt;&lt;electronic-resource-num&gt;10.12659/msm.917088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migration and invasion</w:t>
            </w:r>
          </w:p>
        </w:tc>
        <w:tc>
          <w:tcPr>
            <w:tcW w:w="1377" w:type="pct"/>
          </w:tcPr>
          <w:p w:rsidR="00F4590F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18 sponging</w:t>
            </w:r>
          </w:p>
          <w:p w:rsidR="00F4590F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</w:t>
            </w:r>
            <w:r w:rsidR="00F4590F" w:rsidRPr="005A017F">
              <w:rPr>
                <w:color w:val="000000" w:themeColor="text1"/>
              </w:rPr>
              <w:t xml:space="preserve"> CASP3, CASP9</w:t>
            </w:r>
          </w:p>
          <w:p w:rsidR="00F4590F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F4590F" w:rsidRPr="005A017F">
              <w:rPr>
                <w:color w:val="000000" w:themeColor="text1"/>
              </w:rPr>
              <w:t xml:space="preserve"> MMP9, VIM, SLUG, ZEB2</w:t>
            </w:r>
          </w:p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own-regulation of </w:t>
            </w:r>
            <w:r w:rsidR="00F4590F" w:rsidRPr="005A017F">
              <w:rPr>
                <w:color w:val="000000" w:themeColor="text1"/>
              </w:rPr>
              <w:t xml:space="preserve"> E-CAD</w:t>
            </w:r>
            <w:r w:rsidR="00F4590F" w:rsidRPr="005A017F" w:rsidDel="00F4590F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Wang&lt;/Author&gt;&lt;Year&gt;2019&lt;/Year&gt;&lt;RecNum&gt;859&lt;/RecNum&gt;&lt;DisplayText&gt;(Wang et al., 2019j)&lt;/DisplayText&gt;&lt;record&gt;&lt;rec-number&gt;859&lt;/rec-number&gt;&lt;foreign-keys&gt;&lt;key app="EN" db-id="tfa22wzfmvapeces90svvw010rvst5res995" timestamp="1575237731"&gt;859&lt;/key&gt;&lt;/foreign-keys&gt;&lt;ref-type name="Journal Article"&gt;17&lt;/ref-type&gt;&lt;contributors&gt;&lt;authors&gt;&lt;author&gt;Wang, Y.&lt;/author&gt;&lt;author&gt;Liang, S.&lt;/author&gt;&lt;author&gt;Yu, Y.&lt;/author&gt;&lt;author&gt;Shi, Y.&lt;/author&gt;&lt;author&gt;Zheng, H.&lt;/author&gt;&lt;/authors&gt;&lt;/contributors&gt;&lt;auth-address&gt;Clinical Laboratory of Affiliated Hospital of Hebei University, Baoding, Hebei 071000, P.R. China.&lt;/auth-address&gt;&lt;titles&gt;&lt;title&gt;Knockdown of SNHG12 suppresses tumor metastasis and epithelial-mesenchymal transition via the Slug/ZEB2 signaling pathway by targeting miR-218 in NSCLC&lt;/title&gt;&lt;secondary-title&gt;Oncol Lett&lt;/secondary-title&gt;&lt;alt-title&gt;Oncology letters&lt;/alt-title&gt;&lt;/titles&gt;&lt;periodical&gt;&lt;full-title&gt;Oncol Lett&lt;/full-title&gt;&lt;abbr-1&gt;Oncology letters&lt;/abbr-1&gt;&lt;/periodical&gt;&lt;alt-periodical&gt;&lt;full-title&gt;Oncol Lett&lt;/full-title&gt;&lt;abbr-1&gt;Oncology letters&lt;/abbr-1&gt;&lt;/alt-periodical&gt;&lt;pages&gt;2356-2364&lt;/pages&gt;&lt;volume&gt;17&lt;/volume&gt;&lt;number&gt;2&lt;/number&gt;&lt;edition&gt;2019/02/06&lt;/edition&gt;&lt;keywords&gt;&lt;keyword&gt;Slug/zinc finger E-box-binding homeobox 2&lt;/keyword&gt;&lt;keyword&gt;epithelial-mesenchymal transition&lt;/keyword&gt;&lt;keyword&gt;metastasis&lt;/keyword&gt;&lt;keyword&gt;microRNA-218&lt;/keyword&gt;&lt;keyword&gt;non-small cell lung cancer&lt;/keyword&gt;&lt;keyword&gt;small nucleolar RNA host gene 12&lt;/keyword&gt;&lt;/keywords&gt;&lt;dates&gt;&lt;year&gt;2019&lt;/year&gt;&lt;pub-dates&gt;&lt;date&gt;Feb&lt;/date&gt;&lt;/pub-dates&gt;&lt;/dates&gt;&lt;isbn&gt;1792-1074 (Print)&amp;#xD;1792-1074&lt;/isbn&gt;&lt;accession-num&gt;30719111&lt;/accession-num&gt;&lt;urls&gt;&lt;/urls&gt;&lt;custom2&gt;PMC6351734&lt;/custom2&gt;&lt;electronic-resource-num&gt;10.3892/ol.2018.9880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ang et al., 2019j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540" w:type="pct"/>
          </w:tcPr>
          <w:p w:rsidR="003C4162" w:rsidRPr="005A017F" w:rsidRDefault="00F123A8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 Cell p</w:t>
            </w:r>
            <w:r w:rsidR="003C4162" w:rsidRPr="005A017F">
              <w:rPr>
                <w:color w:val="000000" w:themeColor="text1"/>
              </w:rPr>
              <w:t>roliferatio</w:t>
            </w:r>
            <w:r w:rsidRPr="005A017F">
              <w:rPr>
                <w:color w:val="000000" w:themeColor="text1"/>
              </w:rPr>
              <w:t xml:space="preserve">n, self-renewal capacity. </w:t>
            </w:r>
            <w:r w:rsidR="003C4162" w:rsidRPr="005A017F">
              <w:rPr>
                <w:color w:val="000000" w:themeColor="text1"/>
              </w:rPr>
              <w:t xml:space="preserve">apoptosis, </w:t>
            </w:r>
            <w:r w:rsidRPr="005A017F">
              <w:rPr>
                <w:color w:val="000000" w:themeColor="text1"/>
              </w:rPr>
              <w:t>drug resistance</w:t>
            </w:r>
          </w:p>
        </w:tc>
        <w:tc>
          <w:tcPr>
            <w:tcW w:w="1377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38 spong</w:t>
            </w:r>
            <w:r w:rsidR="00F4590F" w:rsidRPr="005A017F">
              <w:rPr>
                <w:color w:val="000000" w:themeColor="text1"/>
              </w:rPr>
              <w:t>ing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NzwvWWVhcj48UmVj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NzwvWWVhcj48UmVj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Wang et al., 2017f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540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self-renewal capacity. apoptosis, drug resistance</w:t>
            </w:r>
          </w:p>
        </w:tc>
        <w:tc>
          <w:tcPr>
            <w:tcW w:w="1377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81a sponging</w:t>
            </w:r>
          </w:p>
          <w:p w:rsidR="00F4590F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F4590F" w:rsidRPr="005A017F">
              <w:rPr>
                <w:color w:val="000000" w:themeColor="text1"/>
              </w:rPr>
              <w:t xml:space="preserve"> SLUG</w:t>
            </w:r>
          </w:p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Activation of </w:t>
            </w:r>
            <w:r w:rsidR="00F4590F" w:rsidRPr="005A017F">
              <w:rPr>
                <w:color w:val="000000" w:themeColor="text1"/>
              </w:rPr>
              <w:t xml:space="preserve"> MAPK1, MAP2K1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826196" w:rsidRPr="005A017F">
              <w:rPr>
                <w:color w:val="000000" w:themeColor="text1"/>
              </w:rPr>
              <w:instrText xml:space="preserve"> ADDIN EN.CITE &lt;EndNote&gt;&lt;Cite&gt;&lt;Author&gt;Wang&lt;/Author&gt;&lt;Year&gt;2017&lt;/Year&gt;&lt;RecNum&gt;861&lt;/RecNum&gt;&lt;DisplayText&gt;(Wang et al., 2017d)&lt;/DisplayText&gt;&lt;record&gt;&lt;rec-number&gt;861&lt;/rec-number&gt;&lt;foreign-keys&gt;&lt;key app="EN" db-id="tfa22wzfmvapeces90svvw010rvst5res995" timestamp="1575237838"&gt;861&lt;/key&gt;&lt;/foreign-keys&gt;&lt;ref-type name="Journal Article"&gt;17&lt;/ref-type&gt;&lt;contributors&gt;&lt;authors&gt;&lt;author&gt;Wang, P.&lt;/author&gt;&lt;author&gt;Chen, D.&lt;/author&gt;&lt;author&gt;Ma, H.&lt;/author&gt;&lt;author&gt;Li, Y.&lt;/author&gt;&lt;/authors&gt;&lt;/contributors&gt;&lt;auth-address&gt;Department of Cardiothoracic Surgery, Huaihe Hospital of Henan University, Kaifeng 475000, China.&lt;/auth-address&gt;&lt;titles&gt;&lt;title&gt;LncRNA SNHG12 contributes to multidrug resistance through activating the MAPK/Slug pathway by sponging miR-181a in non-small cell lung cancer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84086-84101&lt;/pages&gt;&lt;volume&gt;8&lt;/volume&gt;&lt;number&gt;48&lt;/number&gt;&lt;edition&gt;2017/11/16&lt;/edition&gt;&lt;keywords&gt;&lt;keyword&gt;MAPK/Slug&lt;/keyword&gt;&lt;keyword&gt;Nsclc&lt;/keyword&gt;&lt;keyword&gt;Snhg12&lt;/keyword&gt;&lt;keyword&gt;lncRNA&lt;/keyword&gt;&lt;keyword&gt;miR-181a&lt;/keyword&gt;&lt;/keywords&gt;&lt;dates&gt;&lt;year&gt;2017&lt;/year&gt;&lt;pub-dates&gt;&lt;date&gt;Oct 13&lt;/date&gt;&lt;/pub-dates&gt;&lt;/dates&gt;&lt;isbn&gt;1949-2553&lt;/isbn&gt;&lt;accession-num&gt;29137407&lt;/accession-num&gt;&lt;urls&gt;&lt;/urls&gt;&lt;custom2&gt;PMC5663579&lt;/custom2&gt;&lt;electronic-resource-num&gt;10.18632/oncotarget.20475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Wang et al., 2017d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540" w:type="pct"/>
          </w:tcPr>
          <w:p w:rsidR="003C4162" w:rsidRPr="005A017F" w:rsidRDefault="003C4162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Receptor-mediated endocytosis, </w:t>
            </w:r>
            <w:r w:rsidRPr="005A017F">
              <w:rPr>
                <w:color w:val="000000" w:themeColor="text1"/>
              </w:rPr>
              <w:br/>
            </w:r>
            <w:proofErr w:type="spellStart"/>
            <w:r w:rsidRPr="005A017F">
              <w:rPr>
                <w:color w:val="000000" w:themeColor="text1"/>
              </w:rPr>
              <w:t>macropinocytosis</w:t>
            </w:r>
            <w:proofErr w:type="spellEnd"/>
            <w:r w:rsidRPr="005A017F">
              <w:rPr>
                <w:color w:val="000000" w:themeColor="text1"/>
              </w:rPr>
              <w:t xml:space="preserve">, and </w:t>
            </w:r>
            <w:proofErr w:type="spellStart"/>
            <w:r w:rsidRPr="005A017F">
              <w:rPr>
                <w:color w:val="000000" w:themeColor="text1"/>
              </w:rPr>
              <w:t>phagocytosis</w:t>
            </w:r>
            <w:proofErr w:type="spellEnd"/>
          </w:p>
        </w:tc>
        <w:tc>
          <w:tcPr>
            <w:tcW w:w="1377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ZWk8L0F1dGhvcj48WWVhcj4yMDE5PC9ZZWFyPjxSZWNO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ZWk8L0F1dGhvcj48WWVhcj4yMDE5PC9ZZWFyPjxSZWNO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ei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asopharyngeal carcinoma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migration and invasion</w:t>
            </w:r>
          </w:p>
        </w:tc>
        <w:tc>
          <w:tcPr>
            <w:tcW w:w="1377" w:type="pct"/>
          </w:tcPr>
          <w:p w:rsidR="00F4590F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F4590F" w:rsidRPr="005A017F">
              <w:rPr>
                <w:color w:val="000000" w:themeColor="text1"/>
              </w:rPr>
              <w:t xml:space="preserve"> N-CAD, VIM, NOTCH1, P21, HES1</w:t>
            </w:r>
          </w:p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F4590F" w:rsidRPr="005A017F">
              <w:rPr>
                <w:color w:val="000000" w:themeColor="text1"/>
              </w:rPr>
              <w:t xml:space="preserve"> E-CAD</w:t>
            </w:r>
            <w:r w:rsidR="00F4590F" w:rsidRPr="005A017F" w:rsidDel="00F4590F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4PC9ZZWFyPjxSZWNO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4PC9ZZWFyPjxSZWNO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u et al., 2018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steosarcoma</w:t>
            </w:r>
          </w:p>
        </w:tc>
        <w:tc>
          <w:tcPr>
            <w:tcW w:w="1540" w:type="pct"/>
          </w:tcPr>
          <w:p w:rsidR="003C4162" w:rsidRPr="005A017F" w:rsidRDefault="00F123A8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</w:t>
            </w:r>
            <w:r w:rsidR="003C4162" w:rsidRPr="005A017F">
              <w:rPr>
                <w:color w:val="000000" w:themeColor="text1"/>
              </w:rPr>
              <w:t xml:space="preserve">migration, </w:t>
            </w:r>
            <w:r w:rsidRPr="005A017F">
              <w:rPr>
                <w:color w:val="000000" w:themeColor="text1"/>
              </w:rPr>
              <w:t xml:space="preserve">and </w:t>
            </w:r>
            <w:r w:rsidR="003C4162" w:rsidRPr="005A017F">
              <w:rPr>
                <w:color w:val="000000" w:themeColor="text1"/>
              </w:rPr>
              <w:t>angiogenesis</w:t>
            </w:r>
          </w:p>
        </w:tc>
        <w:tc>
          <w:tcPr>
            <w:tcW w:w="1377" w:type="pct"/>
          </w:tcPr>
          <w:p w:rsidR="003C4162" w:rsidRPr="005A017F" w:rsidRDefault="00F60ED3" w:rsidP="00F60ED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3C4162" w:rsidRPr="005A017F">
              <w:rPr>
                <w:color w:val="000000" w:themeColor="text1"/>
              </w:rPr>
              <w:t xml:space="preserve">AMOT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SdWFuPC9BdXRob3I+PFllYXI+MjAxNjwvWWVhcj48UmVj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SdWFuPC9BdXRob3I+PFllYXI+MjAxNjwvWWVhcj48UmVj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Ruan et al., 2016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steosarcoma</w:t>
            </w:r>
          </w:p>
        </w:tc>
        <w:tc>
          <w:tcPr>
            <w:tcW w:w="1540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rug resistance</w:t>
            </w:r>
          </w:p>
        </w:tc>
        <w:tc>
          <w:tcPr>
            <w:tcW w:w="1377" w:type="pct"/>
          </w:tcPr>
          <w:p w:rsidR="00F4590F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320a sponging </w:t>
            </w:r>
          </w:p>
          <w:p w:rsidR="003C4162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MCL1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91PC9BdXRob3I+PFllYXI+MjAxODwvWWVhcj48UmVj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91PC9BdXRob3I+PFllYXI+MjAxODwvWWVhcj48UmVj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ou et al., 2018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steosarcoma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umorigenesis and metastasis</w:t>
            </w:r>
          </w:p>
        </w:tc>
        <w:tc>
          <w:tcPr>
            <w:tcW w:w="1377" w:type="pct"/>
          </w:tcPr>
          <w:p w:rsidR="00F4590F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F4590F" w:rsidRPr="005A017F">
              <w:rPr>
                <w:color w:val="000000" w:themeColor="text1"/>
              </w:rPr>
              <w:t xml:space="preserve"> CDK4, CDK6, CCND1, NOTCH-2</w:t>
            </w:r>
          </w:p>
          <w:p w:rsidR="003C4162" w:rsidRPr="005A017F" w:rsidRDefault="00F4590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195-5p </w:t>
            </w:r>
            <w:r w:rsidR="00F60ED3" w:rsidRPr="005A017F">
              <w:rPr>
                <w:color w:val="000000" w:themeColor="text1"/>
              </w:rPr>
              <w:t>sponging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91PC9BdXRob3I+PFllYXI+MjAxODwvWWVhcj48UmVj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91PC9BdXRob3I+PFllYXI+MjAxODwvWWVhcj48UmVj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ou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varian carcinoma</w:t>
            </w:r>
          </w:p>
        </w:tc>
        <w:tc>
          <w:tcPr>
            <w:tcW w:w="1540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</w:t>
            </w:r>
            <w:r w:rsidR="003C4162" w:rsidRPr="005A017F">
              <w:rPr>
                <w:color w:val="000000" w:themeColor="text1"/>
              </w:rPr>
              <w:t>roliferation and migration</w:t>
            </w:r>
          </w:p>
        </w:tc>
        <w:tc>
          <w:tcPr>
            <w:tcW w:w="1377" w:type="pct"/>
          </w:tcPr>
          <w:p w:rsidR="00F4590F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NA-129 </w:t>
            </w:r>
            <w:r w:rsidR="00F4590F" w:rsidRPr="005A017F">
              <w:rPr>
                <w:color w:val="000000" w:themeColor="text1"/>
              </w:rPr>
              <w:t>sponging</w:t>
            </w:r>
          </w:p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F4590F" w:rsidRPr="005A017F">
              <w:rPr>
                <w:color w:val="000000" w:themeColor="text1"/>
              </w:rPr>
              <w:t xml:space="preserve"> </w:t>
            </w:r>
            <w:r w:rsidR="003C4162" w:rsidRPr="005A017F">
              <w:rPr>
                <w:color w:val="000000" w:themeColor="text1"/>
              </w:rPr>
              <w:t>SOX4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Sun&lt;/Author&gt;&lt;Year&gt;2019&lt;/Year&gt;&lt;RecNum&gt;867&lt;/RecNum&gt;&lt;DisplayText&gt;(Sun and Fan, 2019)&lt;/DisplayText&gt;&lt;record&gt;&lt;rec-number&gt;867&lt;/rec-number&gt;&lt;foreign-keys&gt;&lt;key app="EN" db-id="tfa22wzfmvapeces90svvw010rvst5res995" timestamp="1575238085"&gt;867&lt;/key&gt;&lt;/foreign-keys&gt;&lt;ref-type name="Journal Article"&gt;17&lt;/ref-type&gt;&lt;contributors&gt;&lt;authors&gt;&lt;author&gt;Sun, D.&lt;/author&gt;&lt;author&gt;Fan, X. H.&lt;/author&gt;&lt;/authors&gt;&lt;/contributors&gt;&lt;auth-address&gt;Department of Obstetrics and Gynecology, Hanchuan People&amp;apos;s Hospital, Hanchuan, China. 453388345@qq.com.&lt;/auth-address&gt;&lt;titles&gt;&lt;title&gt;LncRNA SNHG12 accelerates the progression of ovarian cancer via absorbing miRNA-129 to upregulate SOX4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2345-2352&lt;/pages&gt;&lt;volume&gt;23&lt;/volume&gt;&lt;number&gt;6&lt;/number&gt;&lt;edition&gt;2019/04/10&lt;/edition&gt;&lt;dates&gt;&lt;year&gt;2019&lt;/year&gt;&lt;pub-dates&gt;&lt;date&gt;Mar&lt;/date&gt;&lt;/pub-dates&gt;&lt;/dates&gt;&lt;isbn&gt;1128-3602&lt;/isbn&gt;&lt;accession-num&gt;30964158&lt;/accession-num&gt;&lt;urls&gt;&lt;/urls&gt;&lt;electronic-resource-num&gt;10.26355/eurrev_201903_17378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Sun and Fan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apillary thyroid  carcinoma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growth and invasion </w:t>
            </w:r>
          </w:p>
        </w:tc>
        <w:tc>
          <w:tcPr>
            <w:tcW w:w="1377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6-5p</w:t>
            </w:r>
            <w:r w:rsidR="00F4590F" w:rsidRPr="005A017F">
              <w:rPr>
                <w:color w:val="000000" w:themeColor="text1"/>
              </w:rPr>
              <w:t xml:space="preserve"> sponging</w:t>
            </w:r>
          </w:p>
          <w:p w:rsidR="00F4590F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F4590F" w:rsidRPr="005A017F">
              <w:rPr>
                <w:color w:val="000000" w:themeColor="text1"/>
              </w:rPr>
              <w:t>MMP13, MMP9, BCL-2, PCNA</w:t>
            </w:r>
          </w:p>
          <w:p w:rsidR="00F4590F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own-regulation of </w:t>
            </w:r>
            <w:r w:rsidR="00F4590F" w:rsidRPr="005A017F">
              <w:rPr>
                <w:color w:val="000000" w:themeColor="text1"/>
              </w:rPr>
              <w:t xml:space="preserve"> BAX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Feng&lt;/Author&gt;&lt;Year&gt;2019&lt;/Year&gt;&lt;RecNum&gt;868&lt;/RecNum&gt;&lt;DisplayText&gt;(Feng et al., 2019)&lt;/DisplayText&gt;&lt;record&gt;&lt;rec-number&gt;868&lt;/rec-number&gt;&lt;foreign-keys&gt;&lt;key app="EN" db-id="tfa22wzfmvapeces90svvw010rvst5res995" timestamp="1575238133"&gt;868&lt;/key&gt;&lt;/foreign-keys&gt;&lt;ref-type name="Journal Article"&gt;17&lt;/ref-type&gt;&lt;contributors&gt;&lt;authors&gt;&lt;author&gt;Feng, X.&lt;/author&gt;&lt;author&gt;Dong, X.&lt;/author&gt;&lt;author&gt;Wu, D.&lt;/author&gt;&lt;author&gt;Zhao, H.&lt;/author&gt;&lt;author&gt;Xu, C.&lt;/author&gt;&lt;author&gt;Li, H.&lt;/author&gt;&lt;/authors&gt;&lt;/contributors&gt;&lt;auth-address&gt;Department of Endocrinology and Metabolism, Zhejiang University Affiliated Sir Run Shaw Hospital, School of Medicine, Hangzhou, P.R. China. fengxc@zju.edu.cn.&amp;#xD;Department of Endocrinology and Metabolism, Zhejiang University Affiliated Sir Run Shaw Hospital, School of Medicine, Hangzhou, P.R. China.&amp;#xD;Department of Nutrition Division, Zhejiang University Affiliated Fourth Hospital, School of Medicine, Yiwu, P.R. China.&amp;#xD;Department of Pneumology, Hangzhou Normal University Affiliated Hospital, Hangzhou, P.R. China.&lt;/auth-address&gt;&lt;titles&gt;&lt;title&gt;Long noncoding RNA small nucleolar RNA host gene 12 promotes papillary thyroid carcinoma cell growth and invasion by targeting miR-16-5p&lt;/title&gt;&lt;secondary-title&gt;Histol Histopathol&lt;/secondary-title&gt;&lt;alt-title&gt;Histology and histopathology&lt;/alt-title&gt;&lt;/titles&gt;&lt;periodical&gt;&lt;full-title&gt;Histol Histopathol&lt;/full-title&gt;&lt;abbr-1&gt;Histology and histopathology&lt;/abbr-1&gt;&lt;/periodical&gt;&lt;alt-periodical&gt;&lt;full-title&gt;Histol Histopathol&lt;/full-title&gt;&lt;abbr-1&gt;Histology and histopathology&lt;/abbr-1&gt;&lt;/alt-periodical&gt;&lt;pages&gt;18155&lt;/pages&gt;&lt;edition&gt;2019/07/30&lt;/edition&gt;&lt;dates&gt;&lt;year&gt;2019&lt;/year&gt;&lt;pub-dates&gt;&lt;date&gt;Jul 29&lt;/date&gt;&lt;/pub-dates&gt;&lt;/dates&gt;&lt;isbn&gt;0213-3911&lt;/isbn&gt;&lt;accession-num&gt;31355416&lt;/accession-num&gt;&lt;urls&gt;&lt;/urls&gt;&lt;electronic-resource-num&gt;10.14670/hh-18-155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Feng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Papillary thyroid  </w:t>
            </w:r>
            <w:r w:rsidRPr="005A017F">
              <w:rPr>
                <w:color w:val="000000" w:themeColor="text1"/>
              </w:rPr>
              <w:lastRenderedPageBreak/>
              <w:t>carcinoma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 xml:space="preserve">Cell proliferation and migration </w:t>
            </w:r>
          </w:p>
        </w:tc>
        <w:tc>
          <w:tcPr>
            <w:tcW w:w="1377" w:type="pct"/>
          </w:tcPr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F4590F" w:rsidRPr="005A017F">
              <w:rPr>
                <w:color w:val="000000" w:themeColor="text1"/>
              </w:rPr>
              <w:t xml:space="preserve"> β-catenin, CCND1, </w:t>
            </w:r>
            <w:r w:rsidR="00F4590F" w:rsidRPr="005A017F">
              <w:rPr>
                <w:color w:val="000000" w:themeColor="text1"/>
              </w:rPr>
              <w:lastRenderedPageBreak/>
              <w:t>MMP2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EaW5nPC9BdXRob3I+PFllYXI+MjAxODwvWWVhcj48UmVj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EaW5nPC9BdXRob3I+PFllYXI+MjAxODwvWWVhcj48UmVj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 xml:space="preserve">(Ding et al., </w:t>
            </w:r>
            <w:r w:rsidR="003C4162" w:rsidRPr="005A017F">
              <w:rPr>
                <w:noProof/>
                <w:color w:val="000000" w:themeColor="text1"/>
              </w:rPr>
              <w:lastRenderedPageBreak/>
              <w:t>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Prostate cancer</w:t>
            </w:r>
          </w:p>
        </w:tc>
        <w:tc>
          <w:tcPr>
            <w:tcW w:w="1540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</w:t>
            </w:r>
            <w:r w:rsidR="003C4162" w:rsidRPr="005A017F">
              <w:rPr>
                <w:color w:val="000000" w:themeColor="text1"/>
              </w:rPr>
              <w:t>roliferation, invasion and migration</w:t>
            </w:r>
          </w:p>
        </w:tc>
        <w:tc>
          <w:tcPr>
            <w:tcW w:w="1377" w:type="pct"/>
          </w:tcPr>
          <w:p w:rsidR="00D574C7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NA-195 </w:t>
            </w:r>
            <w:r w:rsidR="00F60ED3" w:rsidRPr="005A017F">
              <w:rPr>
                <w:color w:val="000000" w:themeColor="text1"/>
              </w:rPr>
              <w:t>spongi</w:t>
            </w:r>
            <w:r w:rsidR="00D574C7" w:rsidRPr="005A017F">
              <w:rPr>
                <w:color w:val="000000" w:themeColor="text1"/>
              </w:rPr>
              <w:t>ng</w:t>
            </w:r>
          </w:p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Wnt/b-catenin signaling</w:t>
            </w:r>
            <w:r w:rsidR="00F60ED3" w:rsidRPr="005A017F">
              <w:rPr>
                <w:color w:val="000000" w:themeColor="text1"/>
              </w:rPr>
              <w:t xml:space="preserve"> pathway activation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Song&lt;/Author&gt;&lt;Year&gt;2019&lt;/Year&gt;&lt;RecNum&gt;870&lt;/RecNum&gt;&lt;DisplayText&gt;(Song et al., 2019)&lt;/DisplayText&gt;&lt;record&gt;&lt;rec-number&gt;870&lt;/rec-number&gt;&lt;foreign-keys&gt;&lt;key app="EN" db-id="tfa22wzfmvapeces90svvw010rvst5res995" timestamp="1575238206"&gt;870&lt;/key&gt;&lt;/foreign-keys&gt;&lt;ref-type name="Journal Article"&gt;17&lt;/ref-type&gt;&lt;contributors&gt;&lt;authors&gt;&lt;author&gt;Song, J.&lt;/author&gt;&lt;author&gt;Wu, X.&lt;/author&gt;&lt;author&gt;Ma, R.&lt;/author&gt;&lt;author&gt;Miao, L.&lt;/author&gt;&lt;author&gt;Xiong, L.&lt;/author&gt;&lt;author&gt;Zhao, W.&lt;/author&gt;&lt;/authors&gt;&lt;/contributors&gt;&lt;auth-address&gt;Department of Urology, Geriatric Hospital of Nanjing Medical University, Nanjing, Jiangsu, P.R. China.&amp;#xD;Department of Urology, TaiKang Xianlin Drum Tower Hospital, Nanjing University Medical School, Nanjing, Jiangsu, P.R. China.&amp;#xD;Department of Clinical Biochemistry, School of Laboratory Medicine, Chengdu Medical College, Chengdu, Sichuan, P.R. China.&lt;/auth-address&gt;&lt;titles&gt;&lt;title&gt;Long noncoding RNA SNHG12 promotes cell proliferation and activates Wnt/beta-catenin signaling in prostate cancer through sponging microRNA-195&lt;/title&gt;&lt;secondary-title&gt;J Cell Biochem&lt;/secondary-title&gt;&lt;alt-title&gt;Journal of cellular biochemistry&lt;/alt-title&gt;&lt;/titles&gt;&lt;periodical&gt;&lt;full-title&gt;J Cell Biochem&lt;/full-title&gt;&lt;abbr-1&gt;Journal of cellular biochemistry&lt;/abbr-1&gt;&lt;/periodical&gt;&lt;alt-periodical&gt;&lt;full-title&gt;J Cell Biochem&lt;/full-title&gt;&lt;abbr-1&gt;Journal of cellular biochemistry&lt;/abbr-1&gt;&lt;/alt-periodical&gt;&lt;pages&gt;13066-13075&lt;/pages&gt;&lt;volume&gt;120&lt;/volume&gt;&lt;number&gt;8&lt;/number&gt;&lt;edition&gt;2019/04/05&lt;/edition&gt;&lt;keywords&gt;&lt;keyword&gt;Snhg12&lt;/keyword&gt;&lt;keyword&gt;Wnt/beta-catenin signaling&lt;/keyword&gt;&lt;keyword&gt;long noncoding RNA&lt;/keyword&gt;&lt;keyword&gt;microRNA-195&lt;/keyword&gt;&lt;keyword&gt;prostate cancer&lt;/keyword&gt;&lt;/keywords&gt;&lt;dates&gt;&lt;year&gt;2019&lt;/year&gt;&lt;pub-dates&gt;&lt;date&gt;Aug&lt;/date&gt;&lt;/pub-dates&gt;&lt;/dates&gt;&lt;isbn&gt;0730-2312&lt;/isbn&gt;&lt;accession-num&gt;30945357&lt;/accession-num&gt;&lt;urls&gt;&lt;/urls&gt;&lt;electronic-resource-num&gt;10.1002/jcb.28578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Song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rostate cancer</w:t>
            </w:r>
          </w:p>
        </w:tc>
        <w:tc>
          <w:tcPr>
            <w:tcW w:w="1540" w:type="pct"/>
          </w:tcPr>
          <w:p w:rsidR="003C4162" w:rsidRPr="005A017F" w:rsidRDefault="003C4162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umorigenesis,  cell growth, migration, and invasion</w:t>
            </w:r>
          </w:p>
        </w:tc>
        <w:tc>
          <w:tcPr>
            <w:tcW w:w="1377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33b sponging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ZzwvQXV0aG9yPjxZZWFyPjIwMjA8L1llYXI+PFJl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ZzwvQXV0aG9yPjxZZWFyPjIwMjA8L1llYXI+PFJl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Cheng et al., 2020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enal cell carcinoma</w:t>
            </w:r>
          </w:p>
        </w:tc>
        <w:tc>
          <w:tcPr>
            <w:tcW w:w="154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viability, migration, tumor growth</w:t>
            </w:r>
          </w:p>
        </w:tc>
        <w:tc>
          <w:tcPr>
            <w:tcW w:w="1377" w:type="pct"/>
          </w:tcPr>
          <w:p w:rsidR="00D574C7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99a-5p sponging</w:t>
            </w:r>
          </w:p>
          <w:p w:rsidR="00D574C7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D574C7" w:rsidRPr="005A017F">
              <w:rPr>
                <w:color w:val="000000" w:themeColor="text1"/>
              </w:rPr>
              <w:t xml:space="preserve"> HIF1α</w:t>
            </w:r>
          </w:p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</w:t>
            </w:r>
            <w:r w:rsidR="00D574C7" w:rsidRPr="005A017F">
              <w:rPr>
                <w:color w:val="000000" w:themeColor="text1"/>
              </w:rPr>
              <w:t>epression of PARP cleavage</w:t>
            </w:r>
            <w:r w:rsidR="00D574C7" w:rsidRPr="005A017F" w:rsidDel="00D574C7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PC9BdXRob3I+PFllYXI+MjAxOTwvWWVhcj48UmVj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PC9BdXRob3I+PFllYXI+MjAxOTwvWWVhcj48UmVj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Chen et al., 2019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</w:tbl>
    <w:p w:rsidR="003C4162" w:rsidRPr="005A017F" w:rsidRDefault="003C4162" w:rsidP="00CF419E">
      <w:pPr>
        <w:spacing w:before="0" w:after="0"/>
        <w:jc w:val="both"/>
        <w:rPr>
          <w:rFonts w:cs="Times New Roman"/>
          <w:color w:val="000000" w:themeColor="text1"/>
          <w:szCs w:val="24"/>
        </w:rPr>
      </w:pPr>
    </w:p>
    <w:p w:rsidR="003C4162" w:rsidRPr="005A017F" w:rsidRDefault="003C4162" w:rsidP="003C4162">
      <w:pPr>
        <w:spacing w:after="0"/>
        <w:jc w:val="both"/>
        <w:rPr>
          <w:rFonts w:cs="Times New Roman"/>
          <w:color w:val="000000" w:themeColor="text1"/>
          <w:szCs w:val="24"/>
        </w:rPr>
      </w:pPr>
      <w:r w:rsidRPr="005A017F">
        <w:rPr>
          <w:rFonts w:cs="Times New Roman"/>
          <w:b/>
          <w:color w:val="000000" w:themeColor="text1"/>
          <w:szCs w:val="24"/>
        </w:rPr>
        <w:t>Table</w:t>
      </w:r>
      <w:r w:rsidR="0049662A" w:rsidRPr="005A017F">
        <w:rPr>
          <w:rFonts w:cs="Times New Roman"/>
          <w:b/>
          <w:color w:val="000000" w:themeColor="text1"/>
          <w:szCs w:val="24"/>
        </w:rPr>
        <w:t xml:space="preserve"> S</w:t>
      </w:r>
      <w:r w:rsidRPr="005A017F">
        <w:rPr>
          <w:rFonts w:cs="Times New Roman"/>
          <w:b/>
          <w:color w:val="000000" w:themeColor="text1"/>
          <w:szCs w:val="24"/>
        </w:rPr>
        <w:t>7:</w:t>
      </w:r>
      <w:r w:rsidRPr="005A017F">
        <w:rPr>
          <w:rFonts w:cs="Times New Roman"/>
          <w:color w:val="000000" w:themeColor="text1"/>
          <w:szCs w:val="24"/>
        </w:rPr>
        <w:t xml:space="preserve"> The studies of SNHG15 role in solid tumors. T=tumor </w:t>
      </w:r>
      <w:proofErr w:type="gramStart"/>
      <w:r w:rsidRPr="005A017F">
        <w:rPr>
          <w:rFonts w:cs="Times New Roman"/>
          <w:color w:val="000000" w:themeColor="text1"/>
          <w:szCs w:val="24"/>
        </w:rPr>
        <w:t>tissue ,</w:t>
      </w:r>
      <w:proofErr w:type="gramEnd"/>
      <w:r w:rsidRPr="005A017F">
        <w:rPr>
          <w:rFonts w:cs="Times New Roman"/>
          <w:color w:val="000000" w:themeColor="text1"/>
          <w:szCs w:val="24"/>
        </w:rPr>
        <w:t xml:space="preserve"> C=cells, X=no mention</w:t>
      </w:r>
    </w:p>
    <w:tbl>
      <w:tblPr>
        <w:tblStyle w:val="TableGrid"/>
        <w:tblW w:w="5000" w:type="pct"/>
        <w:tblLook w:val="04A0"/>
      </w:tblPr>
      <w:tblGrid>
        <w:gridCol w:w="2176"/>
        <w:gridCol w:w="4198"/>
        <w:gridCol w:w="3513"/>
        <w:gridCol w:w="854"/>
        <w:gridCol w:w="849"/>
        <w:gridCol w:w="1586"/>
      </w:tblGrid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ype of cancer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iological role</w:t>
            </w:r>
          </w:p>
        </w:tc>
        <w:tc>
          <w:tcPr>
            <w:tcW w:w="1333" w:type="pct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lecular m</w:t>
            </w:r>
            <w:r w:rsidRPr="005A017F">
              <w:rPr>
                <w:color w:val="000000" w:themeColor="text1"/>
              </w:rPr>
              <w:t>echanism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s</w:t>
            </w:r>
          </w:p>
        </w:tc>
        <w:tc>
          <w:tcPr>
            <w:tcW w:w="322" w:type="pct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issue</w:t>
            </w:r>
          </w:p>
        </w:tc>
        <w:tc>
          <w:tcPr>
            <w:tcW w:w="60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ef.</w:t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reast cancer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migration and invasion</w:t>
            </w:r>
          </w:p>
        </w:tc>
        <w:tc>
          <w:tcPr>
            <w:tcW w:w="1333" w:type="pct"/>
          </w:tcPr>
          <w:p w:rsidR="00D574C7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11-3p sponging</w:t>
            </w:r>
            <w:r w:rsidR="00D574C7" w:rsidRPr="005A017F">
              <w:rPr>
                <w:color w:val="000000" w:themeColor="text1"/>
              </w:rPr>
              <w:t xml:space="preserve"> </w:t>
            </w:r>
          </w:p>
          <w:p w:rsidR="00D574C7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D574C7" w:rsidRPr="005A017F">
              <w:rPr>
                <w:color w:val="000000" w:themeColor="text1"/>
              </w:rPr>
              <w:t>PCNA, CCND1, VIM, MMP2, MMP9, SNAI1</w:t>
            </w:r>
          </w:p>
          <w:p w:rsidR="00D574C7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own-regulation of </w:t>
            </w:r>
            <w:r w:rsidR="00D574C7" w:rsidRPr="005A017F">
              <w:rPr>
                <w:color w:val="000000" w:themeColor="text1"/>
              </w:rPr>
              <w:t xml:space="preserve"> BAX, E-CAD</w:t>
            </w:r>
          </w:p>
          <w:p w:rsidR="003C4162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 CASP3 cleavage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Lb25nPC9BdXRob3I+PFllYXI+MjAxODwvWWVhcj48UmVj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Lb25nPC9BdXRob3I+PFllYXI+MjAxODwvWWVhcj48UmVj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Kong and Qiu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olon cancer </w:t>
            </w:r>
          </w:p>
        </w:tc>
        <w:tc>
          <w:tcPr>
            <w:tcW w:w="1593" w:type="pct"/>
          </w:tcPr>
          <w:p w:rsidR="003C4162" w:rsidRPr="005A017F" w:rsidRDefault="003C4162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</w:t>
            </w:r>
            <w:r w:rsidR="00F123A8" w:rsidRPr="005A017F">
              <w:rPr>
                <w:color w:val="000000" w:themeColor="text1"/>
              </w:rPr>
              <w:t xml:space="preserve"> proliferation</w:t>
            </w:r>
          </w:p>
        </w:tc>
        <w:tc>
          <w:tcPr>
            <w:tcW w:w="1333" w:type="pct"/>
          </w:tcPr>
          <w:p w:rsidR="003C4162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mpairs β-</w:t>
            </w:r>
            <w:proofErr w:type="spellStart"/>
            <w:r w:rsidRPr="005A017F">
              <w:rPr>
                <w:color w:val="000000" w:themeColor="text1"/>
              </w:rPr>
              <w:t>transducin</w:t>
            </w:r>
            <w:proofErr w:type="spellEnd"/>
            <w:r w:rsidRPr="005A017F">
              <w:rPr>
                <w:color w:val="000000" w:themeColor="text1"/>
              </w:rPr>
              <w:t xml:space="preserve"> repeat containing (BTRC)- mediated ubiquitination of SLUG</w:t>
            </w:r>
            <w:r w:rsidRPr="005A017F" w:rsidDel="00D574C7">
              <w:rPr>
                <w:color w:val="000000" w:themeColor="text1"/>
              </w:rPr>
              <w:t xml:space="preserve"> 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KaWFuZzwvQXV0aG9yPjxZZWFyPjIwMTg8L1llYXI+PFJl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KaWFuZzwvQXV0aG9yPjxZZWFyPjIwMTg8L1llYXI+PFJl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Jiang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33" w:type="pct"/>
          </w:tcPr>
          <w:p w:rsidR="00D574C7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D574C7" w:rsidRPr="005A017F">
              <w:rPr>
                <w:color w:val="000000" w:themeColor="text1"/>
              </w:rPr>
              <w:t xml:space="preserve"> BAX, E-CAD, WNT1, c-MYC, Cyclin D, β-catenin</w:t>
            </w:r>
          </w:p>
          <w:p w:rsidR="00D574C7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</w:t>
            </w:r>
            <w:r w:rsidR="00F60ED3" w:rsidRPr="005A017F">
              <w:rPr>
                <w:color w:val="000000" w:themeColor="text1"/>
              </w:rPr>
              <w:t>n of</w:t>
            </w:r>
            <w:r w:rsidRPr="005A017F">
              <w:rPr>
                <w:color w:val="000000" w:themeColor="text1"/>
              </w:rPr>
              <w:t xml:space="preserve"> N-CAD, VIM, SNAIL</w:t>
            </w:r>
          </w:p>
          <w:p w:rsidR="00D574C7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</w:t>
            </w:r>
            <w:r w:rsidR="00D574C7" w:rsidRPr="005A017F">
              <w:rPr>
                <w:color w:val="000000" w:themeColor="text1"/>
              </w:rPr>
              <w:t xml:space="preserve"> CASP3, CASP9</w:t>
            </w:r>
          </w:p>
          <w:p w:rsidR="003C4162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41 sponging</w:t>
            </w:r>
            <w:r w:rsidRPr="005A017F" w:rsidDel="00D574C7">
              <w:rPr>
                <w:color w:val="000000" w:themeColor="text1"/>
              </w:rPr>
              <w:t xml:space="preserve"> 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Sun&lt;/Author&gt;&lt;Year&gt;2019&lt;/Year&gt;&lt;RecNum&gt;875&lt;/RecNum&gt;&lt;DisplayText&gt;(Sun et al., 2019b)&lt;/DisplayText&gt;&lt;record&gt;&lt;rec-number&gt;875&lt;/rec-number&gt;&lt;foreign-keys&gt;&lt;key app="EN" db-id="tfa22wzfmvapeces90svvw010rvst5res995" timestamp="1575239012"&gt;875&lt;/key&gt;&lt;/foreign-keys&gt;&lt;ref-type name="Journal Article"&gt;17&lt;/ref-type&gt;&lt;contributors&gt;&lt;authors&gt;&lt;author&gt;Sun, X.&lt;/author&gt;&lt;author&gt;Bai, Y.&lt;/author&gt;&lt;author&gt;Yang, C.&lt;/author&gt;&lt;author&gt;Hu, S.&lt;/author&gt;&lt;author&gt;Hou, Z.&lt;/author&gt;&lt;author&gt;Wang, G.&lt;/author&gt;&lt;/authors&gt;&lt;/contributors&gt;&lt;auth-address&gt;a Department of Colorectal Surgery, The First Affiliated Hospital of Zhengzhou University , Zhengzhou , Henan , China.&lt;/auth-address&gt;&lt;titles&gt;&lt;title&gt;Long noncoding RNA SNHG15 enhances the development of colorectal carcinoma via functioning as a ceRNA through miR-141/SIRT1/Wnt/beta-catenin axis&lt;/title&gt;&lt;secondary-title&gt;Artif Cells Nanomed Biotechnol&lt;/secondary-title&gt;&lt;alt-title&gt;Artificial cells, nanomedicine, and biotechnology&lt;/alt-title&gt;&lt;/titles&gt;&lt;periodical&gt;&lt;full-title&gt;Artif Cells Nanomed Biotechnol&lt;/full-title&gt;&lt;abbr-1&gt;Artificial cells, nanomedicine, and biotechnology&lt;/abbr-1&gt;&lt;/periodical&gt;&lt;alt-periodical&gt;&lt;full-title&gt;Artif Cells Nanomed Biotechnol&lt;/full-title&gt;&lt;abbr-1&gt;Artificial cells, nanomedicine, and biotechnology&lt;/abbr-1&gt;&lt;/alt-periodical&gt;&lt;pages&gt;2536-2544&lt;/pages&gt;&lt;volume&gt;47&lt;/volume&gt;&lt;number&gt;1&lt;/number&gt;&lt;edition&gt;2019/06/20&lt;/edition&gt;&lt;keywords&gt;&lt;keyword&gt;Colorectal cancer&lt;/keyword&gt;&lt;keyword&gt;Sirt1&lt;/keyword&gt;&lt;keyword&gt;Snhg15&lt;/keyword&gt;&lt;keyword&gt;Wnt/beta-catenin signal&lt;/keyword&gt;&lt;keyword&gt;competitive endogenous RNA&lt;/keyword&gt;&lt;keyword&gt;miR-141&lt;/keyword&gt;&lt;/keywords&gt;&lt;dates&gt;&lt;year&gt;2019&lt;/year&gt;&lt;pub-dates&gt;&lt;date&gt;Dec&lt;/date&gt;&lt;/pub-dates&gt;&lt;/dates&gt;&lt;isbn&gt;2169-1401&lt;/isbn&gt;&lt;accession-num&gt;31213086&lt;/accession-num&gt;&lt;urls&gt;&lt;/urls&gt;&lt;electronic-resource-num&gt;10.1080/21691401.2019.1621328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Sun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38-3p</w:t>
            </w:r>
            <w:r w:rsidR="00F60ED3" w:rsidRPr="005A017F">
              <w:rPr>
                <w:color w:val="000000" w:themeColor="text1"/>
              </w:rPr>
              <w:t xml:space="preserve"> sponging</w:t>
            </w:r>
          </w:p>
          <w:p w:rsidR="00D574C7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: FOS, RAB14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k8L1llYXI+PFJlY051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k8L1llYXI+PFJlY051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 et al., 2019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invasion and drug resistance</w:t>
            </w:r>
          </w:p>
        </w:tc>
        <w:tc>
          <w:tcPr>
            <w:tcW w:w="1333" w:type="pct"/>
          </w:tcPr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teraction</w:t>
            </w:r>
            <w:r w:rsidR="003C4162" w:rsidRPr="005A017F">
              <w:rPr>
                <w:color w:val="000000" w:themeColor="text1"/>
              </w:rPr>
              <w:t xml:space="preserve"> with AIF </w:t>
            </w:r>
            <w:r w:rsidRPr="005A017F">
              <w:rPr>
                <w:color w:val="000000" w:themeColor="text1"/>
              </w:rPr>
              <w:t>(Apoptosis-inducing factor)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TYWVpbmFzYWI8L0F1dGhvcj48WWVhcj4yMDE5PC9ZZWFy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TYWVpbmFzYWI8L0F1dGhvcj48WWVhcj4yMDE5PC9ZZWFy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Saeinasab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gration</w:t>
            </w:r>
          </w:p>
        </w:tc>
        <w:tc>
          <w:tcPr>
            <w:tcW w:w="1333" w:type="pct"/>
          </w:tcPr>
          <w:p w:rsidR="003C4162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teraction with β-</w:t>
            </w:r>
            <w:proofErr w:type="spellStart"/>
            <w:r w:rsidRPr="005A017F">
              <w:rPr>
                <w:color w:val="000000" w:themeColor="text1"/>
              </w:rPr>
              <w:t>transducin</w:t>
            </w:r>
            <w:proofErr w:type="spellEnd"/>
            <w:r w:rsidRPr="005A017F">
              <w:rPr>
                <w:color w:val="000000" w:themeColor="text1"/>
              </w:rPr>
              <w:t xml:space="preserve"> repeat containing (BTRC) E3, which suppresses ubiquitination of SLUG</w:t>
            </w:r>
            <w:r w:rsidRPr="005A017F" w:rsidDel="00D574C7">
              <w:rPr>
                <w:color w:val="000000" w:themeColor="text1"/>
              </w:rPr>
              <w:t xml:space="preserve"> </w:t>
            </w:r>
            <w:r w:rsidR="00F60ED3" w:rsidRPr="005A017F">
              <w:rPr>
                <w:color w:val="000000" w:themeColor="text1"/>
              </w:rPr>
              <w:t>protein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KaWFuZzwvQXV0aG9yPjxZZWFyPjIwMTg8L1llYXI+PFJl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KaWFuZzwvQXV0aG9yPjxZZWFyPjIwMTg8L1llYXI+PFJl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Jiang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</w:t>
            </w:r>
            <w:r w:rsidR="00F123A8" w:rsidRPr="005A017F">
              <w:rPr>
                <w:color w:val="000000" w:themeColor="text1"/>
              </w:rPr>
              <w:t xml:space="preserve">lorectal cancer </w:t>
            </w:r>
            <w:r w:rsidR="00F123A8" w:rsidRPr="005A017F">
              <w:rPr>
                <w:color w:val="000000" w:themeColor="text1"/>
              </w:rPr>
              <w:lastRenderedPageBreak/>
              <w:t>(CRC) and colorectal l</w:t>
            </w:r>
            <w:r w:rsidRPr="005A017F">
              <w:rPr>
                <w:color w:val="000000" w:themeColor="text1"/>
              </w:rPr>
              <w:t>iver metastasis</w:t>
            </w:r>
            <w:r w:rsidR="00F123A8" w:rsidRPr="005A017F">
              <w:rPr>
                <w:color w:val="000000" w:themeColor="text1"/>
              </w:rPr>
              <w:t xml:space="preserve"> (CLM)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 xml:space="preserve">Initiation and progression of CRC and CLM </w:t>
            </w:r>
          </w:p>
        </w:tc>
        <w:tc>
          <w:tcPr>
            <w:tcW w:w="13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IdWFuZzwvQXV0aG9yPjxZZWFyPjIwMTk8L1llYXI+PFJl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IdWFuZzwvQXV0aG9yPjxZZWFyPjIwMTk8L1llYXI+PFJl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 xml:space="preserve">(Huang et al., </w:t>
            </w:r>
            <w:r w:rsidR="003C4162" w:rsidRPr="005A017F">
              <w:rPr>
                <w:noProof/>
                <w:color w:val="000000" w:themeColor="text1"/>
              </w:rPr>
              <w:lastRenderedPageBreak/>
              <w:t>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Gastric cancer</w:t>
            </w:r>
          </w:p>
        </w:tc>
        <w:tc>
          <w:tcPr>
            <w:tcW w:w="1593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</w:t>
            </w:r>
            <w:r w:rsidR="003C4162" w:rsidRPr="005A017F">
              <w:rPr>
                <w:color w:val="000000" w:themeColor="text1"/>
              </w:rPr>
              <w:t>roliferation and invasion</w:t>
            </w:r>
          </w:p>
        </w:tc>
        <w:tc>
          <w:tcPr>
            <w:tcW w:w="1333" w:type="pct"/>
          </w:tcPr>
          <w:p w:rsidR="003C4162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F60ED3" w:rsidRPr="005A017F">
              <w:rPr>
                <w:color w:val="000000" w:themeColor="text1"/>
              </w:rPr>
              <w:t xml:space="preserve">MMP2, </w:t>
            </w:r>
            <w:r w:rsidR="003C4162" w:rsidRPr="005A017F">
              <w:rPr>
                <w:color w:val="000000" w:themeColor="text1"/>
              </w:rPr>
              <w:t xml:space="preserve">MMP9 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PC9BdXRob3I+PFllYXI+MjAxNjwvWWVhcj48UmVj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PC9BdXRob3I+PFllYXI+MjAxNjwvWWVhcj48UmVj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Chen et al., 2016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proofErr w:type="spellStart"/>
            <w:r w:rsidRPr="005A017F">
              <w:rPr>
                <w:color w:val="000000" w:themeColor="text1"/>
              </w:rPr>
              <w:t>Glioblastoma</w:t>
            </w:r>
            <w:proofErr w:type="spellEnd"/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ngiogenesis</w:t>
            </w:r>
          </w:p>
        </w:tc>
        <w:tc>
          <w:tcPr>
            <w:tcW w:w="13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53 sponging</w:t>
            </w:r>
          </w:p>
          <w:p w:rsidR="00D574C7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</w:t>
            </w:r>
            <w:r w:rsidR="00F60ED3" w:rsidRPr="005A017F">
              <w:rPr>
                <w:color w:val="000000" w:themeColor="text1"/>
              </w:rPr>
              <w:t>f</w:t>
            </w:r>
            <w:r w:rsidRPr="005A017F">
              <w:rPr>
                <w:color w:val="000000" w:themeColor="text1"/>
              </w:rPr>
              <w:t xml:space="preserve"> VEGFA, Cdc42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NYTwvQXV0aG9yPjxZZWFyPjIwMTc8L1llYXI+PFJlY051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NYTwvQXV0aG9yPjxZZWFyPjIwMTc8L1llYXI+PFJlY051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Ma et al., 2017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migration and invasion </w:t>
            </w:r>
          </w:p>
        </w:tc>
        <w:tc>
          <w:tcPr>
            <w:tcW w:w="1333" w:type="pct"/>
          </w:tcPr>
          <w:p w:rsidR="00CF419E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41-3p sponging</w:t>
            </w:r>
          </w:p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CF419E" w:rsidRPr="005A017F">
              <w:rPr>
                <w:color w:val="000000" w:themeColor="text1"/>
              </w:rPr>
              <w:t>ZEB2 and E2F3</w:t>
            </w:r>
            <w:r w:rsidR="003C4162" w:rsidRPr="005A017F">
              <w:rPr>
                <w:color w:val="000000" w:themeColor="text1"/>
              </w:rPr>
              <w:t xml:space="preserve"> 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Ye&lt;/Author&gt;&lt;Year&gt;2019&lt;/Year&gt;&lt;RecNum&gt;883&lt;/RecNum&gt;&lt;DisplayText&gt;(Ye et al., 2019a)&lt;/DisplayText&gt;&lt;record&gt;&lt;rec-number&gt;883&lt;/rec-number&gt;&lt;foreign-keys&gt;&lt;key app="EN" db-id="tfa22wzfmvapeces90svvw010rvst5res995" timestamp="1575239330"&gt;883&lt;/key&gt;&lt;/foreign-keys&gt;&lt;ref-type name="Journal Article"&gt;17&lt;/ref-type&gt;&lt;contributors&gt;&lt;authors&gt;&lt;author&gt;Ye, J.&lt;/author&gt;&lt;author&gt;Tan, L.&lt;/author&gt;&lt;author&gt;Fu, Y.&lt;/author&gt;&lt;author&gt;Xu, H.&lt;/author&gt;&lt;author&gt;Wen, L.&lt;/author&gt;&lt;author&gt;Deng, Y.&lt;/author&gt;&lt;author&gt;Liu, K.&lt;/author&gt;&lt;/authors&gt;&lt;/contributors&gt;&lt;auth-address&gt;Department of Hepatopancreatobiliary Surgery, The First Hospital of Jilin University, Changchun, Jilin, P.R. China.&lt;/auth-address&gt;&lt;titles&gt;&lt;title&gt;LncRNA SNHG15 promotes hepatocellular carcinoma progression by sponging miR-141-3p&lt;/title&gt;&lt;secondary-title&gt;J Cell Biochem&lt;/secondary-title&gt;&lt;alt-title&gt;Journal of cellular biochemistry&lt;/alt-title&gt;&lt;/titles&gt;&lt;periodical&gt;&lt;full-title&gt;J Cell Biochem&lt;/full-title&gt;&lt;abbr-1&gt;Journal of cellular biochemistry&lt;/abbr-1&gt;&lt;/periodical&gt;&lt;alt-periodical&gt;&lt;full-title&gt;J Cell Biochem&lt;/full-title&gt;&lt;abbr-1&gt;Journal of cellular biochemistry&lt;/abbr-1&gt;&lt;/alt-periodical&gt;&lt;pages&gt;19775-19783&lt;/pages&gt;&lt;volume&gt;120&lt;/volume&gt;&lt;number&gt;12&lt;/number&gt;&lt;edition&gt;2019/07/17&lt;/edition&gt;&lt;keywords&gt;&lt;keyword&gt;Snhg15&lt;/keyword&gt;&lt;keyword&gt;hepatocellular carcinoma&lt;/keyword&gt;&lt;keyword&gt;lncRNA&lt;/keyword&gt;&lt;keyword&gt;miR-141-3p&lt;/keyword&gt;&lt;/keywords&gt;&lt;dates&gt;&lt;year&gt;2019&lt;/year&gt;&lt;pub-dates&gt;&lt;date&gt;Dec&lt;/date&gt;&lt;/pub-dates&gt;&lt;/dates&gt;&lt;isbn&gt;0730-2312&lt;/isbn&gt;&lt;accession-num&gt;31310393&lt;/accession-num&gt;&lt;urls&gt;&lt;/urls&gt;&lt;electronic-resource-num&gt;10.1002/jcb.29283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Ye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593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i</w:t>
            </w:r>
            <w:r w:rsidR="003C4162" w:rsidRPr="005A017F">
              <w:rPr>
                <w:color w:val="000000" w:themeColor="text1"/>
              </w:rPr>
              <w:t>nvasion and migration</w:t>
            </w:r>
          </w:p>
        </w:tc>
        <w:tc>
          <w:tcPr>
            <w:tcW w:w="13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Zhang&lt;/Author&gt;&lt;Year&gt;2016&lt;/Year&gt;&lt;RecNum&gt;884&lt;/RecNum&gt;&lt;DisplayText&gt;(Zhang et al., 2016c)&lt;/DisplayText&gt;&lt;record&gt;&lt;rec-number&gt;884&lt;/rec-number&gt;&lt;foreign-keys&gt;&lt;key app="EN" db-id="tfa22wzfmvapeces90svvw010rvst5res995" timestamp="1575239370"&gt;884&lt;/key&gt;&lt;/foreign-keys&gt;&lt;ref-type name="Journal Article"&gt;17&lt;/ref-type&gt;&lt;contributors&gt;&lt;authors&gt;&lt;author&gt;Zhang, J. H.&lt;/author&gt;&lt;author&gt;Wei, H. W.&lt;/author&gt;&lt;author&gt;Yang, H. G.&lt;/author&gt;&lt;/authors&gt;&lt;/contributors&gt;&lt;auth-address&gt;Department of Clinical Laboratory, Linyi People&amp;apos;s Hospital, Linyi, Shandong, China. YYLP147@163.com.&lt;/auth-address&gt;&lt;titles&gt;&lt;title&gt;Long noncoding RNA SNHG15, a potential prognostic biomarker for hepatocellular carcinoma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1720-4&lt;/pages&gt;&lt;volume&gt;20&lt;/volume&gt;&lt;number&gt;9&lt;/number&gt;&lt;edition&gt;2016/05/24&lt;/edition&gt;&lt;keywords&gt;&lt;keyword&gt;Biomarkers, Tumor/genetics&lt;/keyword&gt;&lt;keyword&gt;*Carcinoma, Hepatocellular&lt;/keyword&gt;&lt;keyword&gt;Humans&lt;/keyword&gt;&lt;keyword&gt;*Liver Neoplasms&lt;/keyword&gt;&lt;keyword&gt;Prognosis&lt;/keyword&gt;&lt;keyword&gt;Proportional Hazards Models&lt;/keyword&gt;&lt;keyword&gt;RNA, Long Noncoding/*genetics&lt;/keyword&gt;&lt;/keywords&gt;&lt;dates&gt;&lt;year&gt;2016&lt;/year&gt;&lt;pub-dates&gt;&lt;date&gt;May&lt;/date&gt;&lt;/pub-dates&gt;&lt;/dates&gt;&lt;isbn&gt;1128-3602&lt;/isbn&gt;&lt;accession-num&gt;27212162&lt;/accession-num&gt;&lt;urls&gt;&lt;/urls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ang et al., 2016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250CE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593" w:type="pct"/>
          </w:tcPr>
          <w:p w:rsidR="003C4162" w:rsidRPr="005A017F" w:rsidRDefault="00250CE8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</w:t>
            </w:r>
            <w:r w:rsidR="00F123A8" w:rsidRPr="005A017F">
              <w:rPr>
                <w:color w:val="000000" w:themeColor="text1"/>
              </w:rPr>
              <w:t>proliferation</w:t>
            </w:r>
          </w:p>
        </w:tc>
        <w:tc>
          <w:tcPr>
            <w:tcW w:w="1333" w:type="pct"/>
          </w:tcPr>
          <w:p w:rsidR="003C4162" w:rsidRPr="005A017F" w:rsidRDefault="00250CE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11-3p sponging</w:t>
            </w:r>
          </w:p>
          <w:p w:rsidR="00CF419E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CF419E" w:rsidRPr="005A017F">
              <w:rPr>
                <w:color w:val="000000" w:themeColor="text1"/>
              </w:rPr>
              <w:t xml:space="preserve"> ZNF217</w:t>
            </w:r>
          </w:p>
        </w:tc>
        <w:tc>
          <w:tcPr>
            <w:tcW w:w="324" w:type="pct"/>
          </w:tcPr>
          <w:p w:rsidR="003C4162" w:rsidRPr="005A017F" w:rsidRDefault="00250CE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250CE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250CE8" w:rsidRPr="005A017F">
              <w:rPr>
                <w:color w:val="000000" w:themeColor="text1"/>
              </w:rPr>
              <w:instrText xml:space="preserve"> ADDIN EN.CITE &lt;EndNote&gt;&lt;Cite&gt;&lt;Author&gt;Ma&lt;/Author&gt;&lt;Year&gt;2019&lt;/Year&gt;&lt;RecNum&gt;885&lt;/RecNum&gt;&lt;DisplayText&gt;(Ma et al., 2019)&lt;/DisplayText&gt;&lt;record&gt;&lt;rec-number&gt;885&lt;/rec-number&gt;&lt;foreign-keys&gt;&lt;key app="EN" db-id="tfa22wzfmvapeces90svvw010rvst5res995" timestamp="1575239410"&gt;885&lt;/key&gt;&lt;/foreign-keys&gt;&lt;ref-type name="Journal Article"&gt;17&lt;/ref-type&gt;&lt;contributors&gt;&lt;authors&gt;&lt;author&gt;Ma, X. R.&lt;/author&gt;&lt;author&gt;Xu, Y. L.&lt;/author&gt;&lt;author&gt;Qian, J.&lt;/author&gt;&lt;author&gt;Wang, Y.&lt;/author&gt;&lt;/authors&gt;&lt;/contributors&gt;&lt;auth-address&gt;Department of Respiratory and Critical Medicine, Beijing Shijitan Hospital, Capital Medical University, Beijing, China. wangyong7096@aliyun.com.&lt;/auth-address&gt;&lt;titles&gt;&lt;title&gt;Long non-coding RNA SNHG15 accelerates the progression of non-small cell lung cancer by absorbing miR-211-3p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1536-1544&lt;/pages&gt;&lt;volume&gt;23&lt;/volume&gt;&lt;number&gt;4&lt;/number&gt;&lt;edition&gt;2019/03/07&lt;/edition&gt;&lt;dates&gt;&lt;year&gt;2019&lt;/year&gt;&lt;pub-dates&gt;&lt;date&gt;Feb&lt;/date&gt;&lt;/pub-dates&gt;&lt;/dates&gt;&lt;isbn&gt;1128-3602&lt;/isbn&gt;&lt;accession-num&gt;30840276&lt;/accession-num&gt;&lt;urls&gt;&lt;/urls&gt;&lt;electronic-resource-num&gt;10.26355/eurrev_201902_17112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250CE8" w:rsidRPr="005A017F">
              <w:rPr>
                <w:noProof/>
                <w:color w:val="000000" w:themeColor="text1"/>
              </w:rPr>
              <w:t>(Ma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593" w:type="pct"/>
          </w:tcPr>
          <w:p w:rsidR="003C4162" w:rsidRPr="005A017F" w:rsidRDefault="003C4162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</w:t>
            </w:r>
            <w:r w:rsidR="00F123A8" w:rsidRPr="005A017F">
              <w:rPr>
                <w:color w:val="000000" w:themeColor="text1"/>
              </w:rPr>
              <w:t xml:space="preserve">proliferation </w:t>
            </w:r>
            <w:r w:rsidRPr="005A017F">
              <w:rPr>
                <w:color w:val="000000" w:themeColor="text1"/>
              </w:rPr>
              <w:t>and metastasis</w:t>
            </w:r>
          </w:p>
        </w:tc>
        <w:tc>
          <w:tcPr>
            <w:tcW w:w="1333" w:type="pct"/>
          </w:tcPr>
          <w:p w:rsidR="00CF419E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486 sponging</w:t>
            </w:r>
          </w:p>
          <w:p w:rsidR="003C4162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F60ED3" w:rsidRPr="005A017F">
              <w:rPr>
                <w:color w:val="000000" w:themeColor="text1"/>
              </w:rPr>
              <w:t>p-regulation of</w:t>
            </w:r>
            <w:r w:rsidRPr="005A017F">
              <w:rPr>
                <w:color w:val="000000" w:themeColor="text1"/>
              </w:rPr>
              <w:t xml:space="preserve"> CDK14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KaW48L0F1dGhvcj48WWVhcj4yMDE4PC9ZZWFyPjxSZWNO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KaW48L0F1dGhvcj48WWVhcj4yMDE4PC9ZZWFyPjxSZWNO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Jin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invasion </w:t>
            </w:r>
          </w:p>
        </w:tc>
        <w:tc>
          <w:tcPr>
            <w:tcW w:w="13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Dong&lt;/Author&gt;&lt;Year&gt;2018&lt;/Year&gt;&lt;RecNum&gt;888&lt;/RecNum&gt;&lt;DisplayText&gt;(Dong et al., 2018b)&lt;/DisplayText&gt;&lt;record&gt;&lt;rec-number&gt;888&lt;/rec-number&gt;&lt;foreign-keys&gt;&lt;key app="EN" db-id="tfa22wzfmvapeces90svvw010rvst5res995" timestamp="1575239504"&gt;888&lt;/key&gt;&lt;/foreign-keys&gt;&lt;ref-type name="Journal Article"&gt;17&lt;/ref-type&gt;&lt;contributors&gt;&lt;authors&gt;&lt;author&gt;Dong, Y. Z.&lt;/author&gt;&lt;author&gt;Meng, X. M.&lt;/author&gt;&lt;author&gt;Li, G. S.&lt;/author&gt;&lt;/authors&gt;&lt;/contributors&gt;&lt;auth-address&gt;Department of Thoracic Surgery, Yantai Yuhuangding Hospital, Yantai, China. ytmxm@126.com.&lt;/auth-address&gt;&lt;titles&gt;&lt;title&gt;Long non-coding RNA SNHG15 indicates poor prognosis of non-small cell lung cancer and promotes cell proliferation and invasion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2671-2679&lt;/pages&gt;&lt;volume&gt;22&lt;/volume&gt;&lt;number&gt;9&lt;/number&gt;&lt;edition&gt;2018/05/18&lt;/edition&gt;&lt;dates&gt;&lt;year&gt;2018&lt;/year&gt;&lt;pub-dates&gt;&lt;date&gt;May&lt;/date&gt;&lt;/pub-dates&gt;&lt;/dates&gt;&lt;isbn&gt;1128-3602&lt;/isbn&gt;&lt;accession-num&gt;29771418&lt;/accession-num&gt;&lt;urls&gt;&lt;/urls&gt;&lt;electronic-resource-num&gt;10.26355/eurrev_201805_14963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Dong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migration </w:t>
            </w:r>
          </w:p>
        </w:tc>
        <w:tc>
          <w:tcPr>
            <w:tcW w:w="13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 miR-211-3p</w:t>
            </w:r>
            <w:r w:rsidR="00CF419E" w:rsidRPr="005A017F">
              <w:rPr>
                <w:color w:val="000000" w:themeColor="text1"/>
              </w:rPr>
              <w:t xml:space="preserve"> sponging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dWk8L0F1dGhvcj48WWVhcj4yMDE4PC9ZZWFyPjxSZWNO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dWk8L0F1dGhvcj48WWVhcj4yMDE4PC9ZZWFyPjxSZWNO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Cui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steosarcoma</w:t>
            </w:r>
          </w:p>
        </w:tc>
        <w:tc>
          <w:tcPr>
            <w:tcW w:w="1593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</w:t>
            </w:r>
            <w:r w:rsidR="003C4162" w:rsidRPr="005A017F">
              <w:rPr>
                <w:color w:val="000000" w:themeColor="text1"/>
              </w:rPr>
              <w:t xml:space="preserve">roliferation, migration, </w:t>
            </w:r>
            <w:r w:rsidRPr="005A017F">
              <w:rPr>
                <w:color w:val="000000" w:themeColor="text1"/>
              </w:rPr>
              <w:t>and drug resistance</w:t>
            </w:r>
          </w:p>
        </w:tc>
        <w:tc>
          <w:tcPr>
            <w:tcW w:w="1333" w:type="pct"/>
          </w:tcPr>
          <w:p w:rsidR="00CF419E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41 sponging</w:t>
            </w:r>
            <w:r w:rsidR="00CF419E" w:rsidRPr="005A017F">
              <w:rPr>
                <w:color w:val="000000" w:themeColor="text1"/>
              </w:rPr>
              <w:t xml:space="preserve"> </w:t>
            </w:r>
          </w:p>
          <w:p w:rsidR="003C4162" w:rsidRPr="005A017F" w:rsidRDefault="00F60ED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CF419E" w:rsidRPr="005A017F">
              <w:rPr>
                <w:color w:val="000000" w:themeColor="text1"/>
              </w:rPr>
              <w:t xml:space="preserve"> ZEB2 and E2F3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3PC9ZZWFyPjxSZWNO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3PC9ZZWFyPjxSZWNO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u et al., 2017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varian cancer</w:t>
            </w:r>
          </w:p>
        </w:tc>
        <w:tc>
          <w:tcPr>
            <w:tcW w:w="1593" w:type="pct"/>
          </w:tcPr>
          <w:p w:rsidR="003C4162" w:rsidRPr="005A017F" w:rsidRDefault="00F60ED3" w:rsidP="00F60ED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migration, </w:t>
            </w:r>
            <w:r w:rsidR="003C4162" w:rsidRPr="005A017F">
              <w:rPr>
                <w:color w:val="000000" w:themeColor="text1"/>
              </w:rPr>
              <w:t>invasion</w:t>
            </w:r>
            <w:r w:rsidRPr="005A017F">
              <w:rPr>
                <w:color w:val="000000" w:themeColor="text1"/>
              </w:rPr>
              <w:t>, drug resistance</w:t>
            </w:r>
          </w:p>
        </w:tc>
        <w:tc>
          <w:tcPr>
            <w:tcW w:w="1333" w:type="pct"/>
          </w:tcPr>
          <w:p w:rsidR="00127119" w:rsidRPr="005A017F" w:rsidRDefault="003C4162" w:rsidP="00F60ED3">
            <w:pPr>
              <w:tabs>
                <w:tab w:val="left" w:pos="2314"/>
              </w:tabs>
              <w:spacing w:before="0" w:after="0"/>
              <w:rPr>
                <w:b/>
                <w:color w:val="000000" w:themeColor="text1"/>
                <w:sz w:val="24"/>
              </w:rPr>
            </w:pPr>
            <w:r w:rsidRPr="005A017F">
              <w:rPr>
                <w:color w:val="000000" w:themeColor="text1"/>
              </w:rPr>
              <w:t xml:space="preserve"> </w:t>
            </w:r>
            <w:r w:rsidR="00F60ED3" w:rsidRPr="005A017F">
              <w:rPr>
                <w:color w:val="000000" w:themeColor="text1"/>
              </w:rPr>
              <w:t>N/A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Qu&lt;/Author&gt;&lt;Year&gt;2019&lt;/Year&gt;&lt;RecNum&gt;891&lt;/RecNum&gt;&lt;DisplayText&gt;(Qu et al., 2019)&lt;/DisplayText&gt;&lt;record&gt;&lt;rec-number&gt;891&lt;/rec-number&gt;&lt;foreign-keys&gt;&lt;key app="EN" db-id="tfa22wzfmvapeces90svvw010rvst5res995" timestamp="1575239626"&gt;891&lt;/key&gt;&lt;/foreign-keys&gt;&lt;ref-type name="Journal Article"&gt;17&lt;/ref-type&gt;&lt;contributors&gt;&lt;authors&gt;&lt;author&gt;Qu, C.&lt;/author&gt;&lt;author&gt;Dai, C.&lt;/author&gt;&lt;author&gt;Guo, Y.&lt;/author&gt;&lt;author&gt;Qin, R.&lt;/author&gt;&lt;author&gt;Liu, J.&lt;/author&gt;&lt;/authors&gt;&lt;/contributors&gt;&lt;auth-address&gt;Department of Neurosurgery, China-Japan Union Hospital of Jilin University, Changchun 130033, Jilin, People&amp;apos;s Republic of China.&amp;#xD;Department of School Hospital, Changchun University of Chinese Medicine, Changchun 130033, Jilin, People&amp;apos;s Republic of China.&amp;#xD;Department of Obstetrics and Gynaecology, China-Japan Union Hospital of Jilin University, Changchun 130033, Jilin, People&amp;apos;s Republic of China, junbaoliujilin@sohu.com.&lt;/auth-address&gt;&lt;titles&gt;&lt;title&gt;Long noncoding RNA SNHG15 serves as an oncogene and predicts poor prognosis in epithelial ovarian cancer&lt;/title&gt;&lt;secondary-title&gt;Onco Targets Ther&lt;/secondary-title&gt;&lt;alt-title&gt;OncoTargets and therapy&lt;/alt-title&gt;&lt;/titles&gt;&lt;periodical&gt;&lt;full-title&gt;Onco Targets Ther&lt;/full-title&gt;&lt;abbr-1&gt;OncoTargets and therapy&lt;/abbr-1&gt;&lt;/periodical&gt;&lt;alt-periodical&gt;&lt;full-title&gt;Onco Targets Ther&lt;/full-title&gt;&lt;abbr-1&gt;OncoTargets and therapy&lt;/abbr-1&gt;&lt;/alt-periodical&gt;&lt;pages&gt;101-111&lt;/pages&gt;&lt;volume&gt;12&lt;/volume&gt;&lt;edition&gt;2018/12/28&lt;/edition&gt;&lt;keywords&gt;&lt;keyword&gt;chemoresistance&lt;/keyword&gt;&lt;keyword&gt;metastasis&lt;/keyword&gt;&lt;keyword&gt;noncoding RNA&lt;/keyword&gt;&lt;keyword&gt;ovarian cancer&lt;/keyword&gt;&lt;keyword&gt;proliferation&lt;/keyword&gt;&lt;/keywords&gt;&lt;dates&gt;&lt;year&gt;2019&lt;/year&gt;&lt;/dates&gt;&lt;isbn&gt;1178-6930 (Print)&amp;#xD;1178-6930&lt;/isbn&gt;&lt;accession-num&gt;30588034&lt;/accession-num&gt;&lt;urls&gt;&lt;/urls&gt;&lt;custom2&gt;PMC6304080&lt;/custom2&gt;&lt;electronic-resource-num&gt;10.2147/ott.S18265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Qu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ancreatic cancer</w:t>
            </w:r>
          </w:p>
        </w:tc>
        <w:tc>
          <w:tcPr>
            <w:tcW w:w="1593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</w:t>
            </w:r>
            <w:r w:rsidR="003C4162" w:rsidRPr="005A017F">
              <w:rPr>
                <w:color w:val="000000" w:themeColor="text1"/>
              </w:rPr>
              <w:t xml:space="preserve"> apoptosis</w:t>
            </w:r>
          </w:p>
        </w:tc>
        <w:tc>
          <w:tcPr>
            <w:tcW w:w="1333" w:type="pct"/>
          </w:tcPr>
          <w:p w:rsidR="00CF419E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: CASP3, PARP</w:t>
            </w:r>
          </w:p>
          <w:p w:rsidR="00CF419E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:CDK2, CDK4</w:t>
            </w:r>
          </w:p>
          <w:p w:rsidR="003C4162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: P15 and KLF2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NYTwvQXV0aG9yPjxZZWFyPjIwMTc8L1llYXI+PFJlY051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NYTwvQXV0aG9yPjxZZWFyPjIwMTc8L1llYXI+PFJlY051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Ma et al., 2017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ancreatic cancer</w:t>
            </w:r>
          </w:p>
        </w:tc>
        <w:tc>
          <w:tcPr>
            <w:tcW w:w="1593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alignant progression</w:t>
            </w:r>
          </w:p>
        </w:tc>
        <w:tc>
          <w:tcPr>
            <w:tcW w:w="1333" w:type="pct"/>
          </w:tcPr>
          <w:p w:rsidR="003C4162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Guo&lt;/Author&gt;&lt;Year&gt;2018&lt;/Year&gt;&lt;RecNum&gt;893&lt;/RecNum&gt;&lt;DisplayText&gt;(Guo et al., 2018c)&lt;/DisplayText&gt;&lt;record&gt;&lt;rec-number&gt;893&lt;/rec-number&gt;&lt;foreign-keys&gt;&lt;key app="EN" db-id="tfa22wzfmvapeces90svvw010rvst5res995" timestamp="1575239738"&gt;893&lt;/key&gt;&lt;/foreign-keys&gt;&lt;ref-type name="Journal Article"&gt;17&lt;/ref-type&gt;&lt;contributors&gt;&lt;authors&gt;&lt;author&gt;Guo, X. B.&lt;/author&gt;&lt;author&gt;Yin, H. S.&lt;/author&gt;&lt;author&gt;Wang, J. Y.&lt;/author&gt;&lt;/authors&gt;&lt;/contributors&gt;&lt;auth-address&gt;Department of Hematology, Xi&amp;apos;an Central Hospital, Xi&amp;apos;an, Shaanxi, China. wwjj6941@163.com.&lt;/auth-address&gt;&lt;titles&gt;&lt;title&gt;Evaluating the diagnostic and prognostic value of long non-coding RNA SNHG15 in pancreatic ductal adenocarcinoma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5892-5898&lt;/pages&gt;&lt;volume&gt;22&lt;/volume&gt;&lt;number&gt;18&lt;/number&gt;&lt;edition&gt;2018/10/04&lt;/edition&gt;&lt;dates&gt;&lt;year&gt;2018&lt;/year&gt;&lt;pub-dates&gt;&lt;date&gt;Sep&lt;/date&gt;&lt;/pub-dates&gt;&lt;/dates&gt;&lt;isbn&gt;1128-3602&lt;/isbn&gt;&lt;accession-num&gt;30280769&lt;/accession-num&gt;&lt;urls&gt;&lt;/urls&gt;&lt;electronic-resource-num&gt;10.26355/eurrev_201809_1591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Guo et al., 2018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Prostate cancer</w:t>
            </w:r>
          </w:p>
        </w:tc>
        <w:tc>
          <w:tcPr>
            <w:tcW w:w="1593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alignant progression</w:t>
            </w:r>
          </w:p>
        </w:tc>
        <w:tc>
          <w:tcPr>
            <w:tcW w:w="1333" w:type="pct"/>
          </w:tcPr>
          <w:p w:rsidR="00CF419E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38-3p sponging</w:t>
            </w:r>
          </w:p>
          <w:p w:rsidR="00CF419E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CF419E" w:rsidRPr="005A017F">
              <w:rPr>
                <w:color w:val="000000" w:themeColor="text1"/>
              </w:rPr>
              <w:t>N-CAD, FKBP1A</w:t>
            </w:r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own-regulation of </w:t>
            </w:r>
            <w:r w:rsidR="00CF419E" w:rsidRPr="005A017F">
              <w:rPr>
                <w:color w:val="000000" w:themeColor="text1"/>
              </w:rPr>
              <w:t xml:space="preserve"> E-CAD</w:t>
            </w:r>
            <w:r w:rsidR="00CF419E" w:rsidRPr="005A017F" w:rsidDel="00CF419E">
              <w:rPr>
                <w:color w:val="000000" w:themeColor="text1"/>
              </w:rPr>
              <w:t xml:space="preserve"> 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k8L1llYXI+PFJl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=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k8L1llYXI+PFJl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=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Zhang et al., 2019h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enal cell carcinoma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EMT </w:t>
            </w:r>
          </w:p>
        </w:tc>
        <w:tc>
          <w:tcPr>
            <w:tcW w:w="1333" w:type="pct"/>
          </w:tcPr>
          <w:p w:rsidR="00CF419E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CF419E" w:rsidRPr="005A017F">
              <w:rPr>
                <w:color w:val="000000" w:themeColor="text1"/>
              </w:rPr>
              <w:t>N-CAD, VIM, SNAIL, SLUG, ZEB1</w:t>
            </w:r>
          </w:p>
          <w:p w:rsidR="003C4162" w:rsidRPr="005A017F" w:rsidRDefault="00CF419E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</w:t>
            </w:r>
            <w:r w:rsidR="00F20C61" w:rsidRPr="005A017F">
              <w:rPr>
                <w:color w:val="000000" w:themeColor="text1"/>
              </w:rPr>
              <w:t xml:space="preserve"> of </w:t>
            </w:r>
            <w:r w:rsidRPr="005A017F">
              <w:rPr>
                <w:color w:val="000000" w:themeColor="text1"/>
              </w:rPr>
              <w:t xml:space="preserve"> E-CAD</w:t>
            </w:r>
            <w:r w:rsidRPr="005A017F" w:rsidDel="00CF419E">
              <w:rPr>
                <w:color w:val="000000" w:themeColor="text1"/>
              </w:rPr>
              <w:t xml:space="preserve"> 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EdTwvQXV0aG9yPjxZZWFyPjIwMTg8L1llYXI+PFJlY051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EdTwvQXV0aG9yPjxZZWFyPjIwMTg8L1llYXI+PFJlY051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Du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hyroid cancer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growth and migration</w:t>
            </w:r>
          </w:p>
        </w:tc>
        <w:tc>
          <w:tcPr>
            <w:tcW w:w="13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200a-3p sponging </w:t>
            </w:r>
          </w:p>
          <w:p w:rsidR="00CF419E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CF419E" w:rsidRPr="005A017F">
              <w:rPr>
                <w:color w:val="000000" w:themeColor="text1"/>
              </w:rPr>
              <w:t xml:space="preserve"> E-CAD, β-catenin, </w:t>
            </w:r>
            <w:r w:rsidR="00CF419E" w:rsidRPr="005A017F">
              <w:rPr>
                <w:color w:val="000000" w:themeColor="text1"/>
              </w:rPr>
              <w:lastRenderedPageBreak/>
              <w:t xml:space="preserve">YAP1 </w:t>
            </w:r>
          </w:p>
          <w:p w:rsidR="00CF419E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CF419E" w:rsidRPr="005A017F">
              <w:rPr>
                <w:color w:val="000000" w:themeColor="text1"/>
              </w:rPr>
              <w:t xml:space="preserve"> VIM, N-CAD, MST1, LATS1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dTwvQXV0aG9yPjxZZWFyPjIwMTg8L1llYXI+PFJlY051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dTwvQXV0aG9yPjxZZWFyPjIwMTg8L1llYXI+PFJlY051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u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Thyroid cancer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migration and invasion </w:t>
            </w:r>
          </w:p>
        </w:tc>
        <w:tc>
          <w:tcPr>
            <w:tcW w:w="13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510-5p </w:t>
            </w:r>
            <w:r w:rsidR="00CF419E" w:rsidRPr="005A017F">
              <w:rPr>
                <w:color w:val="000000" w:themeColor="text1"/>
              </w:rPr>
              <w:t>sponging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5PC9ZZWFyPjxSZWNO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5PC9ZZWFyPjxSZWNO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u et al., 2019e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2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hyroid cancer</w:t>
            </w:r>
          </w:p>
        </w:tc>
        <w:tc>
          <w:tcPr>
            <w:tcW w:w="159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Tumor suppressor </w:t>
            </w:r>
          </w:p>
        </w:tc>
        <w:tc>
          <w:tcPr>
            <w:tcW w:w="133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4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5PC9ZZWFyPjxSZWNO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5PC9ZZWFyPjxSZWNO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u et al., 2019d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</w:tbl>
    <w:p w:rsidR="003C4162" w:rsidRPr="005A017F" w:rsidRDefault="003C4162" w:rsidP="00CF419E">
      <w:pPr>
        <w:spacing w:before="0" w:after="0"/>
        <w:jc w:val="both"/>
        <w:rPr>
          <w:rFonts w:cs="Times New Roman"/>
          <w:color w:val="000000" w:themeColor="text1"/>
          <w:szCs w:val="24"/>
        </w:rPr>
      </w:pPr>
    </w:p>
    <w:p w:rsidR="003C4162" w:rsidRPr="005A017F" w:rsidRDefault="003C4162" w:rsidP="003C4162">
      <w:pPr>
        <w:spacing w:after="0"/>
        <w:jc w:val="both"/>
        <w:rPr>
          <w:rFonts w:cs="Times New Roman"/>
          <w:color w:val="000000" w:themeColor="text1"/>
          <w:szCs w:val="24"/>
        </w:rPr>
      </w:pPr>
      <w:r w:rsidRPr="005A017F">
        <w:rPr>
          <w:rFonts w:cs="Times New Roman"/>
          <w:b/>
          <w:color w:val="000000" w:themeColor="text1"/>
          <w:szCs w:val="24"/>
        </w:rPr>
        <w:t xml:space="preserve">Table </w:t>
      </w:r>
      <w:r w:rsidR="0049662A" w:rsidRPr="005A017F">
        <w:rPr>
          <w:rFonts w:cs="Times New Roman"/>
          <w:b/>
          <w:color w:val="000000" w:themeColor="text1"/>
          <w:szCs w:val="24"/>
        </w:rPr>
        <w:t>S</w:t>
      </w:r>
      <w:r w:rsidRPr="005A017F">
        <w:rPr>
          <w:rFonts w:cs="Times New Roman"/>
          <w:b/>
          <w:color w:val="000000" w:themeColor="text1"/>
          <w:szCs w:val="24"/>
        </w:rPr>
        <w:t>8:</w:t>
      </w:r>
      <w:r w:rsidRPr="005A017F">
        <w:rPr>
          <w:rFonts w:cs="Times New Roman"/>
          <w:color w:val="000000" w:themeColor="text1"/>
          <w:szCs w:val="24"/>
        </w:rPr>
        <w:t xml:space="preserve"> The studies of SNHG16 role in solid tumors. T=tumor </w:t>
      </w:r>
      <w:proofErr w:type="gramStart"/>
      <w:r w:rsidRPr="005A017F">
        <w:rPr>
          <w:rFonts w:cs="Times New Roman"/>
          <w:color w:val="000000" w:themeColor="text1"/>
          <w:szCs w:val="24"/>
        </w:rPr>
        <w:t>tissue ,</w:t>
      </w:r>
      <w:proofErr w:type="gramEnd"/>
      <w:r w:rsidRPr="005A017F">
        <w:rPr>
          <w:rFonts w:cs="Times New Roman"/>
          <w:color w:val="000000" w:themeColor="text1"/>
          <w:szCs w:val="24"/>
        </w:rPr>
        <w:t xml:space="preserve"> C=cells, X=no mention</w:t>
      </w:r>
    </w:p>
    <w:tbl>
      <w:tblPr>
        <w:tblStyle w:val="TableGrid"/>
        <w:tblW w:w="5000" w:type="pct"/>
        <w:tblLook w:val="04A0"/>
      </w:tblPr>
      <w:tblGrid>
        <w:gridCol w:w="2187"/>
        <w:gridCol w:w="4190"/>
        <w:gridCol w:w="3513"/>
        <w:gridCol w:w="851"/>
        <w:gridCol w:w="849"/>
        <w:gridCol w:w="1586"/>
      </w:tblGrid>
      <w:tr w:rsidR="003C4162" w:rsidRPr="005A017F" w:rsidTr="005A017F">
        <w:tc>
          <w:tcPr>
            <w:tcW w:w="83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ype of cancer</w:t>
            </w:r>
          </w:p>
        </w:tc>
        <w:tc>
          <w:tcPr>
            <w:tcW w:w="159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iological role</w:t>
            </w:r>
          </w:p>
        </w:tc>
        <w:tc>
          <w:tcPr>
            <w:tcW w:w="1333" w:type="pct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lecular m</w:t>
            </w:r>
            <w:r w:rsidRPr="005A017F">
              <w:rPr>
                <w:color w:val="000000" w:themeColor="text1"/>
              </w:rPr>
              <w:t>echanism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s</w:t>
            </w:r>
          </w:p>
        </w:tc>
        <w:tc>
          <w:tcPr>
            <w:tcW w:w="322" w:type="pct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issue</w:t>
            </w:r>
          </w:p>
        </w:tc>
        <w:tc>
          <w:tcPr>
            <w:tcW w:w="60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ef.</w:t>
            </w:r>
          </w:p>
        </w:tc>
      </w:tr>
      <w:tr w:rsidR="003C4162" w:rsidRPr="005A017F" w:rsidTr="005A017F">
        <w:tc>
          <w:tcPr>
            <w:tcW w:w="83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cute lymphoblastic leukemia</w:t>
            </w:r>
          </w:p>
        </w:tc>
        <w:tc>
          <w:tcPr>
            <w:tcW w:w="1590" w:type="pct"/>
          </w:tcPr>
          <w:p w:rsidR="003C4162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umor suppressor</w:t>
            </w:r>
          </w:p>
        </w:tc>
        <w:tc>
          <w:tcPr>
            <w:tcW w:w="1333" w:type="pct"/>
          </w:tcPr>
          <w:p w:rsidR="003C4162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 miR-124-3p sponging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Yang&lt;/Author&gt;&lt;Year&gt;2019&lt;/Year&gt;&lt;RecNum&gt;899&lt;/RecNum&gt;&lt;DisplayText&gt;(Yang et al., 2019)&lt;/DisplayText&gt;&lt;record&gt;&lt;rec-number&gt;899&lt;/rec-number&gt;&lt;foreign-keys&gt;&lt;key app="EN" db-id="tfa22wzfmvapeces90svvw010rvst5res995" timestamp="1575240608"&gt;899&lt;/key&gt;&lt;/foreign-keys&gt;&lt;ref-type name="Journal Article"&gt;17&lt;/ref-type&gt;&lt;contributors&gt;&lt;authors&gt;&lt;author&gt;Yang, T.&lt;/author&gt;&lt;author&gt;Jin, X.&lt;/author&gt;&lt;author&gt;Lan, J.&lt;/author&gt;&lt;author&gt;Wang, W.&lt;/author&gt;&lt;/authors&gt;&lt;/contributors&gt;&lt;auth-address&gt;Department of Hematology, Zhejiang Province People&amp;apos;s Hospital, Hangzhou, 310014, China.&lt;/auth-address&gt;&lt;titles&gt;&lt;title&gt;Long non-coding RNA SNHG16 has Tumor suppressing effect in acute lymphoblastic leukemia by inverse interaction on hsa-miR-124-3p&lt;/title&gt;&lt;secondary-title&gt;IUBMB Life&lt;/secondary-title&gt;&lt;alt-title&gt;IUBMB life&lt;/alt-title&gt;&lt;/titles&gt;&lt;periodical&gt;&lt;full-title&gt;IUBMB Life&lt;/full-title&gt;&lt;abbr-1&gt;IUBMB life&lt;/abbr-1&gt;&lt;/periodical&gt;&lt;alt-periodical&gt;&lt;full-title&gt;IUBMB Life&lt;/full-title&gt;&lt;abbr-1&gt;IUBMB life&lt;/abbr-1&gt;&lt;/alt-periodical&gt;&lt;pages&gt;134-142&lt;/pages&gt;&lt;volume&gt;71&lt;/volume&gt;&lt;number&gt;1&lt;/number&gt;&lt;edition&gt;2018/11/01&lt;/edition&gt;&lt;keywords&gt;&lt;keyword&gt;*snhg16&lt;/keyword&gt;&lt;keyword&gt;*acute lymphoblastic leukemia&lt;/keyword&gt;&lt;keyword&gt;*hsa-miR-124-3p&lt;/keyword&gt;&lt;keyword&gt;*lncRNA&lt;/keyword&gt;&lt;keyword&gt;*miRNA&lt;/keyword&gt;&lt;/keywords&gt;&lt;dates&gt;&lt;year&gt;2019&lt;/year&gt;&lt;pub-dates&gt;&lt;date&gt;Jan&lt;/date&gt;&lt;/pub-dates&gt;&lt;/dates&gt;&lt;isbn&gt;1521-6543&lt;/isbn&gt;&lt;accession-num&gt;30380185&lt;/accession-num&gt;&lt;urls&gt;&lt;/urls&gt;&lt;electronic-resource-num&gt;10.1002/iub.194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Yang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ladder cancer</w:t>
            </w:r>
          </w:p>
        </w:tc>
        <w:tc>
          <w:tcPr>
            <w:tcW w:w="159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cycle progression, apoptosis</w:t>
            </w:r>
          </w:p>
        </w:tc>
        <w:tc>
          <w:tcPr>
            <w:tcW w:w="1333" w:type="pct"/>
          </w:tcPr>
          <w:p w:rsidR="003C4162" w:rsidRPr="005A017F" w:rsidRDefault="00772060" w:rsidP="005A017F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It interacts witch EZH2  </w:t>
            </w:r>
            <w:r w:rsidR="005A017F" w:rsidRPr="005A017F">
              <w:rPr>
                <w:color w:val="000000" w:themeColor="text1"/>
              </w:rPr>
              <w:t xml:space="preserve">and causes </w:t>
            </w:r>
            <w:r w:rsidRPr="005A017F">
              <w:rPr>
                <w:color w:val="000000" w:themeColor="text1"/>
              </w:rPr>
              <w:t>methylation</w:t>
            </w:r>
            <w:r w:rsidR="005A017F" w:rsidRPr="005A017F">
              <w:rPr>
                <w:color w:val="000000" w:themeColor="text1"/>
              </w:rPr>
              <w:t xml:space="preserve"> of</w:t>
            </w:r>
            <w:r w:rsidRPr="005A017F">
              <w:rPr>
                <w:color w:val="000000" w:themeColor="text1"/>
              </w:rPr>
              <w:t xml:space="preserve"> p21</w:t>
            </w:r>
            <w:r w:rsidR="005A017F" w:rsidRPr="005A017F">
              <w:rPr>
                <w:color w:val="000000" w:themeColor="text1"/>
              </w:rPr>
              <w:t xml:space="preserve"> gene</w:t>
            </w:r>
            <w:r w:rsidRPr="005A017F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YW88L0F1dGhvcj48WWVhcj4yMDE4PC9ZZWFyPjxSZWNO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YW88L0F1dGhvcj48WWVhcj4yMDE4PC9ZZWFyPjxSZWNO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Cao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3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ladder cancer</w:t>
            </w:r>
          </w:p>
        </w:tc>
        <w:tc>
          <w:tcPr>
            <w:tcW w:w="1590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33" w:type="pct"/>
          </w:tcPr>
          <w:p w:rsidR="00772060" w:rsidRPr="005A017F" w:rsidRDefault="00772060" w:rsidP="00772060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98 sponging</w:t>
            </w:r>
          </w:p>
          <w:p w:rsidR="00772060" w:rsidRPr="005A017F" w:rsidRDefault="00772060" w:rsidP="00772060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BCL2, VIM, N-CAD and SNAIL,  c‐</w:t>
            </w:r>
            <w:proofErr w:type="spellStart"/>
            <w:r w:rsidRPr="005A017F">
              <w:rPr>
                <w:color w:val="000000" w:themeColor="text1"/>
              </w:rPr>
              <w:t>Myc</w:t>
            </w:r>
            <w:proofErr w:type="spellEnd"/>
            <w:r w:rsidRPr="005A017F">
              <w:rPr>
                <w:color w:val="000000" w:themeColor="text1"/>
              </w:rPr>
              <w:t xml:space="preserve">,  </w:t>
            </w:r>
            <w:r w:rsidR="00F20C61" w:rsidRPr="005A017F">
              <w:rPr>
                <w:color w:val="000000" w:themeColor="text1"/>
              </w:rPr>
              <w:t>CCN</w:t>
            </w:r>
            <w:r w:rsidRPr="005A017F">
              <w:rPr>
                <w:color w:val="000000" w:themeColor="text1"/>
              </w:rPr>
              <w:t xml:space="preserve">D1,  </w:t>
            </w:r>
            <w:proofErr w:type="spellStart"/>
            <w:r w:rsidRPr="005A017F">
              <w:rPr>
                <w:color w:val="000000" w:themeColor="text1"/>
              </w:rPr>
              <w:t>andβ</w:t>
            </w:r>
            <w:proofErr w:type="spellEnd"/>
            <w:r w:rsidRPr="005A017F">
              <w:rPr>
                <w:color w:val="000000" w:themeColor="text1"/>
              </w:rPr>
              <w:t>‐catenin</w:t>
            </w:r>
          </w:p>
          <w:p w:rsidR="00772060" w:rsidRPr="005A017F" w:rsidRDefault="00772060" w:rsidP="00772060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own-regulation of BAX, </w:t>
            </w:r>
            <w:r w:rsidRPr="005A017F">
              <w:rPr>
                <w:color w:val="000000" w:themeColor="text1"/>
                <w:sz w:val="20"/>
                <w:szCs w:val="20"/>
              </w:rPr>
              <w:t>p27Kip</w:t>
            </w:r>
          </w:p>
          <w:p w:rsidR="003C4162" w:rsidRPr="005A017F" w:rsidRDefault="00F20C61" w:rsidP="00F20C61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Inhibition of </w:t>
            </w:r>
            <w:r w:rsidR="00772060" w:rsidRPr="005A017F">
              <w:rPr>
                <w:color w:val="000000" w:themeColor="text1"/>
              </w:rPr>
              <w:t xml:space="preserve"> CASP3, CASP9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GZW5nPC9BdXRob3I+PFllYXI+MjAxODwvWWVhcj48UmVj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GZW5nPC9BdXRob3I+PFllYXI+MjAxODwvWWVhcj48UmVj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Feng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ladder cancer</w:t>
            </w:r>
          </w:p>
        </w:tc>
        <w:tc>
          <w:tcPr>
            <w:tcW w:w="1590" w:type="pct"/>
          </w:tcPr>
          <w:p w:rsidR="00772060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EMT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7-5p sponging </w:t>
            </w:r>
          </w:p>
          <w:p w:rsidR="00772060" w:rsidRPr="005A017F" w:rsidRDefault="00F20C61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BCL-2, TIMP3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772060" w:rsidRPr="005A017F">
              <w:rPr>
                <w:color w:val="000000" w:themeColor="text1"/>
              </w:rPr>
              <w:t xml:space="preserve"> BAX,  CASP3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QZW5nPC9BdXRob3I+PFllYXI+MjAxOTwvWWVhcj48UmVj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QZW5nPC9BdXRob3I+PFllYXI+MjAxOTwvWWVhcj48UmVj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Peng and Li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reast cancer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apoptosis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98 sponging 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E2F5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YWk8L0F1dGhvcj48WWVhcj4yMDE3PC9ZZWFyPjxSZWNO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YWk8L0F1dGhvcj48WWVhcj4yMDE3PC9ZZWFyPjxSZWNO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Cai et al., 2017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rvical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apoptosis and migration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16 sponging</w:t>
            </w:r>
          </w:p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ZEB1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HU8L0F1dGhvcj48WWVhcj4yMDE4PC9ZZWFyPjxSZWNO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HU8L0F1dGhvcj48WWVhcj4yMDE4PC9ZZWFyPjxSZWNO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Zhu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90" w:type="pct"/>
          </w:tcPr>
          <w:p w:rsidR="00772060" w:rsidRPr="005A017F" w:rsidRDefault="00772060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200a-3p sponging </w:t>
            </w:r>
          </w:p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</w:t>
            </w:r>
            <w:r w:rsidR="00F20C61" w:rsidRPr="005A017F">
              <w:rPr>
                <w:color w:val="000000" w:themeColor="text1"/>
              </w:rPr>
              <w:t xml:space="preserve"> of</w:t>
            </w:r>
            <w:r w:rsidRPr="005A017F">
              <w:rPr>
                <w:color w:val="000000" w:themeColor="text1"/>
              </w:rPr>
              <w:t xml:space="preserve"> VIM, α-SMA, beta catenin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772060" w:rsidRPr="005A017F">
              <w:rPr>
                <w:color w:val="000000" w:themeColor="text1"/>
              </w:rPr>
              <w:t xml:space="preserve"> E-CAD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Li&lt;/Author&gt;&lt;Year&gt;2019&lt;/Year&gt;&lt;RecNum&gt;905&lt;/RecNum&gt;&lt;DisplayText&gt;(Li et al., 2019j)&lt;/DisplayText&gt;&lt;record&gt;&lt;rec-number&gt;905&lt;/rec-number&gt;&lt;foreign-keys&gt;&lt;key app="EN" db-id="tfa22wzfmvapeces90svvw010rvst5res995" timestamp="1575240899"&gt;905&lt;/key&gt;&lt;/foreign-keys&gt;&lt;ref-type name="Journal Article"&gt;17&lt;/ref-type&gt;&lt;contributors&gt;&lt;authors&gt;&lt;author&gt;Li, Y.&lt;/author&gt;&lt;author&gt;Lu, Y.&lt;/author&gt;&lt;author&gt;Chen, Y.&lt;/author&gt;&lt;/authors&gt;&lt;/contributors&gt;&lt;auth-address&gt;Department of gastroenterology, Union Hospital, Tongji Medical College, Huazhong University of Science and Technology, Wuhan 430022, Hubei Province, China.&amp;#xD;Department of Emergency Surgery, Union Hospital, Tongji Medical College, Huazhong University of Science and Technology, Wuhan 430022, Hubei Province, China Yanglong_Chen@126.com.&lt;/auth-address&gt;&lt;titles&gt;&lt;title&gt;Long non-coding RNA SNHG16 affects cell proliferation and predicts a poor prognosis in patients with colorectal cancer via sponging miR-200a-3p&lt;/title&gt;&lt;secondary-title&gt;Biosci Rep&lt;/secondary-title&gt;&lt;alt-title&gt;Bioscience reports&lt;/alt-title&gt;&lt;/titles&gt;&lt;periodical&gt;&lt;full-title&gt;Biosci Rep&lt;/full-title&gt;&lt;abbr-1&gt;Bioscience reports&lt;/abbr-1&gt;&lt;/periodical&gt;&lt;alt-periodical&gt;&lt;full-title&gt;Biosci Rep&lt;/full-title&gt;&lt;abbr-1&gt;Bioscience reports&lt;/abbr-1&gt;&lt;/alt-periodical&gt;&lt;volume&gt;39&lt;/volume&gt;&lt;number&gt;5&lt;/number&gt;&lt;edition&gt;2019/04/10&lt;/edition&gt;&lt;keywords&gt;&lt;keyword&gt;Long non-coding RNA&lt;/keyword&gt;&lt;keyword&gt;Snhg16&lt;/keyword&gt;&lt;keyword&gt;colorectal cancer&lt;/keyword&gt;&lt;keyword&gt;miR-200a-3p&lt;/keyword&gt;&lt;/keywords&gt;&lt;dates&gt;&lt;year&gt;2019&lt;/year&gt;&lt;pub-dates&gt;&lt;date&gt;May 31&lt;/date&gt;&lt;/pub-dates&gt;&lt;/dates&gt;&lt;isbn&gt;0144-8463&lt;/isbn&gt;&lt;accession-num&gt;30962265&lt;/accession-num&gt;&lt;urls&gt;&lt;/urls&gt;&lt;custom2&gt;PMC6522740&lt;/custom2&gt;&lt;electronic-resource-num&gt;10.1042/bsr20182498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Li et al., 2019j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Esophageal squamous cell carcinoma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33" w:type="pct"/>
          </w:tcPr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beta-catenin, CCND1, c-MYC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IYW48L0F1dGhvcj48WWVhcj4yMDE4PC9ZZWFyPjxSZWNO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IYW48L0F1dGhvcj48WWVhcj4yMDE4PC9ZZWFyPjxSZWNO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Han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Esophagus</w:t>
            </w:r>
          </w:p>
        </w:tc>
        <w:tc>
          <w:tcPr>
            <w:tcW w:w="1590" w:type="pct"/>
          </w:tcPr>
          <w:p w:rsidR="00772060" w:rsidRPr="005A017F" w:rsidRDefault="00F123A8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v</w:t>
            </w:r>
            <w:r w:rsidR="00772060" w:rsidRPr="005A017F">
              <w:rPr>
                <w:color w:val="000000" w:themeColor="text1"/>
              </w:rPr>
              <w:t>iability, apoptosis, migration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40 sponging</w:t>
            </w:r>
          </w:p>
          <w:p w:rsidR="00772060" w:rsidRPr="005A017F" w:rsidRDefault="00F20C61" w:rsidP="00F20C61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772060" w:rsidRPr="005A017F">
              <w:rPr>
                <w:color w:val="000000" w:themeColor="text1"/>
              </w:rPr>
              <w:t xml:space="preserve">ZEB1 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 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Zhang&lt;/Author&gt;&lt;Year&gt;2018&lt;/Year&gt;&lt;RecNum&gt;907&lt;/RecNum&gt;&lt;DisplayText&gt;(Zhang et al., 2018b)&lt;/DisplayText&gt;&lt;record&gt;&lt;rec-number&gt;907&lt;/rec-number&gt;&lt;foreign-keys&gt;&lt;key app="EN" db-id="tfa22wzfmvapeces90svvw010rvst5res995" timestamp="1575241010"&gt;907&lt;/key&gt;&lt;/foreign-keys&gt;&lt;ref-type name="Journal Article"&gt;17&lt;/ref-type&gt;&lt;contributors&gt;&lt;authors&gt;&lt;author&gt;Zhang, K.&lt;/author&gt;&lt;author&gt;Chen, J.&lt;/author&gt;&lt;author&gt;Song, H.&lt;/author&gt;&lt;author&gt;Chen, L. B.&lt;/author&gt;&lt;/authors&gt;&lt;/contributors&gt;&lt;auth-address&gt;Department of Medical Oncology, Jinling Hospital, School of Medicine, Nanjing University, Nanjing, Jiangsu, China.&lt;/auth-address&gt;&lt;titles&gt;&lt;title&gt;SNHG16/miR-140-5p axis promotes esophagus cancer cell proliferation, migration and EMT formation through regulating ZEB1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1028-1040&lt;/pages&gt;&lt;volume&gt;9&lt;/volume&gt;&lt;number&gt;1&lt;/number&gt;&lt;edition&gt;2018/02/09&lt;/edition&gt;&lt;keywords&gt;&lt;keyword&gt;Emt&lt;/keyword&gt;&lt;keyword&gt;Snhg16&lt;/keyword&gt;&lt;keyword&gt;esophagus cancer&lt;/keyword&gt;&lt;keyword&gt;long non-coding RNA&lt;/keyword&gt;&lt;keyword&gt;proliferation&lt;/keyword&gt;&lt;/keywords&gt;&lt;dates&gt;&lt;year&gt;2018&lt;/year&gt;&lt;pub-dates&gt;&lt;date&gt;Jan 2&lt;/date&gt;&lt;/pub-dates&gt;&lt;/dates&gt;&lt;isbn&gt;1949-2553&lt;/isbn&gt;&lt;accession-num&gt;29416674&lt;/accession-num&gt;&lt;urls&gt;&lt;/urls&gt;&lt;custom2&gt;PMC5787416&lt;/custom2&gt;&lt;electronic-resource-num&gt;10.18632/oncotarget.23178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Zhang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Gastric cancer</w:t>
            </w:r>
          </w:p>
        </w:tc>
        <w:tc>
          <w:tcPr>
            <w:tcW w:w="1590" w:type="pct"/>
          </w:tcPr>
          <w:p w:rsidR="00772060" w:rsidRPr="005A017F" w:rsidRDefault="00772060" w:rsidP="00F123A8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</w:t>
            </w:r>
            <w:r w:rsidR="00F123A8" w:rsidRPr="005A017F">
              <w:rPr>
                <w:color w:val="000000" w:themeColor="text1"/>
              </w:rPr>
              <w:t xml:space="preserve"> proliferation</w:t>
            </w:r>
            <w:r w:rsidRPr="005A017F">
              <w:rPr>
                <w:color w:val="000000" w:themeColor="text1"/>
              </w:rPr>
              <w:t xml:space="preserve">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628-3p sponging</w:t>
            </w:r>
          </w:p>
          <w:p w:rsidR="00772060" w:rsidRPr="005A017F" w:rsidRDefault="00F20C61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NRP1</w:t>
            </w:r>
          </w:p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QYW5nPC9BdXRob3I+PFllYXI+MjAxOTwvWWVhcj48UmVj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QYW5nPC9BdXRob3I+PFllYXI+MjAxOTwvWWVhcj48UmVj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Pang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35a sponging 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ctivation of</w:t>
            </w:r>
            <w:r w:rsidR="00772060" w:rsidRPr="005A017F">
              <w:rPr>
                <w:color w:val="000000" w:themeColor="text1"/>
              </w:rPr>
              <w:t xml:space="preserve"> JAK, STAT3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Wang&lt;/Author&gt;&lt;Year&gt;2019&lt;/Year&gt;&lt;RecNum&gt;909&lt;/RecNum&gt;&lt;DisplayText&gt;(Wang et al., 2019h)&lt;/DisplayText&gt;&lt;record&gt;&lt;rec-number&gt;909&lt;/rec-number&gt;&lt;foreign-keys&gt;&lt;key app="EN" db-id="tfa22wzfmvapeces90svvw010rvst5res995" timestamp="1575241119"&gt;909&lt;/key&gt;&lt;/foreign-keys&gt;&lt;ref-type name="Journal Article"&gt;17&lt;/ref-type&gt;&lt;contributors&gt;&lt;authors&gt;&lt;author&gt;Wang, X.&lt;/author&gt;&lt;author&gt;Kan, J.&lt;/author&gt;&lt;author&gt;Han, J.&lt;/author&gt;&lt;author&gt;Zhang, W.&lt;/author&gt;&lt;author&gt;Bai, L.&lt;/author&gt;&lt;author&gt;Wu, H.&lt;/author&gt;&lt;/authors&gt;&lt;/contributors&gt;&lt;auth-address&gt;Department of Oncology, Qinghai Provincial People&amp;apos;s Hospital, 2 Gonghe Road, Xining 810007, Qinghai Province, PR China.&amp;#xD;Department of Oncology, The First Affiliated Hospital of Nanjing Medical University, 300 Guangzhou Road, Nanjing 210029, Jiangsu Province, PR China.&lt;/auth-address&gt;&lt;titles&gt;&lt;title&gt;LncRNA SNHG16 Functions as an Oncogene by Sponging MiR-135a and Promotes JAK2/STAT3 Signal Pathway in Gastric Cancer&lt;/title&gt;&lt;secondary-title&gt;J Cancer&lt;/secondary-title&gt;&lt;alt-title&gt;Journal of Cancer&lt;/alt-title&gt;&lt;/titles&gt;&lt;periodical&gt;&lt;full-title&gt;J Cancer&lt;/full-title&gt;&lt;abbr-1&gt;Journal of Cancer&lt;/abbr-1&gt;&lt;/periodical&gt;&lt;alt-periodical&gt;&lt;full-title&gt;J Cancer&lt;/full-title&gt;&lt;abbr-1&gt;Journal of Cancer&lt;/abbr-1&gt;&lt;/alt-periodical&gt;&lt;pages&gt;1013-1022&lt;/pages&gt;&lt;volume&gt;10&lt;/volume&gt;&lt;number&gt;4&lt;/number&gt;&lt;edition&gt;2019/03/12&lt;/edition&gt;&lt;keywords&gt;&lt;keyword&gt;Jak2/stat3&lt;/keyword&gt;&lt;keyword&gt;Snhg16&lt;/keyword&gt;&lt;keyword&gt;ceRNA&lt;/keyword&gt;&lt;keyword&gt;gastric cancer&lt;/keyword&gt;&lt;keyword&gt;miR-135a&lt;/keyword&gt;&lt;/keywords&gt;&lt;dates&gt;&lt;year&gt;2019&lt;/year&gt;&lt;/dates&gt;&lt;isbn&gt;1837-9664 (Print)&amp;#xD;1837-9664&lt;/isbn&gt;&lt;accession-num&gt;30854107&lt;/accession-num&gt;&lt;urls&gt;&lt;/urls&gt;&lt;custom2&gt;PMC6400807&lt;/custom2&gt;&lt;electronic-resource-num&gt;10.7150/jca.2952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Wang et al., 2019h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growth, invasion and migration</w:t>
            </w:r>
          </w:p>
        </w:tc>
        <w:tc>
          <w:tcPr>
            <w:tcW w:w="133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WFuPC9BdXRob3I+PFllYXI+MjAxNzwvWWVhcj48UmVj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WFuPC9BdXRob3I+PFllYXI+MjAxNzwvWWVhcj48UmVj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Lian et al., 2017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lioma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poptosis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4518 sponging </w:t>
            </w:r>
          </w:p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</w:t>
            </w:r>
            <w:r w:rsidR="00F20C61" w:rsidRPr="005A017F">
              <w:rPr>
                <w:color w:val="000000" w:themeColor="text1"/>
              </w:rPr>
              <w:t>lation of</w:t>
            </w:r>
            <w:r w:rsidRPr="005A017F">
              <w:rPr>
                <w:color w:val="000000" w:themeColor="text1"/>
              </w:rPr>
              <w:t xml:space="preserve"> BCL-2, BC:-</w:t>
            </w:r>
            <w:proofErr w:type="spellStart"/>
            <w:r w:rsidRPr="005A017F">
              <w:rPr>
                <w:color w:val="000000" w:themeColor="text1"/>
              </w:rPr>
              <w:t>xL</w:t>
            </w:r>
            <w:proofErr w:type="spellEnd"/>
            <w:r w:rsidRPr="005A017F">
              <w:rPr>
                <w:color w:val="000000" w:themeColor="text1"/>
              </w:rPr>
              <w:t>, MCL-1, PRMT5</w:t>
            </w:r>
          </w:p>
          <w:p w:rsidR="00772060" w:rsidRPr="005A017F" w:rsidRDefault="00F20C61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own-regulation of </w:t>
            </w:r>
            <w:r w:rsidR="00772060" w:rsidRPr="005A017F">
              <w:rPr>
                <w:color w:val="000000" w:themeColor="text1"/>
              </w:rPr>
              <w:t>BAX</w:t>
            </w:r>
          </w:p>
          <w:p w:rsidR="00772060" w:rsidRPr="005A017F" w:rsidRDefault="00F20C61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Activation of </w:t>
            </w:r>
            <w:r w:rsidR="00772060" w:rsidRPr="005A017F">
              <w:rPr>
                <w:color w:val="000000" w:themeColor="text1"/>
              </w:rPr>
              <w:t xml:space="preserve">AKT, PI3K, </w:t>
            </w:r>
          </w:p>
          <w:p w:rsidR="00772060" w:rsidRPr="005A017F" w:rsidRDefault="00F20C61" w:rsidP="00772060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</w:t>
            </w:r>
            <w:r w:rsidR="00772060" w:rsidRPr="005A017F">
              <w:rPr>
                <w:color w:val="000000" w:themeColor="text1"/>
              </w:rPr>
              <w:t xml:space="preserve"> CASP3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dTwvQXV0aG9yPjxZZWFyPjIwMTg8L1llYXI+PFJlY051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dTwvQXV0aG9yPjxZZWFyPjIwMTg8L1llYXI+PFJlY051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Lu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lioma</w:t>
            </w:r>
          </w:p>
        </w:tc>
        <w:tc>
          <w:tcPr>
            <w:tcW w:w="1590" w:type="pct"/>
          </w:tcPr>
          <w:p w:rsidR="00772060" w:rsidRPr="005A017F" w:rsidRDefault="00E44D23" w:rsidP="00E44D2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</w:t>
            </w:r>
            <w:r w:rsidR="00772060" w:rsidRPr="005A017F">
              <w:rPr>
                <w:color w:val="000000" w:themeColor="text1"/>
              </w:rPr>
              <w:t xml:space="preserve">, increased tumor volume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0a-5p sponging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E3F1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ZYW5nPC9BdXRob3I+PFllYXI+MjAxODwvWWVhcj48UmVj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ZYW5nPC9BdXRob3I+PFllYXI+MjAxODwvWWVhcj48UmVj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Yang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lioma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33" w:type="pct"/>
          </w:tcPr>
          <w:p w:rsidR="00772060" w:rsidRPr="005A017F" w:rsidRDefault="00F20C61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772060" w:rsidRPr="005A017F">
              <w:rPr>
                <w:color w:val="000000" w:themeColor="text1"/>
              </w:rPr>
              <w:t xml:space="preserve"> CASP3, CASP9, p21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CCND1, CCNB1 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Zhou&lt;/Author&gt;&lt;Year&gt;2019&lt;/Year&gt;&lt;RecNum&gt;913&lt;/RecNum&gt;&lt;DisplayText&gt;(Zhou et al., 2019a)&lt;/DisplayText&gt;&lt;record&gt;&lt;rec-number&gt;913&lt;/rec-number&gt;&lt;foreign-keys&gt;&lt;key app="EN" db-id="tfa22wzfmvapeces90svvw010rvst5res995" timestamp="1575241303"&gt;913&lt;/key&gt;&lt;/foreign-keys&gt;&lt;ref-type name="Journal Article"&gt;17&lt;/ref-type&gt;&lt;contributors&gt;&lt;authors&gt;&lt;author&gt;Zhou, X. Y.&lt;/author&gt;&lt;author&gt;Liu, H.&lt;/author&gt;&lt;author&gt;Ding, Z. B.&lt;/author&gt;&lt;author&gt;Xi, H. P.&lt;/author&gt;&lt;author&gt;Wang, G. W.&lt;/author&gt;&lt;/authors&gt;&lt;/contributors&gt;&lt;auth-address&gt;Department of Neurosurgery, The First Affiliated Hospital of University of South China, No.69, Chuanshan Road, Shigu District, Hengyang, 421001, Hunan Province, People&amp;apos;s Republic of China.&amp;#xD;Department of Neurosurgery, The First Affiliated Hospital of University of South China, No.69, Chuanshan Road, Shigu District, Hengyang, 421001, Hunan Province, People&amp;apos;s Republic of China. wangguangwei48@163.com.&lt;/auth-address&gt;&lt;titles&gt;&lt;title&gt;lncRNA SNHG16 Exerts Oncogenic Functions in Promoting Proliferation of Glioma Through Suppressing p21&lt;/title&gt;&lt;secondary-title&gt;Pathol Oncol Res&lt;/secondary-title&gt;&lt;alt-title&gt;Pathology oncology research : POR&lt;/alt-title&gt;&lt;/titles&gt;&lt;periodical&gt;&lt;full-title&gt;Pathol Oncol Res&lt;/full-title&gt;&lt;abbr-1&gt;Pathology oncology research : POR&lt;/abbr-1&gt;&lt;/periodical&gt;&lt;alt-periodical&gt;&lt;full-title&gt;Pathol Oncol Res&lt;/full-title&gt;&lt;abbr-1&gt;Pathology oncology research : POR&lt;/abbr-1&gt;&lt;/alt-periodical&gt;&lt;edition&gt;2019/04/12&lt;/edition&gt;&lt;keywords&gt;&lt;keyword&gt;Glioma&lt;/keyword&gt;&lt;keyword&gt;Long non-coding RNA&lt;/keyword&gt;&lt;keyword&gt;Snhg16&lt;/keyword&gt;&lt;keyword&gt;p21&lt;/keyword&gt;&lt;/keywords&gt;&lt;dates&gt;&lt;year&gt;2019&lt;/year&gt;&lt;pub-dates&gt;&lt;date&gt;Apr 10&lt;/date&gt;&lt;/pub-dates&gt;&lt;/dates&gt;&lt;isbn&gt;1219-4956&lt;/isbn&gt;&lt;accession-num&gt;30972632&lt;/accession-num&gt;&lt;urls&gt;&lt;/urls&gt;&lt;electronic-resource-num&gt;10.1007/s12253-019-00648-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Zhou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lioma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SF1 up-regulates SNHG16</w:t>
            </w:r>
          </w:p>
          <w:p w:rsidR="00F20C61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212-3p </w:t>
            </w:r>
            <w:r w:rsidR="00F20C61" w:rsidRPr="005A017F">
              <w:rPr>
                <w:color w:val="000000" w:themeColor="text1"/>
              </w:rPr>
              <w:t>sponging</w:t>
            </w:r>
            <w:r w:rsidRPr="005A017F">
              <w:rPr>
                <w:color w:val="000000" w:themeColor="text1"/>
              </w:rPr>
              <w:t xml:space="preserve"> </w:t>
            </w:r>
          </w:p>
          <w:p w:rsidR="00772060" w:rsidRPr="005A017F" w:rsidRDefault="00F20C61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EphA2, VE-CAD</w:t>
            </w:r>
            <w:r w:rsidRPr="005A017F">
              <w:rPr>
                <w:color w:val="000000" w:themeColor="text1"/>
              </w:rPr>
              <w:t>, ALDH1A1</w:t>
            </w:r>
          </w:p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TwvWWVhcj48UmVj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TwvWWVhcj48UmVj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Wang et al., 2019d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lioma</w:t>
            </w:r>
          </w:p>
        </w:tc>
        <w:tc>
          <w:tcPr>
            <w:tcW w:w="1590" w:type="pct"/>
          </w:tcPr>
          <w:p w:rsidR="00772060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alignant progression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73 sponging</w:t>
            </w:r>
          </w:p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: MMP2, MMP9</w:t>
            </w:r>
          </w:p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ctivation of: PI3K, AKT, EGFR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Zhou&lt;/Author&gt;&lt;Year&gt;2019&lt;/Year&gt;&lt;RecNum&gt;916&lt;/RecNum&gt;&lt;DisplayText&gt;(Zhou et al., 2019b)&lt;/DisplayText&gt;&lt;record&gt;&lt;rec-number&gt;916&lt;/rec-number&gt;&lt;foreign-keys&gt;&lt;key app="EN" db-id="tfa22wzfmvapeces90svvw010rvst5res995" timestamp="1575241485"&gt;916&lt;/key&gt;&lt;/foreign-keys&gt;&lt;ref-type name="Journal Article"&gt;17&lt;/ref-type&gt;&lt;contributors&gt;&lt;authors&gt;&lt;author&gt;Zhou, X. Y.&lt;/author&gt;&lt;author&gt;Liu, H.&lt;/author&gt;&lt;author&gt;Ding, Z. B.&lt;/author&gt;&lt;author&gt;Xi, H. P.&lt;/author&gt;&lt;author&gt;Wang, G. W.&lt;/author&gt;&lt;/authors&gt;&lt;/contributors&gt;&lt;auth-address&gt;Department of Neurosurgery, The First Affiliated Hospital of University of South China, Hengyang 421001, China.&amp;#xD;Department of Neurosurgery, The First Affiliated Hospital of University of South China, Hengyang 421001, China.. Electronic address: wangguangwei123@163.com.&lt;/auth-address&gt;&lt;titles&gt;&lt;title&gt;lncRNA SNHG16 promotes glioma tumorigenicity through miR-373/EGFR axis by activating PI3K/AKT pathway&lt;/title&gt;&lt;secondary-title&gt;Genomics&lt;/secondary-title&gt;&lt;alt-title&gt;Genomics&lt;/alt-title&gt;&lt;/titles&gt;&lt;periodical&gt;&lt;full-title&gt;Genomics&lt;/full-title&gt;&lt;abbr-1&gt;Genomics&lt;/abbr-1&gt;&lt;/periodical&gt;&lt;alt-periodical&gt;&lt;full-title&gt;Genomics&lt;/full-title&gt;&lt;abbr-1&gt;Genomics&lt;/abbr-1&gt;&lt;/alt-periodical&gt;&lt;edition&gt;2019/06/22&lt;/edition&gt;&lt;keywords&gt;&lt;keyword&gt;Egfr&lt;/keyword&gt;&lt;keyword&gt;Glioma&lt;/keyword&gt;&lt;keyword&gt;lncRNA SNHG16&lt;/keyword&gt;&lt;keyword&gt;miR-373&lt;/keyword&gt;&lt;/keywords&gt;&lt;dates&gt;&lt;year&gt;2019&lt;/year&gt;&lt;pub-dates&gt;&lt;date&gt;Jun 19&lt;/date&gt;&lt;/pub-dates&gt;&lt;/dates&gt;&lt;isbn&gt;0888-7543&lt;/isbn&gt;&lt;accession-num&gt;31226483&lt;/accession-num&gt;&lt;urls&gt;&lt;/urls&gt;&lt;electronic-resource-num&gt;10.1016/j.ygeno.2019.06.01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Zhou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proofErr w:type="spellStart"/>
            <w:r w:rsidRPr="005A017F">
              <w:rPr>
                <w:color w:val="000000" w:themeColor="text1"/>
              </w:rPr>
              <w:t>Hemangioma</w:t>
            </w:r>
            <w:proofErr w:type="spellEnd"/>
            <w:r w:rsidRPr="005A017F">
              <w:rPr>
                <w:color w:val="000000" w:themeColor="text1"/>
              </w:rPr>
              <w:t xml:space="preserve"> 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520d-3p</w:t>
            </w:r>
            <w:r w:rsidR="00F20C61" w:rsidRPr="005A017F">
              <w:rPr>
                <w:color w:val="000000" w:themeColor="text1"/>
              </w:rPr>
              <w:t xml:space="preserve"> sponging</w:t>
            </w:r>
          </w:p>
          <w:p w:rsidR="00772060" w:rsidRPr="005A017F" w:rsidRDefault="00F20C61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</w:t>
            </w:r>
            <w:r w:rsidR="00772060" w:rsidRPr="005A017F">
              <w:rPr>
                <w:color w:val="000000" w:themeColor="text1"/>
              </w:rPr>
              <w:t xml:space="preserve"> CASP3, CASP9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STAT3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Zhao&lt;/Author&gt;&lt;Year&gt;2018&lt;/Year&gt;&lt;RecNum&gt;917&lt;/RecNum&gt;&lt;DisplayText&gt;(Zhao et al., 2018b)&lt;/DisplayText&gt;&lt;record&gt;&lt;rec-number&gt;917&lt;/rec-number&gt;&lt;foreign-keys&gt;&lt;key app="EN" db-id="tfa22wzfmvapeces90svvw010rvst5res995" timestamp="1575241529"&gt;917&lt;/key&gt;&lt;/foreign-keys&gt;&lt;ref-type name="Journal Article"&gt;17&lt;/ref-type&gt;&lt;contributors&gt;&lt;authors&gt;&lt;author&gt;Zhao, W.&lt;/author&gt;&lt;author&gt;Fu, H.&lt;/author&gt;&lt;author&gt;Zhang, S.&lt;/author&gt;&lt;author&gt;Sun, S.&lt;/author&gt;&lt;author&gt;Liu, Y.&lt;/author&gt;&lt;/authors&gt;&lt;/contributors&gt;&lt;auth-address&gt;Xinxiang Medical University, Henan, China.&amp;#xD;The Affiliated Hospital of Logistics University of PAP, Tianjin, China.&amp;#xD;General Hospital of Air Force, PLA, Beijing, China.&amp;#xD;Shanghai Fourth People&amp;apos;s Hospital, Shanghai, China.&lt;/auth-address&gt;&lt;titles&gt;&lt;title&gt;LncRNA SNHG16 drives proliferation, migration, and invasion of hemangioma endothelial cell through modulation of miR-520d-3p/STAT3 axis&lt;/title&gt;&lt;secondary-title&gt;Cancer Med&lt;/secondary-title&gt;&lt;alt-title&gt;Cancer medicine&lt;/alt-title&gt;&lt;/titles&gt;&lt;periodical&gt;&lt;full-title&gt;Cancer Med&lt;/full-title&gt;&lt;abbr-1&gt;Cancer medicine&lt;/abbr-1&gt;&lt;/periodical&gt;&lt;alt-periodical&gt;&lt;full-title&gt;Cancer Med&lt;/full-title&gt;&lt;abbr-1&gt;Cancer medicine&lt;/abbr-1&gt;&lt;/alt-periodical&gt;&lt;edition&gt;2018/05/31&lt;/edition&gt;&lt;keywords&gt;&lt;keyword&gt;Snhg16&lt;/keyword&gt;&lt;keyword&gt;Stat3&lt;/keyword&gt;&lt;keyword&gt;hemangioma&lt;/keyword&gt;&lt;keyword&gt;miR-520d-3p&lt;/keyword&gt;&lt;keyword&gt;proliferation&lt;/keyword&gt;&lt;/keywords&gt;&lt;dates&gt;&lt;year&gt;2018&lt;/year&gt;&lt;pub-dates&gt;&lt;date&gt;May 29&lt;/date&gt;&lt;/pub-dates&gt;&lt;/dates&gt;&lt;isbn&gt;2045-7634&lt;/isbn&gt;&lt;accession-num&gt;29845747&lt;/accession-num&gt;&lt;urls&gt;&lt;/urls&gt;&lt;custom2&gt;PMC6051179&lt;/custom2&gt;&lt;electronic-resource-num&gt;10.1002/cam4.1562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Zhao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302a-3p sponging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FGF19 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k8L1llYXI+PFJlY051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k8L1llYXI+PFJlY051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Li et al., 2019f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invasion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86 sponging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ROCK1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Chen&lt;/Author&gt;&lt;Year&gt;2019&lt;/Year&gt;&lt;RecNum&gt;919&lt;/RecNum&gt;&lt;DisplayText&gt;(Chen et al., 2019a)&lt;/DisplayText&gt;&lt;record&gt;&lt;rec-number&gt;919&lt;/rec-number&gt;&lt;foreign-keys&gt;&lt;key app="EN" db-id="tfa22wzfmvapeces90svvw010rvst5res995" timestamp="1575241604"&gt;919&lt;/key&gt;&lt;/foreign-keys&gt;&lt;ref-type name="Journal Article"&gt;17&lt;/ref-type&gt;&lt;contributors&gt;&lt;authors&gt;&lt;author&gt;Chen, H.&lt;/author&gt;&lt;author&gt;Li, M.&lt;/author&gt;&lt;author&gt;Huang, P.&lt;/author&gt;&lt;/authors&gt;&lt;/contributors&gt;&lt;auth-address&gt;National Key Clinical Department, Department of Hepatobiliary Surgery, The First Affiliated Hospital of Chongqing Medical University, Chongqing Medical University, Chongqing 400000, P.R. China.&lt;/auth-address&gt;&lt;titles&gt;&lt;title&gt;LncRNA SNHG16 Promotes Hepatocellular Carcinoma Proliferation, Migration and Invasion by Regulating miR-186 Expression&lt;/title&gt;&lt;secondary-title&gt;J Cancer&lt;/secondary-title&gt;&lt;alt-title&gt;Journal of Cancer&lt;/alt-title&gt;&lt;/titles&gt;&lt;periodical&gt;&lt;full-title&gt;J Cancer&lt;/full-title&gt;&lt;abbr-1&gt;Journal of Cancer&lt;/abbr-1&gt;&lt;/periodical&gt;&lt;alt-periodical&gt;&lt;full-title&gt;J Cancer&lt;/full-title&gt;&lt;abbr-1&gt;Journal of Cancer&lt;/abbr-1&gt;&lt;/alt-periodical&gt;&lt;pages&gt;3571-3581&lt;/pages&gt;&lt;volume&gt;10&lt;/volume&gt;&lt;number&gt;15&lt;/number&gt;&lt;edition&gt;2019/07/12&lt;/edition&gt;&lt;keywords&gt;&lt;keyword&gt;Hcc&lt;/keyword&gt;&lt;keyword&gt;Invasion&lt;/keyword&gt;&lt;keyword&gt;Migration&lt;/keyword&gt;&lt;keyword&gt;Proliferation&lt;/keyword&gt;&lt;keyword&gt;Snhg16&lt;/keyword&gt;&lt;keyword&gt;miR-186&lt;/keyword&gt;&lt;/keywords&gt;&lt;dates&gt;&lt;year&gt;2019&lt;/year&gt;&lt;/dates&gt;&lt;isbn&gt;1837-9664 (Print)&amp;#xD;1837-9664&lt;/isbn&gt;&lt;accession-num&gt;31293662&lt;/accession-num&gt;&lt;urls&gt;&lt;/urls&gt;&lt;custom2&gt;PMC6603422&lt;/custom2&gt;&lt;electronic-resource-num&gt;10.7150/jca.28428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Chen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invasion and tumorigenesis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 miR-195 sponging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Ki67, MMP2, MMP9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Xie&lt;/Author&gt;&lt;Year&gt;2019&lt;/Year&gt;&lt;RecNum&gt;920&lt;/RecNum&gt;&lt;DisplayText&gt;(Xie et al., 2019)&lt;/DisplayText&gt;&lt;record&gt;&lt;rec-number&gt;920&lt;/rec-number&gt;&lt;foreign-keys&gt;&lt;key app="EN" db-id="tfa22wzfmvapeces90svvw010rvst5res995" timestamp="1575241641"&gt;920&lt;/key&gt;&lt;/foreign-keys&gt;&lt;ref-type name="Journal Article"&gt;17&lt;/ref-type&gt;&lt;contributors&gt;&lt;authors&gt;&lt;author&gt;Xie, X.&lt;/author&gt;&lt;author&gt;Xu, X.&lt;/author&gt;&lt;author&gt;Sun, C.&lt;/author&gt;&lt;author&gt;Yu, Z.&lt;/author&gt;&lt;/authors&gt;&lt;/contributors&gt;&lt;auth-address&gt;Department of Infectious Disease, The First Affiliated Hospital of Zhengzhou University, Zhengzhou, 450052, PR China.&amp;#xD;Department of Physical Examination, The Third People&amp;apos;s Hospital of Henan Province, Zhengzhou, 450006, PR China.&amp;#xD;Department of Infectious Disease, The First Affiliated Hospital of Zhengzhou University, Zhengzhou, 450052, PR China. Electronic address: xxhtjmu@126.com.&lt;/auth-address&gt;&lt;titles&gt;&lt;title&gt;Long intergenic noncoding RNA SNHG16 interacts with miR-195 to promote proliferation, invasion and tumorigenesis in hepatocellular carcinoma&lt;/title&gt;&lt;secondary-title&gt;Exp Cell Res&lt;/secondary-title&gt;&lt;alt-title&gt;Experimental cell research&lt;/alt-title&gt;&lt;/titles&gt;&lt;periodical&gt;&lt;full-title&gt;Exp Cell Res&lt;/full-title&gt;&lt;abbr-1&gt;Experimental cell research&lt;/abbr-1&gt;&lt;/periodical&gt;&lt;alt-periodical&gt;&lt;full-title&gt;Exp Cell Res&lt;/full-title&gt;&lt;abbr-1&gt;Experimental cell research&lt;/abbr-1&gt;&lt;/alt-periodical&gt;&lt;pages&gt;111501&lt;/pages&gt;&lt;volume&gt;383&lt;/volume&gt;&lt;number&gt;1&lt;/number&gt;&lt;edition&gt;2019/07/16&lt;/edition&gt;&lt;keywords&gt;&lt;keyword&gt;Hepatocellular carcinoma&lt;/keyword&gt;&lt;keyword&gt;Long non-coding RNA&lt;/keyword&gt;&lt;keyword&gt;Snhg16&lt;/keyword&gt;&lt;keyword&gt;miR-195&lt;/keyword&gt;&lt;/keywords&gt;&lt;dates&gt;&lt;year&gt;2019&lt;/year&gt;&lt;pub-dates&gt;&lt;date&gt;Oct 1&lt;/date&gt;&lt;/pub-dates&gt;&lt;/dates&gt;&lt;isbn&gt;0014-4827&lt;/isbn&gt;&lt;accession-num&gt;31306653&lt;/accession-num&gt;&lt;urls&gt;&lt;/urls&gt;&lt;electronic-resource-num&gt;10.1016/j.yexcr.2019.111501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Xie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Hepatocellular carcinoma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invasion and tumorigenesis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</w:t>
            </w:r>
            <w:r w:rsidR="00F20C61" w:rsidRPr="005A017F">
              <w:rPr>
                <w:color w:val="000000" w:themeColor="text1"/>
              </w:rPr>
              <w:t xml:space="preserve">tion of </w:t>
            </w:r>
            <w:r w:rsidRPr="005A017F">
              <w:rPr>
                <w:color w:val="000000" w:themeColor="text1"/>
              </w:rPr>
              <w:t xml:space="preserve"> p62, </w:t>
            </w:r>
            <w:proofErr w:type="spellStart"/>
            <w:r w:rsidRPr="005A017F">
              <w:rPr>
                <w:color w:val="000000" w:themeColor="text1"/>
              </w:rPr>
              <w:t>mTOR</w:t>
            </w:r>
            <w:proofErr w:type="spellEnd"/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Activation of </w:t>
            </w:r>
            <w:r w:rsidR="00772060" w:rsidRPr="005A017F">
              <w:rPr>
                <w:color w:val="000000" w:themeColor="text1"/>
              </w:rPr>
              <w:t xml:space="preserve"> p70S6, </w:t>
            </w:r>
            <w:proofErr w:type="spellStart"/>
            <w:r w:rsidR="00772060" w:rsidRPr="005A017F">
              <w:rPr>
                <w:color w:val="000000" w:themeColor="text1"/>
              </w:rPr>
              <w:t>mTOR</w:t>
            </w:r>
            <w:proofErr w:type="spellEnd"/>
            <w:r w:rsidR="00772060" w:rsidRPr="005A017F">
              <w:rPr>
                <w:color w:val="000000" w:themeColor="text1"/>
              </w:rPr>
              <w:t>, NF-</w:t>
            </w:r>
            <w:proofErr w:type="spellStart"/>
            <w:r w:rsidR="00772060" w:rsidRPr="005A017F">
              <w:rPr>
                <w:color w:val="000000" w:themeColor="text1"/>
              </w:rPr>
              <w:t>kB</w:t>
            </w:r>
            <w:proofErr w:type="spellEnd"/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9uZzwvQXV0aG9yPjxZZWFyPjIwMjA8L1llYXI+PFJl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9uZzwvQXV0aG9yPjxZZWFyPjIwMjA8L1llYXI+PFJl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Zhong et al., 2020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rug resistance </w:t>
            </w:r>
          </w:p>
        </w:tc>
        <w:tc>
          <w:tcPr>
            <w:tcW w:w="1333" w:type="pct"/>
          </w:tcPr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HdW88L0F1dGhvcj48WWVhcj4yMDE5PC9ZZWFyPjxSZWNO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HdW88L0F1dGhvcj48WWVhcj4yMDE5PC9ZZWFyPjxSZWNO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Guo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rug resistance </w:t>
            </w:r>
          </w:p>
        </w:tc>
        <w:tc>
          <w:tcPr>
            <w:tcW w:w="133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40-5p sponging 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Ye&lt;/Author&gt;&lt;Year&gt;2019&lt;/Year&gt;&lt;RecNum&gt;923&lt;/RecNum&gt;&lt;DisplayText&gt;(Ye et al., 2019b)&lt;/DisplayText&gt;&lt;record&gt;&lt;rec-number&gt;923&lt;/rec-number&gt;&lt;foreign-keys&gt;&lt;key app="EN" db-id="tfa22wzfmvapeces90svvw010rvst5res995" timestamp="1575241773"&gt;923&lt;/key&gt;&lt;/foreign-keys&gt;&lt;ref-type name="Journal Article"&gt;17&lt;/ref-type&gt;&lt;contributors&gt;&lt;authors&gt;&lt;author&gt;Ye, J.&lt;/author&gt;&lt;author&gt;Zhang, R.&lt;/author&gt;&lt;author&gt;Du, X.&lt;/author&gt;&lt;author&gt;Chai, W.&lt;/author&gt;&lt;author&gt;Zhou, Q.&lt;/author&gt;&lt;/authors&gt;&lt;/contributors&gt;&lt;auth-address&gt;Department of Hepato-Biliary-Pancreatic Surgery, The First Hospital of Jilin University, Changchun City, Jilin Province, PR China.&amp;#xD;Department of Hepatology, The First Hospital of Jilin University, Changchun City, Jilin Province, PR China, lqefl98@163.com.&lt;/auth-address&gt;&lt;titles&gt;&lt;title&gt;Long noncoding RNA SNHG16 induces sorafenib resistance in hepatocellular carcinoma cells through sponging miR-140-5p&lt;/title&gt;&lt;secondary-title&gt;Onco Targets Ther&lt;/secondary-title&gt;&lt;alt-title&gt;OncoTargets and therapy&lt;/alt-title&gt;&lt;/titles&gt;&lt;periodical&gt;&lt;full-title&gt;Onco Targets Ther&lt;/full-title&gt;&lt;abbr-1&gt;OncoTargets and therapy&lt;/abbr-1&gt;&lt;/periodical&gt;&lt;alt-periodical&gt;&lt;full-title&gt;Onco Targets Ther&lt;/full-title&gt;&lt;abbr-1&gt;OncoTargets and therapy&lt;/abbr-1&gt;&lt;/alt-periodical&gt;&lt;pages&gt;415-422&lt;/pages&gt;&lt;volume&gt;12&lt;/volume&gt;&lt;edition&gt;2019/01/19&lt;/edition&gt;&lt;keywords&gt;&lt;keyword&gt;Snhg16&lt;/keyword&gt;&lt;keyword&gt;hepatocellular carcinoma&lt;/keyword&gt;&lt;keyword&gt;long noncoding RNA&lt;/keyword&gt;&lt;keyword&gt;miR-140-5p&lt;/keyword&gt;&lt;keyword&gt;sorafenib resistance&lt;/keyword&gt;&lt;/keywords&gt;&lt;dates&gt;&lt;year&gt;2019&lt;/year&gt;&lt;/dates&gt;&lt;isbn&gt;1178-6930 (Print)&amp;#xD;1178-6930&lt;/isbn&gt;&lt;accession-num&gt;30655679&lt;/accession-num&gt;&lt;urls&gt;&lt;/urls&gt;&lt;custom2&gt;PMC6324603&lt;/custom2&gt;&lt;electronic-resource-num&gt;10.2147/ott.S175176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Ye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Tumorigenesis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4500 sponging </w:t>
            </w:r>
          </w:p>
          <w:p w:rsidR="00772060" w:rsidRPr="005A017F" w:rsidRDefault="00F20C61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ctivation of</w:t>
            </w:r>
            <w:r w:rsidR="00772060" w:rsidRPr="005A017F">
              <w:rPr>
                <w:color w:val="000000" w:themeColor="text1"/>
              </w:rPr>
              <w:t xml:space="preserve"> STAT3 </w:t>
            </w:r>
          </w:p>
          <w:p w:rsidR="00772060" w:rsidRPr="005A017F" w:rsidRDefault="00F20C61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N-CAD</w:t>
            </w:r>
          </w:p>
          <w:p w:rsidR="00772060" w:rsidRPr="005A017F" w:rsidRDefault="00F20C61" w:rsidP="00772060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own-regulation of </w:t>
            </w:r>
            <w:r w:rsidR="00772060" w:rsidRPr="005A017F">
              <w:rPr>
                <w:color w:val="000000" w:themeColor="text1"/>
              </w:rPr>
              <w:t>E-CAD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Lin&lt;/Author&gt;&lt;Year&gt;2019&lt;/Year&gt;&lt;RecNum&gt;924&lt;/RecNum&gt;&lt;DisplayText&gt;(Lin et al., 2019)&lt;/DisplayText&gt;&lt;record&gt;&lt;rec-number&gt;924&lt;/rec-number&gt;&lt;foreign-keys&gt;&lt;key app="EN" db-id="tfa22wzfmvapeces90svvw010rvst5res995" timestamp="1575241833"&gt;924&lt;/key&gt;&lt;/foreign-keys&gt;&lt;ref-type name="Journal Article"&gt;17&lt;/ref-type&gt;&lt;contributors&gt;&lt;authors&gt;&lt;author&gt;Lin, Q.&lt;/author&gt;&lt;author&gt;Zheng, H.&lt;/author&gt;&lt;author&gt;Xu, J.&lt;/author&gt;&lt;author&gt;Zhang, F.&lt;/author&gt;&lt;author&gt;Pan, H.&lt;/author&gt;&lt;/authors&gt;&lt;/contributors&gt;&lt;auth-address&gt;Clinical Lab, Infectious Disease Hospital of Yantai, Yantai, Shandong, China.&amp;#xD;Clinical Lab, The Affiliated Hospital of Qingdao University, Qingdao, Shandong, China.&amp;#xD;Clinical Lab, Qingdao Chengyang People&amp;apos;s Hospital, Qingdao, Shandong, China.&amp;#xD;Clinical Lab, Rizhao City Hospital of Traditional Chinese Medicine, Rizhao, Shandong, China.&lt;/auth-address&gt;&lt;titles&gt;&lt;title&gt;LncRNA SNHG16 aggravates tumorigenesis and development of hepatocellular carcinoma by sponging miR-4500 and targeting STAT3&lt;/title&gt;&lt;secondary-title&gt;J Cell Biochem&lt;/secondary-title&gt;&lt;alt-title&gt;Journal of cellular biochemistry&lt;/alt-title&gt;&lt;/titles&gt;&lt;periodical&gt;&lt;full-title&gt;J Cell Biochem&lt;/full-title&gt;&lt;abbr-1&gt;Journal of cellular biochemistry&lt;/abbr-1&gt;&lt;/periodical&gt;&lt;alt-periodical&gt;&lt;full-title&gt;J Cell Biochem&lt;/full-title&gt;&lt;abbr-1&gt;Journal of cellular biochemistry&lt;/abbr-1&gt;&lt;/alt-periodical&gt;&lt;edition&gt;2019/02/20&lt;/edition&gt;&lt;keywords&gt;&lt;keyword&gt;Snhg16&lt;/keyword&gt;&lt;keyword&gt;development&lt;/keyword&gt;&lt;keyword&gt;hepatocellular carcinoma&lt;/keyword&gt;&lt;keyword&gt;long noncoding RNA&lt;/keyword&gt;&lt;keyword&gt;miR-4500&lt;/keyword&gt;&lt;keyword&gt;signal transducer and activator of transcription&lt;/keyword&gt;&lt;keyword&gt;tumorigenesis&lt;/keyword&gt;&lt;/keywords&gt;&lt;dates&gt;&lt;year&gt;2019&lt;/year&gt;&lt;pub-dates&gt;&lt;date&gt;Feb 18&lt;/date&gt;&lt;/pub-dates&gt;&lt;/dates&gt;&lt;isbn&gt;0730-2312&lt;/isbn&gt;&lt;accession-num&gt;30779219&lt;/accession-num&gt;&lt;urls&gt;&lt;/urls&gt;&lt;electronic-resource-num&gt;10.1002/jcb.28440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Lin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Hepatocellular carcinoma </w:t>
            </w:r>
          </w:p>
        </w:tc>
        <w:tc>
          <w:tcPr>
            <w:tcW w:w="1590" w:type="pct"/>
          </w:tcPr>
          <w:p w:rsidR="00772060" w:rsidRPr="005A017F" w:rsidRDefault="00772060" w:rsidP="00E44D2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</w:t>
            </w:r>
            <w:r w:rsidR="00E44D23" w:rsidRPr="005A017F">
              <w:rPr>
                <w:color w:val="000000" w:themeColor="text1"/>
              </w:rPr>
              <w:t>drug resistance</w:t>
            </w:r>
          </w:p>
        </w:tc>
        <w:tc>
          <w:tcPr>
            <w:tcW w:w="133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93 sponging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Xu&lt;/Author&gt;&lt;Year&gt;2018&lt;/Year&gt;&lt;RecNum&gt;925&lt;/RecNum&gt;&lt;DisplayText&gt;(Xu et al., 2018a)&lt;/DisplayText&gt;&lt;record&gt;&lt;rec-number&gt;925&lt;/rec-number&gt;&lt;foreign-keys&gt;&lt;key app="EN" db-id="tfa22wzfmvapeces90svvw010rvst5res995" timestamp="1575241872"&gt;925&lt;/key&gt;&lt;/foreign-keys&gt;&lt;ref-type name="Journal Article"&gt;17&lt;/ref-type&gt;&lt;contributors&gt;&lt;authors&gt;&lt;author&gt;Xu, F.&lt;/author&gt;&lt;author&gt;Zha, G.&lt;/author&gt;&lt;author&gt;Wu, Y.&lt;/author&gt;&lt;author&gt;Cai, W.&lt;/author&gt;&lt;author&gt;Ao, J.&lt;/author&gt;&lt;/authors&gt;&lt;/contributors&gt;&lt;auth-address&gt;Department of General Surgery, The Fifth Affiliated Hospital of Guangzhou Medical University, Guangzhou, People&amp;apos;s Republic of China, ffxu555@aol.com.&amp;#xD;The First Affiliated Hospital of Sun Yat-sen University, Guangzhou, People&amp;apos;s Republic of China.&lt;/auth-address&gt;&lt;titles&gt;&lt;title&gt;Overexpressing lncRNA SNHG16 inhibited HCC proliferation and chemoresistance by functionally sponging hsa-miR-93&lt;/title&gt;&lt;secondary-title&gt;Onco Targets Ther&lt;/secondary-title&gt;&lt;alt-title&gt;OncoTargets and therapy&lt;/alt-title&gt;&lt;/titles&gt;&lt;periodical&gt;&lt;full-title&gt;Onco Targets Ther&lt;/full-title&gt;&lt;abbr-1&gt;OncoTargets and therapy&lt;/abbr-1&gt;&lt;/periodical&gt;&lt;alt-periodical&gt;&lt;full-title&gt;Onco Targets Ther&lt;/full-title&gt;&lt;abbr-1&gt;OncoTargets and therapy&lt;/abbr-1&gt;&lt;/alt-periodical&gt;&lt;pages&gt;8855-8863&lt;/pages&gt;&lt;volume&gt;11&lt;/volume&gt;&lt;edition&gt;2018/12/24&lt;/edition&gt;&lt;keywords&gt;&lt;keyword&gt;Snhg16&lt;/keyword&gt;&lt;keyword&gt;hsa-miR-93&lt;/keyword&gt;&lt;keyword&gt;lncRNA&lt;/keyword&gt;&lt;keyword&gt;miRNA&lt;/keyword&gt;&lt;keyword&gt;proliferation&lt;/keyword&gt;&lt;/keywords&gt;&lt;dates&gt;&lt;year&gt;2018&lt;/year&gt;&lt;/dates&gt;&lt;isbn&gt;1178-6930 (Print)&amp;#xD;1178-6930&lt;/isbn&gt;&lt;accession-num&gt;30573973&lt;/accession-num&gt;&lt;urls&gt;&lt;/urls&gt;&lt;custom2&gt;PMC6290873&lt;/custom2&gt;&lt;electronic-resource-num&gt;10.2147/ott.S182005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Xu et al., 2018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590" w:type="pct"/>
          </w:tcPr>
          <w:p w:rsidR="00772060" w:rsidRPr="005A017F" w:rsidRDefault="00E44D23" w:rsidP="00E44D2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  <w:r w:rsidR="00772060" w:rsidRPr="005A017F">
              <w:rPr>
                <w:color w:val="000000" w:themeColor="text1"/>
              </w:rPr>
              <w:t xml:space="preserve">and migration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46a sponging</w:t>
            </w:r>
          </w:p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</w:t>
            </w:r>
            <w:r w:rsidR="00F20C61" w:rsidRPr="005A017F">
              <w:rPr>
                <w:color w:val="000000" w:themeColor="text1"/>
              </w:rPr>
              <w:t>ation of</w:t>
            </w:r>
            <w:r w:rsidRPr="005A017F">
              <w:rPr>
                <w:color w:val="000000" w:themeColor="text1"/>
              </w:rPr>
              <w:t xml:space="preserve"> PNCA, MMP2, MMP9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IYW48L0F1dGhvcj48WWVhcj4yMDE5PC9ZZWFyPjxSZWNO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IYW48L0F1dGhvcj48WWVhcj4yMDE5PC9ZZWFyPjxSZWNO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Han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proofErr w:type="spellStart"/>
            <w:r w:rsidRPr="005A017F">
              <w:rPr>
                <w:color w:val="000000" w:themeColor="text1"/>
              </w:rPr>
              <w:t>Neuroblastoma</w:t>
            </w:r>
            <w:proofErr w:type="spellEnd"/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cell cycle </w:t>
            </w:r>
            <w:r w:rsidR="00E44D23" w:rsidRPr="005A017F">
              <w:rPr>
                <w:color w:val="000000" w:themeColor="text1"/>
              </w:rPr>
              <w:t>progression</w:t>
            </w:r>
            <w:r w:rsidRPr="005A017F">
              <w:rPr>
                <w:color w:val="000000" w:themeColor="text1"/>
              </w:rPr>
              <w:t xml:space="preserve"> </w:t>
            </w:r>
          </w:p>
        </w:tc>
        <w:tc>
          <w:tcPr>
            <w:tcW w:w="133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/A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ZdTwvQXV0aG9yPjxZZWFyPjIwMTk8L1llYXI+PFJlY051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ZdTwvQXV0aG9yPjxZZWFyPjIwMTk8L1llYXI+PFJlY051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Yu et al., 2019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Oral carcinoma </w:t>
            </w:r>
          </w:p>
        </w:tc>
        <w:tc>
          <w:tcPr>
            <w:tcW w:w="1590" w:type="pct"/>
          </w:tcPr>
          <w:p w:rsidR="00772060" w:rsidRPr="005A017F" w:rsidRDefault="00E44D23" w:rsidP="00E44D2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</w:t>
            </w:r>
            <w:r w:rsidR="00772060" w:rsidRPr="005A017F">
              <w:rPr>
                <w:color w:val="000000" w:themeColor="text1"/>
              </w:rPr>
              <w:t xml:space="preserve"> </w:t>
            </w:r>
            <w:r w:rsidRPr="005A017F">
              <w:rPr>
                <w:color w:val="000000" w:themeColor="text1"/>
              </w:rPr>
              <w:t>proliferation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-</w:t>
            </w:r>
            <w:proofErr w:type="spellStart"/>
            <w:r w:rsidRPr="005A017F">
              <w:rPr>
                <w:color w:val="000000" w:themeColor="text1"/>
              </w:rPr>
              <w:t>Myc</w:t>
            </w:r>
            <w:proofErr w:type="spellEnd"/>
            <w:r w:rsidRPr="005A017F">
              <w:rPr>
                <w:color w:val="000000" w:themeColor="text1"/>
              </w:rPr>
              <w:t xml:space="preserve"> induced up</w:t>
            </w:r>
            <w:r w:rsidR="00F20C61" w:rsidRPr="005A017F">
              <w:rPr>
                <w:color w:val="000000" w:themeColor="text1"/>
              </w:rPr>
              <w:t>-</w:t>
            </w:r>
            <w:r w:rsidRPr="005A017F">
              <w:rPr>
                <w:color w:val="000000" w:themeColor="text1"/>
              </w:rPr>
              <w:t>regulation of SNHG16</w:t>
            </w:r>
          </w:p>
          <w:p w:rsidR="00772060" w:rsidRPr="005A017F" w:rsidRDefault="00F20C61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PNCA, MMP2, MMP9, N-CAD, SNAIL, </w:t>
            </w:r>
          </w:p>
          <w:p w:rsidR="00772060" w:rsidRPr="005A017F" w:rsidRDefault="00F20C61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772060" w:rsidRPr="005A017F">
              <w:rPr>
                <w:color w:val="000000" w:themeColor="text1"/>
              </w:rPr>
              <w:t xml:space="preserve"> E-CAD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</w:t>
            </w:r>
            <w:r w:rsidR="00772060" w:rsidRPr="005A017F">
              <w:rPr>
                <w:color w:val="000000" w:themeColor="text1"/>
              </w:rPr>
              <w:t xml:space="preserve"> CASP3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Li&lt;/Author&gt;&lt;Year&gt;2019&lt;/Year&gt;&lt;RecNum&gt;928&lt;/RecNum&gt;&lt;DisplayText&gt;(Li et al., 2019e)&lt;/DisplayText&gt;&lt;record&gt;&lt;rec-number&gt;928&lt;/rec-number&gt;&lt;foreign-keys&gt;&lt;key app="EN" db-id="tfa22wzfmvapeces90svvw010rvst5res995" timestamp="1575242007"&gt;928&lt;/key&gt;&lt;/foreign-keys&gt;&lt;ref-type name="Journal Article"&gt;17&lt;/ref-type&gt;&lt;contributors&gt;&lt;authors&gt;&lt;author&gt;Li, S.&lt;/author&gt;&lt;author&gt;Zhang, S.&lt;/author&gt;&lt;author&gt;Chen, J.&lt;/author&gt;&lt;/authors&gt;&lt;/contributors&gt;&lt;auth-address&gt;Department of Stomatology, The First People&amp;apos;s Hospital of Shangqiu, Shangqiu, 476100, Henan, China. lishangfeng@protonmail.com.&amp;#xD;Department of Stomatology, The First People&amp;apos;s Hospital of Shangqiu, Shangqiu, 476100, Henan, China.&amp;#xD;Department of Head and Neck Surgery, Hunan Cancer Hospital, Changsha, 410006, Hunan, China.&lt;/auth-address&gt;&lt;titles&gt;&lt;title&gt;c-Myc induced upregulation of long non-coding RNA SNHG16 enhances progression and carcinogenesis in oral squamous cell carcinoma&lt;/title&gt;&lt;secondary-title&gt;Cancer Gene Ther&lt;/secondary-title&gt;&lt;alt-title&gt;Cancer gene therapy&lt;/alt-title&gt;&lt;/titles&gt;&lt;periodical&gt;&lt;full-title&gt;Cancer Gene Ther&lt;/full-title&gt;&lt;abbr-1&gt;Cancer gene therapy&lt;/abbr-1&gt;&lt;/periodical&gt;&lt;alt-periodical&gt;&lt;full-title&gt;Cancer Gene Ther&lt;/full-title&gt;&lt;abbr-1&gt;Cancer gene therapy&lt;/abbr-1&gt;&lt;/alt-periodical&gt;&lt;pages&gt;400-410&lt;/pages&gt;&lt;volume&gt;26&lt;/volume&gt;&lt;number&gt;11-12&lt;/number&gt;&lt;edition&gt;2019/01/05&lt;/edition&gt;&lt;dates&gt;&lt;year&gt;2019&lt;/year&gt;&lt;pub-dates&gt;&lt;date&gt;Nov&lt;/date&gt;&lt;/pub-dates&gt;&lt;/dates&gt;&lt;isbn&gt;0929-1903&lt;/isbn&gt;&lt;accession-num&gt;30607006&lt;/accession-num&gt;&lt;urls&gt;&lt;/urls&gt;&lt;electronic-resource-num&gt;10.1038/s41417-018-0072-8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Li et al., 2019e)</w:t>
            </w:r>
            <w:r w:rsidRPr="005A017F">
              <w:rPr>
                <w:color w:val="000000" w:themeColor="text1"/>
              </w:rPr>
              <w:fldChar w:fldCharType="end"/>
            </w:r>
            <w:r w:rsidR="00772060" w:rsidRPr="005A017F">
              <w:rPr>
                <w:color w:val="000000" w:themeColor="text1"/>
              </w:rPr>
              <w:t xml:space="preserve"> </w:t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Osteosarcoma 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migration and invasion </w:t>
            </w:r>
          </w:p>
        </w:tc>
        <w:tc>
          <w:tcPr>
            <w:tcW w:w="133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340 sponging 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TdTwvQXV0aG9yPjxZZWFyPjIwMTk8L1llYXI+PFJlY051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TdTwvQXV0aG9yPjxZZWFyPjIwMTk8L1llYXI+PFJlY051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Su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Osteosarcoma 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205 sponging </w:t>
            </w:r>
          </w:p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activation</w:t>
            </w:r>
            <w:r w:rsidR="00F20C61" w:rsidRPr="005A017F">
              <w:rPr>
                <w:color w:val="000000" w:themeColor="text1"/>
              </w:rPr>
              <w:t xml:space="preserve"> of</w:t>
            </w:r>
            <w:r w:rsidRPr="005A017F">
              <w:rPr>
                <w:color w:val="000000" w:themeColor="text1"/>
              </w:rPr>
              <w:t xml:space="preserve"> CASP3, PARP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772060" w:rsidRPr="005A017F">
              <w:rPr>
                <w:color w:val="000000" w:themeColor="text1"/>
              </w:rPr>
              <w:t>ZEB1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HU8L0F1dGhvcj48WWVhcj4yMDE4PC9ZZWFyPjxSZWNO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HU8L0F1dGhvcj48WWVhcj4yMDE4PC9ZZWFyPjxSZWNO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Zhu et al., 2018a)</w:t>
            </w:r>
            <w:r w:rsidRPr="005A017F">
              <w:rPr>
                <w:color w:val="000000" w:themeColor="text1"/>
              </w:rPr>
              <w:fldChar w:fldCharType="end"/>
            </w:r>
            <w:r w:rsidR="00772060" w:rsidRPr="005A017F">
              <w:rPr>
                <w:color w:val="000000" w:themeColor="text1"/>
              </w:rPr>
              <w:t xml:space="preserve"> </w:t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Osteosarcoma 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migration and invasion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301 sponging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BCL9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TwvWWVhcj48UmVj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TwvWWVhcj48UmVj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Wang et al., 2019g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Osteosarcoma 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survival and proliferation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98-5p sponging 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STAT3, ZEB1, E2F5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Liao&lt;/Author&gt;&lt;Year&gt;2019&lt;/Year&gt;&lt;RecNum&gt;932&lt;/RecNum&gt;&lt;DisplayText&gt;(Liao et al., 2019)&lt;/DisplayText&gt;&lt;record&gt;&lt;rec-number&gt;932&lt;/rec-number&gt;&lt;foreign-keys&gt;&lt;key app="EN" db-id="tfa22wzfmvapeces90svvw010rvst5res995" timestamp="1575242158"&gt;932&lt;/key&gt;&lt;/foreign-keys&gt;&lt;ref-type name="Journal Article"&gt;17&lt;/ref-type&gt;&lt;contributors&gt;&lt;authors&gt;&lt;author&gt;Liao, S.&lt;/author&gt;&lt;author&gt;Xing, S.&lt;/author&gt;&lt;author&gt;Ma, Y.&lt;/author&gt;&lt;/authors&gt;&lt;/contributors&gt;&lt;auth-address&gt;Department of Bone and Soft Tissue Surgery, Affiliated Tumor Hospital of Guangxi Medical University, Nanning, 530021, Guangxi, China.&amp;#xD;Department of Orthopedics, Fifth People&amp;apos;s Hospital of Chengdu, Chengdu, 611130, Sichuan, China.&amp;#xD;Department of Orthopedics, Affiliated Hospital, Department Orthoped and Traumatol, Yanan University, No. 43 North Street, Baota District, Yanan, 716000, Shaanxi, China. YanhuiMa_546@163.com.&lt;/auth-address&gt;&lt;titles&gt;&lt;title&gt;LncRNA SNHG16 sponges miR-98-5p to regulate cellular processes in osteosarcoma&lt;/title&gt;&lt;secondary-title&gt;Cancer Chemother Pharmacol&lt;/secondary-title&gt;&lt;alt-title&gt;Cancer chemotherapy and pharmacology&lt;/alt-title&gt;&lt;/titles&gt;&lt;periodical&gt;&lt;full-title&gt;Cancer Chemother Pharmacol&lt;/full-title&gt;&lt;abbr-1&gt;Cancer chemotherapy and pharmacology&lt;/abbr-1&gt;&lt;/periodical&gt;&lt;alt-periodical&gt;&lt;full-title&gt;Cancer Chemother Pharmacol&lt;/full-title&gt;&lt;abbr-1&gt;Cancer chemotherapy and pharmacology&lt;/abbr-1&gt;&lt;/alt-periodical&gt;&lt;pages&gt;1065-1074&lt;/pages&gt;&lt;volume&gt;83&lt;/volume&gt;&lt;number&gt;6&lt;/number&gt;&lt;edition&gt;2019/03/30&lt;/edition&gt;&lt;keywords&gt;&lt;keyword&gt;Cellular processes&lt;/keyword&gt;&lt;keyword&gt;Osteosarcoma&lt;/keyword&gt;&lt;keyword&gt;Snhg16&lt;/keyword&gt;&lt;keyword&gt;miR-98-5p&lt;/keyword&gt;&lt;/keywords&gt;&lt;dates&gt;&lt;year&gt;2019&lt;/year&gt;&lt;pub-dates&gt;&lt;date&gt;Jun&lt;/date&gt;&lt;/pub-dates&gt;&lt;/dates&gt;&lt;isbn&gt;0344-5704&lt;/isbn&gt;&lt;accession-num&gt;30923843&lt;/accession-num&gt;&lt;urls&gt;&lt;/urls&gt;&lt;electronic-resource-num&gt;10.1007/s00280-019-03822-5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Liao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Osteosarcoma 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rug resistance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6 sponging 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772060" w:rsidRPr="005A017F">
              <w:rPr>
                <w:color w:val="000000" w:themeColor="text1"/>
              </w:rPr>
              <w:t>ATG4B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5PC9ZZWFyPjxSZWNO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5PC9ZZWFyPjxSZWNO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Liu et al., 2019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varian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migration </w:t>
            </w:r>
          </w:p>
        </w:tc>
        <w:tc>
          <w:tcPr>
            <w:tcW w:w="1333" w:type="pct"/>
          </w:tcPr>
          <w:p w:rsidR="00772060" w:rsidRPr="005A017F" w:rsidRDefault="00F20C61" w:rsidP="00F20C61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772060" w:rsidRPr="005A017F">
              <w:rPr>
                <w:color w:val="000000" w:themeColor="text1"/>
              </w:rPr>
              <w:t xml:space="preserve">MMP9 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ZYW5nPC9BdXRob3I+PFllYXI+MjAxODwvWWVhcj48UmVj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ZYW5nPC9BdXRob3I+PFllYXI+MjAxODwvWWVhcj48UmVj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 xml:space="preserve">(Yang et al., </w:t>
            </w:r>
            <w:r w:rsidR="00772060" w:rsidRPr="005A017F">
              <w:rPr>
                <w:noProof/>
                <w:color w:val="000000" w:themeColor="text1"/>
              </w:rPr>
              <w:lastRenderedPageBreak/>
              <w:t>2018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 xml:space="preserve">Pancreatic cancer 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umor growth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218-5p</w:t>
            </w:r>
            <w:r w:rsidR="00F20C61" w:rsidRPr="005A017F">
              <w:rPr>
                <w:color w:val="000000" w:themeColor="text1"/>
              </w:rPr>
              <w:t xml:space="preserve"> sponging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HMGB1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5PC9ZZWFyPjxSZWNO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5PC9ZZWFyPjxSZWNO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Liu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etinoblastoma</w:t>
            </w:r>
          </w:p>
        </w:tc>
        <w:tc>
          <w:tcPr>
            <w:tcW w:w="1590" w:type="pct"/>
          </w:tcPr>
          <w:p w:rsidR="00772060" w:rsidRPr="005A017F" w:rsidRDefault="00772060" w:rsidP="00E44D2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</w:t>
            </w:r>
            <w:r w:rsidR="00E44D23" w:rsidRPr="005A017F">
              <w:rPr>
                <w:color w:val="000000" w:themeColor="text1"/>
              </w:rPr>
              <w:t>proliferation</w:t>
            </w:r>
          </w:p>
        </w:tc>
        <w:tc>
          <w:tcPr>
            <w:tcW w:w="133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40-5p sponging 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YdTwvQXV0aG9yPjxZZWFyPjIwMTk8L1llYXI+PFJlY051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YdTwvQXV0aG9yPjxZZWFyPjIwMTk8L1llYXI+PFJlY051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</w:fldData>
              </w:fldChar>
            </w:r>
            <w:r w:rsidR="00772060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Xu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772060" w:rsidRPr="005A017F" w:rsidTr="005A017F">
        <w:tc>
          <w:tcPr>
            <w:tcW w:w="83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Thyroid cancer </w:t>
            </w:r>
          </w:p>
        </w:tc>
        <w:tc>
          <w:tcPr>
            <w:tcW w:w="1590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invasion </w:t>
            </w:r>
          </w:p>
        </w:tc>
        <w:tc>
          <w:tcPr>
            <w:tcW w:w="1333" w:type="pct"/>
          </w:tcPr>
          <w:p w:rsidR="00772060" w:rsidRPr="005A017F" w:rsidRDefault="00772060" w:rsidP="00C619AD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497 sponging</w:t>
            </w:r>
          </w:p>
          <w:p w:rsidR="00772060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BDNF, YAP</w:t>
            </w:r>
          </w:p>
        </w:tc>
        <w:tc>
          <w:tcPr>
            <w:tcW w:w="323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2" w:type="pct"/>
          </w:tcPr>
          <w:p w:rsidR="00772060" w:rsidRPr="005A017F" w:rsidRDefault="00772060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772060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772060" w:rsidRPr="005A017F">
              <w:rPr>
                <w:color w:val="000000" w:themeColor="text1"/>
              </w:rPr>
              <w:instrText xml:space="preserve"> ADDIN EN.CITE &lt;EndNote&gt;&lt;Cite&gt;&lt;Author&gt;Wen&lt;/Author&gt;&lt;Year&gt;2019&lt;/Year&gt;&lt;RecNum&gt;938&lt;/RecNum&gt;&lt;DisplayText&gt;(Wen et al., 2019)&lt;/DisplayText&gt;&lt;record&gt;&lt;rec-number&gt;938&lt;/rec-number&gt;&lt;foreign-keys&gt;&lt;key app="EN" db-id="tfa22wzfmvapeces90svvw010rvst5res995" timestamp="1575242436"&gt;938&lt;/key&gt;&lt;/foreign-keys&gt;&lt;ref-type name="Journal Article"&gt;17&lt;/ref-type&gt;&lt;contributors&gt;&lt;authors&gt;&lt;author&gt;Wen, Q.&lt;/author&gt;&lt;author&gt;Zhao, L.&lt;/author&gt;&lt;author&gt;Wang, T.&lt;/author&gt;&lt;author&gt;Lv, N.&lt;/author&gt;&lt;author&gt;Cheng, X.&lt;/author&gt;&lt;author&gt;Zhang, G.&lt;/author&gt;&lt;author&gt;Bai, L.&lt;/author&gt;&lt;/authors&gt;&lt;/contributors&gt;&lt;auth-address&gt;Department of Nuclear Medicine, China-Japan Union Hospital of Jilin University, ErDao District, Changchun 13033, China, linbai830@tom.com.&amp;#xD;Department of Thyroid Surgery, China-Japan Union Hospital of Jilin University, ErDao District, Changchun 13033, China, zhangguang_74@163.com.&lt;/auth-address&gt;&lt;titles&gt;&lt;title&gt;LncRNA SNHG16 drives proliferation and invasion of papillary thyroid cancer through modulation of miR-497&lt;/title&gt;&lt;secondary-title&gt;Onco Targets Ther&lt;/secondary-title&gt;&lt;alt-title&gt;OncoTargets and therapy&lt;/alt-title&gt;&lt;/titles&gt;&lt;periodical&gt;&lt;full-title&gt;Onco Targets Ther&lt;/full-title&gt;&lt;abbr-1&gt;OncoTargets and therapy&lt;/abbr-1&gt;&lt;/periodical&gt;&lt;alt-periodical&gt;&lt;full-title&gt;Onco Targets Ther&lt;/full-title&gt;&lt;abbr-1&gt;OncoTargets and therapy&lt;/abbr-1&gt;&lt;/alt-periodical&gt;&lt;pages&gt;699-708&lt;/pages&gt;&lt;volume&gt;12&lt;/volume&gt;&lt;edition&gt;2019/02/02&lt;/edition&gt;&lt;keywords&gt;&lt;keyword&gt;Snhg16&lt;/keyword&gt;&lt;keyword&gt;long noncoding RNAs&lt;/keyword&gt;&lt;keyword&gt;miR-497&lt;/keyword&gt;&lt;keyword&gt;papillary thyroid cancer&lt;/keyword&gt;&lt;/keywords&gt;&lt;dates&gt;&lt;year&gt;2019&lt;/year&gt;&lt;/dates&gt;&lt;isbn&gt;1178-6930 (Print)&amp;#xD;1178-6930&lt;/isbn&gt;&lt;accession-num&gt;30705598&lt;/accession-num&gt;&lt;urls&gt;&lt;/urls&gt;&lt;custom2&gt;PMC6343509&lt;/custom2&gt;&lt;electronic-resource-num&gt;10.2147/ott.S186923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772060" w:rsidRPr="005A017F">
              <w:rPr>
                <w:noProof/>
                <w:color w:val="000000" w:themeColor="text1"/>
              </w:rPr>
              <w:t>(Wen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</w:tbl>
    <w:p w:rsidR="003C4162" w:rsidRPr="005A017F" w:rsidRDefault="003C4162" w:rsidP="00CF419E">
      <w:pPr>
        <w:spacing w:before="0" w:after="0"/>
        <w:jc w:val="both"/>
        <w:rPr>
          <w:color w:val="000000" w:themeColor="text1"/>
        </w:rPr>
      </w:pPr>
    </w:p>
    <w:p w:rsidR="003C4162" w:rsidRPr="005A017F" w:rsidRDefault="003C4162" w:rsidP="003C4162">
      <w:pPr>
        <w:spacing w:after="0"/>
        <w:jc w:val="both"/>
        <w:rPr>
          <w:rFonts w:cs="Times New Roman"/>
          <w:color w:val="000000" w:themeColor="text1"/>
          <w:szCs w:val="24"/>
        </w:rPr>
      </w:pPr>
      <w:r w:rsidRPr="005A017F">
        <w:rPr>
          <w:rFonts w:cs="Times New Roman"/>
          <w:b/>
          <w:color w:val="000000" w:themeColor="text1"/>
          <w:szCs w:val="24"/>
        </w:rPr>
        <w:t xml:space="preserve">Table </w:t>
      </w:r>
      <w:r w:rsidR="0049662A" w:rsidRPr="005A017F">
        <w:rPr>
          <w:rFonts w:cs="Times New Roman"/>
          <w:b/>
          <w:color w:val="000000" w:themeColor="text1"/>
          <w:szCs w:val="24"/>
        </w:rPr>
        <w:t>S</w:t>
      </w:r>
      <w:r w:rsidRPr="005A017F">
        <w:rPr>
          <w:rFonts w:cs="Times New Roman"/>
          <w:b/>
          <w:color w:val="000000" w:themeColor="text1"/>
          <w:szCs w:val="24"/>
        </w:rPr>
        <w:t>9:</w:t>
      </w:r>
      <w:r w:rsidRPr="005A017F">
        <w:rPr>
          <w:rFonts w:cs="Times New Roman"/>
          <w:color w:val="000000" w:themeColor="text1"/>
          <w:szCs w:val="24"/>
        </w:rPr>
        <w:t xml:space="preserve"> The studies of SNHG20 role in solid tumors. T=tumor </w:t>
      </w:r>
      <w:proofErr w:type="gramStart"/>
      <w:r w:rsidRPr="005A017F">
        <w:rPr>
          <w:rFonts w:cs="Times New Roman"/>
          <w:color w:val="000000" w:themeColor="text1"/>
          <w:szCs w:val="24"/>
        </w:rPr>
        <w:t>tissue ,</w:t>
      </w:r>
      <w:proofErr w:type="gramEnd"/>
      <w:r w:rsidRPr="005A017F">
        <w:rPr>
          <w:rFonts w:cs="Times New Roman"/>
          <w:color w:val="000000" w:themeColor="text1"/>
          <w:szCs w:val="24"/>
        </w:rPr>
        <w:t xml:space="preserve"> C=cells, X=no mention</w:t>
      </w:r>
    </w:p>
    <w:tbl>
      <w:tblPr>
        <w:tblStyle w:val="TableGrid"/>
        <w:tblW w:w="5000" w:type="pct"/>
        <w:tblLayout w:type="fixed"/>
        <w:tblLook w:val="04A0"/>
      </w:tblPr>
      <w:tblGrid>
        <w:gridCol w:w="2288"/>
        <w:gridCol w:w="4100"/>
        <w:gridCol w:w="3500"/>
        <w:gridCol w:w="851"/>
        <w:gridCol w:w="851"/>
        <w:gridCol w:w="1586"/>
      </w:tblGrid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ype of cancer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iological role</w:t>
            </w:r>
          </w:p>
        </w:tc>
        <w:tc>
          <w:tcPr>
            <w:tcW w:w="1328" w:type="pct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Molecular m</w:t>
            </w:r>
            <w:r w:rsidRPr="005A017F">
              <w:rPr>
                <w:color w:val="000000" w:themeColor="text1"/>
              </w:rPr>
              <w:t>echanism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s</w:t>
            </w:r>
          </w:p>
        </w:tc>
        <w:tc>
          <w:tcPr>
            <w:tcW w:w="323" w:type="pct"/>
          </w:tcPr>
          <w:p w:rsidR="003C4162" w:rsidRPr="005A017F" w:rsidRDefault="005A017F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issue</w:t>
            </w:r>
          </w:p>
        </w:tc>
        <w:tc>
          <w:tcPr>
            <w:tcW w:w="602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Ref.</w:t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Breast cancer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invasion and migration</w:t>
            </w:r>
          </w:p>
        </w:tc>
        <w:tc>
          <w:tcPr>
            <w:tcW w:w="1328" w:type="pct"/>
          </w:tcPr>
          <w:p w:rsidR="00772060" w:rsidRPr="005A017F" w:rsidRDefault="00772060" w:rsidP="00772060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495 sponging</w:t>
            </w:r>
          </w:p>
          <w:p w:rsidR="00772060" w:rsidRPr="005A017F" w:rsidRDefault="00F20C61" w:rsidP="00772060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772060" w:rsidRPr="005A017F">
              <w:rPr>
                <w:color w:val="000000" w:themeColor="text1"/>
              </w:rPr>
              <w:t xml:space="preserve"> MMP2, MMP9</w:t>
            </w:r>
          </w:p>
          <w:p w:rsidR="00772060" w:rsidRPr="005A017F" w:rsidRDefault="00F20C61" w:rsidP="00F20C61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ctivation of</w:t>
            </w:r>
            <w:r w:rsidR="00772060" w:rsidRPr="005A017F">
              <w:rPr>
                <w:color w:val="000000" w:themeColor="text1"/>
              </w:rPr>
              <w:t xml:space="preserve"> </w:t>
            </w:r>
            <w:r w:rsidRPr="005A017F">
              <w:rPr>
                <w:color w:val="000000" w:themeColor="text1"/>
              </w:rPr>
              <w:t>beta</w:t>
            </w:r>
            <w:r w:rsidR="00772060" w:rsidRPr="005A017F">
              <w:rPr>
                <w:color w:val="000000" w:themeColor="text1"/>
              </w:rPr>
              <w:t>-catenin, c-MY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vPC9BdXRob3I+PFllYXI+MjAxODwvWWVhcj48UmVj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vPC9BdXRob3I+PFllYXI+MjAxODwvWWVhcj48UmVj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ao et al., 2018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rvical cancer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and invasion </w:t>
            </w:r>
          </w:p>
        </w:tc>
        <w:tc>
          <w:tcPr>
            <w:tcW w:w="1328" w:type="pct"/>
          </w:tcPr>
          <w:p w:rsidR="00D574C7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40-5p sponging </w:t>
            </w:r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D574C7" w:rsidRPr="005A017F">
              <w:rPr>
                <w:color w:val="000000" w:themeColor="text1"/>
              </w:rPr>
              <w:t xml:space="preserve"> ADAM10, which further activates p38, ERK, MEK</w:t>
            </w:r>
            <w:r w:rsidR="00D574C7" w:rsidRPr="005A017F" w:rsidDel="00D574C7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HdW88L0F1dGhvcj48WWVhcj4yMDE4PC9ZZWFyPjxSZWNO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HdW88L0F1dGhvcj48WWVhcj4yMDE4PC9ZZWFyPjxSZWNO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Guo et al., 2018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olorectal cancer</w:t>
            </w:r>
          </w:p>
        </w:tc>
        <w:tc>
          <w:tcPr>
            <w:tcW w:w="1556" w:type="pct"/>
          </w:tcPr>
          <w:p w:rsidR="003C4162" w:rsidRPr="005A017F" w:rsidRDefault="003C4162" w:rsidP="00E44D2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migration and apoptosis</w:t>
            </w:r>
          </w:p>
        </w:tc>
        <w:tc>
          <w:tcPr>
            <w:tcW w:w="1328" w:type="pct"/>
          </w:tcPr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Down-regulation of </w:t>
            </w:r>
            <w:r w:rsidR="003C4162" w:rsidRPr="005A017F">
              <w:rPr>
                <w:color w:val="000000" w:themeColor="text1"/>
              </w:rPr>
              <w:t xml:space="preserve">p21 </w:t>
            </w:r>
          </w:p>
          <w:p w:rsidR="003C4162" w:rsidRPr="005A017F" w:rsidRDefault="00F20C61" w:rsidP="00F20C61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Up-regulation of </w:t>
            </w:r>
            <w:r w:rsidR="003C4162" w:rsidRPr="005A017F">
              <w:rPr>
                <w:color w:val="000000" w:themeColor="text1"/>
              </w:rPr>
              <w:t xml:space="preserve">cyclin A1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Y8L1llYXI+PFJlY051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Y8L1llYXI+PFJlY051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</w:fldData>
              </w:fldChar>
            </w:r>
            <w:r w:rsidR="00826196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826196" w:rsidRPr="005A017F">
              <w:rPr>
                <w:noProof/>
                <w:color w:val="000000" w:themeColor="text1"/>
              </w:rPr>
              <w:t>(Li et al., 2016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Esophageal squamous cell carcinoma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growth and metastasis </w:t>
            </w:r>
          </w:p>
        </w:tc>
        <w:tc>
          <w:tcPr>
            <w:tcW w:w="1328" w:type="pct"/>
          </w:tcPr>
          <w:p w:rsidR="00D574C7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D574C7" w:rsidRPr="005A017F">
              <w:rPr>
                <w:color w:val="000000" w:themeColor="text1"/>
              </w:rPr>
              <w:t xml:space="preserve"> N-CAD, VIM, ZEB1</w:t>
            </w:r>
          </w:p>
          <w:p w:rsidR="00D574C7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D574C7" w:rsidRPr="005A017F">
              <w:rPr>
                <w:color w:val="000000" w:themeColor="text1"/>
              </w:rPr>
              <w:t xml:space="preserve"> E-CAD</w:t>
            </w:r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ctivation of</w:t>
            </w:r>
            <w:r w:rsidR="00D574C7" w:rsidRPr="005A017F">
              <w:rPr>
                <w:color w:val="000000" w:themeColor="text1"/>
              </w:rPr>
              <w:t xml:space="preserve"> ATM, JAK, PD-L1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k8L1llYXI+PFJl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k8L1llYXI+PFJl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ang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invasion</w:t>
            </w:r>
          </w:p>
        </w:tc>
        <w:tc>
          <w:tcPr>
            <w:tcW w:w="1328" w:type="pct"/>
          </w:tcPr>
          <w:p w:rsidR="00D574C7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495-3p </w:t>
            </w:r>
            <w:r w:rsidR="00D574C7" w:rsidRPr="005A017F">
              <w:rPr>
                <w:color w:val="000000" w:themeColor="text1"/>
              </w:rPr>
              <w:t>s</w:t>
            </w:r>
            <w:r w:rsidRPr="005A017F">
              <w:rPr>
                <w:color w:val="000000" w:themeColor="text1"/>
              </w:rPr>
              <w:t xml:space="preserve">ponging </w:t>
            </w:r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3C4162" w:rsidRPr="005A017F">
              <w:rPr>
                <w:color w:val="000000" w:themeColor="text1"/>
              </w:rPr>
              <w:t>p-regulation</w:t>
            </w:r>
            <w:r w:rsidRPr="005A017F">
              <w:rPr>
                <w:color w:val="000000" w:themeColor="text1"/>
              </w:rPr>
              <w:t xml:space="preserve"> of</w:t>
            </w:r>
            <w:r w:rsidR="00D574C7" w:rsidRPr="005A017F">
              <w:rPr>
                <w:color w:val="000000" w:themeColor="text1"/>
              </w:rPr>
              <w:t xml:space="preserve"> ZFX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Cui&lt;/Author&gt;&lt;Year&gt;2019&lt;/Year&gt;&lt;RecNum&gt;944&lt;/RecNum&gt;&lt;DisplayText&gt;(Cui et al., 2019)&lt;/DisplayText&gt;&lt;record&gt;&lt;rec-number&gt;944&lt;/rec-number&gt;&lt;foreign-keys&gt;&lt;key app="EN" db-id="tfa22wzfmvapeces90svvw010rvst5res995" timestamp="1575242792"&gt;944&lt;/key&gt;&lt;/foreign-keys&gt;&lt;ref-type name="Journal Article"&gt;17&lt;/ref-type&gt;&lt;contributors&gt;&lt;authors&gt;&lt;author&gt;Cui, N.&lt;/author&gt;&lt;author&gt;Liu, J.&lt;/author&gt;&lt;author&gt;Xia, H.&lt;/author&gt;&lt;author&gt;Xu, D.&lt;/author&gt;&lt;/authors&gt;&lt;/contributors&gt;&lt;auth-address&gt;Department of Gastroenterology, Renmin Hospital of Wuhan University, Wuhan, China.&amp;#xD;Key laboratory of Hubei Province for Digestive System Disease, Wuhan, China.&amp;#xD;Department of Infectious Disease, Tongji Hospital, Tongji Medical College, Huazhong University of Science and Technology, Wuhan, China.&lt;/auth-address&gt;&lt;titles&gt;&lt;title&gt;LncRNA SNHG20 contributes to cell proliferation and invasion by upregulating ZFX expression sponging miR-495-3p in gastric cancer&lt;/title&gt;&lt;secondary-title&gt;J Cell Biochem&lt;/secondary-title&gt;&lt;alt-title&gt;Journal of cellular biochemistry&lt;/alt-title&gt;&lt;/titles&gt;&lt;periodical&gt;&lt;full-title&gt;J Cell Biochem&lt;/full-title&gt;&lt;abbr-1&gt;Journal of cellular biochemistry&lt;/abbr-1&gt;&lt;/periodical&gt;&lt;alt-periodical&gt;&lt;full-title&gt;J Cell Biochem&lt;/full-title&gt;&lt;abbr-1&gt;Journal of cellular biochemistry&lt;/abbr-1&gt;&lt;/alt-periodical&gt;&lt;pages&gt;3114-3123&lt;/pages&gt;&lt;volume&gt;120&lt;/volume&gt;&lt;number&gt;3&lt;/number&gt;&lt;edition&gt;2018/12/07&lt;/edition&gt;&lt;keywords&gt;&lt;keyword&gt;Snhg20&lt;/keyword&gt;&lt;keyword&gt;Zfx&lt;/keyword&gt;&lt;keyword&gt;gastric cancer&lt;/keyword&gt;&lt;keyword&gt;long noncoding RNA&lt;/keyword&gt;&lt;keyword&gt;miR-495-3p&lt;/keyword&gt;&lt;/keywords&gt;&lt;dates&gt;&lt;year&gt;2019&lt;/year&gt;&lt;pub-dates&gt;&lt;date&gt;Mar&lt;/date&gt;&lt;/pub-dates&gt;&lt;/dates&gt;&lt;isbn&gt;0730-2312&lt;/isbn&gt;&lt;accession-num&gt;30520073&lt;/accession-num&gt;&lt;urls&gt;&lt;/urls&gt;&lt;electronic-resource-num&gt;10.1002/jcb.27539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Cui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556" w:type="pct"/>
          </w:tcPr>
          <w:p w:rsidR="003C4162" w:rsidRPr="005A017F" w:rsidRDefault="00E44D23" w:rsidP="00E44D23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, invasion, </w:t>
            </w:r>
            <w:r w:rsidR="003C4162" w:rsidRPr="005A017F">
              <w:rPr>
                <w:color w:val="000000" w:themeColor="text1"/>
              </w:rPr>
              <w:t>migration, and cell cycle progression</w:t>
            </w:r>
          </w:p>
        </w:tc>
        <w:tc>
          <w:tcPr>
            <w:tcW w:w="1328" w:type="pct"/>
          </w:tcPr>
          <w:p w:rsidR="00D574C7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irect binding to the EZH2 at protein level</w:t>
            </w:r>
          </w:p>
          <w:p w:rsidR="00D574C7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D574C7" w:rsidRPr="005A017F">
              <w:rPr>
                <w:color w:val="000000" w:themeColor="text1"/>
              </w:rPr>
              <w:t xml:space="preserve"> TWIST1, VIM, β-catenin, GSK-3β</w:t>
            </w:r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D574C7" w:rsidRPr="005A017F">
              <w:rPr>
                <w:color w:val="000000" w:themeColor="text1"/>
              </w:rPr>
              <w:t xml:space="preserve"> E-CAD, p21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Liu&lt;/Author&gt;&lt;Year&gt;2017&lt;/Year&gt;&lt;RecNum&gt;945&lt;/RecNum&gt;&lt;DisplayText&gt;(Liu et al., 2017a)&lt;/DisplayText&gt;&lt;record&gt;&lt;rec-number&gt;945&lt;/rec-number&gt;&lt;foreign-keys&gt;&lt;key app="EN" db-id="tfa22wzfmvapeces90svvw010rvst5res995" timestamp="1575242867"&gt;945&lt;/key&gt;&lt;/foreign-keys&gt;&lt;ref-type name="Journal Article"&gt;17&lt;/ref-type&gt;&lt;contributors&gt;&lt;authors&gt;&lt;author&gt;Liu, J.&lt;/author&gt;&lt;author&gt;Liu, L.&lt;/author&gt;&lt;author&gt;Wan, J. X.&lt;/author&gt;&lt;author&gt;Song, Y.&lt;/author&gt;&lt;/authors&gt;&lt;/contributors&gt;&lt;auth-address&gt;Department of Intensive Care Unit, Renmin Hospital, Hubei University of Medicine, Shiyan, Hubei, China.&amp;#xD;Department of Gynecology and Obstetrics, Weifang Hospital of Maternal and Child Health, Weifang, Shandong Province, China.&amp;#xD;Department of Medical Ultrasonics, Huai&amp;apos;an Second People&amp;apos;s Hospital, The Affiliated Huai&amp;apos;an Hospital of Xuzhou Medical University, Huai&amp;apos;an, China.&amp;#xD;Department of Outpatient, People&amp;apos;s Hospital of Zoucheng, Zoucheng, China.&lt;/auth-address&gt;&lt;titles&gt;&lt;title&gt;Long noncoding RNA SNHG20 promotes gastric cancer progression by inhibiting p21 expression and regulating the GSK-3beta/ beta-catenin signaling pathway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80700-80708&lt;/pages&gt;&lt;volume&gt;8&lt;/volume&gt;&lt;number&gt;46&lt;/number&gt;&lt;edition&gt;2017/11/09&lt;/edition&gt;&lt;keywords&gt;&lt;keyword&gt;Ezh2&lt;/keyword&gt;&lt;keyword&gt;gastric cancer&lt;/keyword&gt;&lt;keyword&gt;p21&lt;/keyword&gt;&lt;keyword&gt;small nucleolar RNA host gene 20&lt;/keyword&gt;&lt;/keywords&gt;&lt;dates&gt;&lt;year&gt;2017&lt;/year&gt;&lt;pub-dates&gt;&lt;date&gt;Oct 6&lt;/date&gt;&lt;/pub-dates&gt;&lt;/dates&gt;&lt;isbn&gt;1949-2553&lt;/isbn&gt;&lt;accession-num&gt;29113337&lt;/accession-num&gt;&lt;urls&gt;&lt;/urls&gt;&lt;custom2&gt;PMC5655232&lt;/custom2&gt;&lt;electronic-resource-num&gt;10.18632/oncotarget.20959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u et al., 2017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astric cancer</w:t>
            </w:r>
          </w:p>
        </w:tc>
        <w:tc>
          <w:tcPr>
            <w:tcW w:w="1556" w:type="pct"/>
          </w:tcPr>
          <w:p w:rsidR="003C416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rug resistance</w:t>
            </w:r>
          </w:p>
        </w:tc>
        <w:tc>
          <w:tcPr>
            <w:tcW w:w="1328" w:type="pct"/>
          </w:tcPr>
          <w:p w:rsidR="00D574C7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140-5p </w:t>
            </w:r>
            <w:r w:rsidR="00D574C7" w:rsidRPr="005A017F">
              <w:rPr>
                <w:color w:val="000000" w:themeColor="text1"/>
              </w:rPr>
              <w:t xml:space="preserve"> sponging</w:t>
            </w:r>
          </w:p>
          <w:p w:rsidR="003C4162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</w:t>
            </w:r>
            <w:r w:rsidR="003C4162" w:rsidRPr="005A017F">
              <w:rPr>
                <w:color w:val="000000" w:themeColor="text1"/>
              </w:rPr>
              <w:t>p</w:t>
            </w:r>
            <w:r w:rsidRPr="005A017F">
              <w:rPr>
                <w:color w:val="000000" w:themeColor="text1"/>
              </w:rPr>
              <w:t>-</w:t>
            </w:r>
            <w:r w:rsidR="003C4162" w:rsidRPr="005A017F">
              <w:rPr>
                <w:color w:val="000000" w:themeColor="text1"/>
              </w:rPr>
              <w:t>regulat</w:t>
            </w:r>
            <w:r w:rsidR="00F20C61" w:rsidRPr="005A017F">
              <w:rPr>
                <w:color w:val="000000" w:themeColor="text1"/>
              </w:rPr>
              <w:t>ion of</w:t>
            </w:r>
            <w:r w:rsidR="003C4162" w:rsidRPr="005A017F">
              <w:rPr>
                <w:color w:val="000000" w:themeColor="text1"/>
              </w:rPr>
              <w:t xml:space="preserve"> NDRG3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ZdTwvQXV0aG9yPjxZZWFyPjIwMTk8L1llYXI+PFJlY051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ZdTwvQXV0aG9yPjxZZWFyPjIwMTk8L1llYXI+PFJlY051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Yu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proofErr w:type="spellStart"/>
            <w:r w:rsidRPr="005A017F">
              <w:rPr>
                <w:color w:val="000000" w:themeColor="text1"/>
              </w:rPr>
              <w:t>Glioblastoma</w:t>
            </w:r>
            <w:proofErr w:type="spellEnd"/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umorigenesis and cancer stemness</w:t>
            </w:r>
          </w:p>
        </w:tc>
        <w:tc>
          <w:tcPr>
            <w:tcW w:w="1328" w:type="pct"/>
          </w:tcPr>
          <w:p w:rsidR="00D574C7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D574C7" w:rsidRPr="005A017F">
              <w:rPr>
                <w:color w:val="000000" w:themeColor="text1"/>
              </w:rPr>
              <w:t xml:space="preserve"> CD44, CD133 and Oct-4</w:t>
            </w:r>
          </w:p>
          <w:p w:rsidR="00D574C7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ctivation of PI3K, AKT</w:t>
            </w:r>
            <w:r w:rsidR="00D574C7" w:rsidRPr="005A017F">
              <w:rPr>
                <w:color w:val="000000" w:themeColor="text1"/>
              </w:rPr>
              <w:t xml:space="preserve"> and </w:t>
            </w:r>
            <w:proofErr w:type="spellStart"/>
            <w:r w:rsidR="00D574C7" w:rsidRPr="005A017F">
              <w:rPr>
                <w:color w:val="000000" w:themeColor="text1"/>
              </w:rPr>
              <w:t>mTOR</w:t>
            </w:r>
            <w:proofErr w:type="spellEnd"/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Inhibition of</w:t>
            </w:r>
            <w:r w:rsidR="00D574C7" w:rsidRPr="005A017F">
              <w:rPr>
                <w:color w:val="000000" w:themeColor="text1"/>
              </w:rPr>
              <w:t xml:space="preserve"> CASP3, CASP9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HYW88L0F1dGhvcj48WWVhcj4yMDE5PC9ZZWFyPjxSZWNO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HYW88L0F1dGhvcj48WWVhcj4yMDE5PC9ZZWFyPjxSZWNO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Gao et al., 2019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Glioma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</w:t>
            </w:r>
          </w:p>
        </w:tc>
        <w:tc>
          <w:tcPr>
            <w:tcW w:w="1328" w:type="pct"/>
          </w:tcPr>
          <w:p w:rsidR="00D574C7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 p21</w:t>
            </w:r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D574C7" w:rsidRPr="005A017F">
              <w:rPr>
                <w:color w:val="000000" w:themeColor="text1"/>
              </w:rPr>
              <w:t xml:space="preserve"> CCNA1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Li&lt;/Author&gt;&lt;Year&gt;2019&lt;/Year&gt;&lt;RecNum&gt;948&lt;/RecNum&gt;&lt;DisplayText&gt;(Li et al., 2019i)&lt;/DisplayText&gt;&lt;record&gt;&lt;rec-number&gt;948&lt;/rec-number&gt;&lt;foreign-keys&gt;&lt;key app="EN" db-id="tfa22wzfmvapeces90svvw010rvst5res995" timestamp="1575243102"&gt;948&lt;/key&gt;&lt;/foreign-keys&gt;&lt;ref-type name="Journal Article"&gt;17&lt;/ref-type&gt;&lt;contributors&gt;&lt;authors&gt;&lt;author&gt;Li, X. S.&lt;/author&gt;&lt;author&gt;Shen, F. Z.&lt;/author&gt;&lt;author&gt;Huang, L. Y.&lt;/author&gt;&lt;author&gt;Hui, L.&lt;/author&gt;&lt;author&gt;Liu, R. H.&lt;/author&gt;&lt;author&gt;Ma, Y. J.&lt;/author&gt;&lt;author&gt;Jin, B. Z.&lt;/author&gt;&lt;/authors&gt;&lt;/contributors&gt;&lt;auth-address&gt;Department of Neurosurgery, The First Affiliated Hospital of Xinxiang Medical University, Xinxiang 453000, Henan Province, People&amp;apos;s Republic of China, jinbaozhe2016@163.com.&amp;#xD;Department of Emergency, The First Affiliated Hospital of Xinxiang Medical University, Xinxiang 453000, Henan Province, People&amp;apos;s Republic of China.&lt;/auth-address&gt;&lt;titles&gt;&lt;title&gt;lncRNA small nucleolar RNA host gene 20 predicts poor prognosis in glioma and promotes cell proliferation by silencing P21&lt;/title&gt;&lt;secondary-title&gt;Onco Targets Ther&lt;/secondary-title&gt;&lt;alt-title&gt;OncoTargets and therapy&lt;/alt-title&gt;&lt;/titles&gt;&lt;periodical&gt;&lt;full-title&gt;Onco Targets Ther&lt;/full-title&gt;&lt;abbr-1&gt;OncoTargets and therapy&lt;/abbr-1&gt;&lt;/periodical&gt;&lt;alt-periodical&gt;&lt;full-title&gt;Onco Targets Ther&lt;/full-title&gt;&lt;abbr-1&gt;OncoTargets and therapy&lt;/abbr-1&gt;&lt;/alt-periodical&gt;&lt;pages&gt;805-814&lt;/pages&gt;&lt;volume&gt;12&lt;/volume&gt;&lt;edition&gt;2019/02/19&lt;/edition&gt;&lt;keywords&gt;&lt;keyword&gt;clinicopathological&lt;/keyword&gt;&lt;keyword&gt;glioma&lt;/keyword&gt;&lt;keyword&gt;lncRNA SNHG20&lt;/keyword&gt;&lt;keyword&gt;prognosis&lt;/keyword&gt;&lt;keyword&gt;proliferation&lt;/keyword&gt;&lt;/keywords&gt;&lt;dates&gt;&lt;year&gt;2019&lt;/year&gt;&lt;/dates&gt;&lt;isbn&gt;1178-6930 (Print)&amp;#xD;1178-6930&lt;/isbn&gt;&lt;accession-num&gt;30774368&lt;/accession-num&gt;&lt;urls&gt;&lt;/urls&gt;&lt;custom2&gt;PMC6352861&lt;/custom2&gt;&lt;electronic-resource-num&gt;10.2147/ott.S192641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 et al., 2019i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Glioma</w:t>
            </w:r>
          </w:p>
        </w:tc>
        <w:tc>
          <w:tcPr>
            <w:tcW w:w="1556" w:type="pct"/>
          </w:tcPr>
          <w:p w:rsidR="003C4162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ngiogenesis</w:t>
            </w:r>
          </w:p>
        </w:tc>
        <w:tc>
          <w:tcPr>
            <w:tcW w:w="1328" w:type="pct"/>
          </w:tcPr>
          <w:p w:rsidR="00D574C7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ZRANB2 stabilizes SNHG20</w:t>
            </w:r>
          </w:p>
          <w:p w:rsidR="00D574C7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It mediates FOXK1 degradation through Staufen1 (STAU1)-mediated mRNA decay (SMD) </w:t>
            </w:r>
          </w:p>
          <w:p w:rsidR="003C4162" w:rsidRPr="005A017F" w:rsidRDefault="00F20C61" w:rsidP="00F20C61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MMP1, MMP9, VE-CAD</w:t>
            </w:r>
            <w:r w:rsidR="00D574C7" w:rsidRPr="005A017F" w:rsidDel="00D574C7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k8L1llYXI+PFJlY051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TwvQXV0aG9yPjxZZWFyPjIwMTk8L1llYXI+PFJlY051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 et al., 2019h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Glioma 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</w:t>
            </w:r>
          </w:p>
        </w:tc>
        <w:tc>
          <w:tcPr>
            <w:tcW w:w="1328" w:type="pct"/>
          </w:tcPr>
          <w:p w:rsidR="00D574C7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4486 sponging </w:t>
            </w:r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D574C7" w:rsidRPr="005A017F">
              <w:rPr>
                <w:color w:val="000000" w:themeColor="text1"/>
              </w:rPr>
              <w:t xml:space="preserve"> MDM2, p53</w:t>
            </w:r>
            <w:r w:rsidR="003C4162" w:rsidRPr="005A017F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Liu&lt;/Author&gt;&lt;Year&gt;2019&lt;/Year&gt;&lt;RecNum&gt;950&lt;/RecNum&gt;&lt;DisplayText&gt;(Liu et al., 2019a)&lt;/DisplayText&gt;&lt;record&gt;&lt;rec-number&gt;950&lt;/rec-number&gt;&lt;foreign-keys&gt;&lt;key app="EN" db-id="tfa22wzfmvapeces90svvw010rvst5res995" timestamp="1575243197"&gt;950&lt;/key&gt;&lt;/foreign-keys&gt;&lt;ref-type name="Journal Article"&gt;17&lt;/ref-type&gt;&lt;contributors&gt;&lt;authors&gt;&lt;author&gt;Liu, J.&lt;/author&gt;&lt;author&gt;Cheng, L. G.&lt;/author&gt;&lt;author&gt;Li, H. G.&lt;/author&gt;&lt;/authors&gt;&lt;/contributors&gt;&lt;auth-address&gt;Neurosurgery, Lishui People&amp;apos;s Hospital, Zhejiang Province, China. zha81938@163.com.&lt;/auth-address&gt;&lt;titles&gt;&lt;title&gt;LncRNA SNHG20 promoted the proliferation of glioma cells via sponging miR-4486 to regulate the MDM2-p53 pathway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5323-5331&lt;/pages&gt;&lt;volume&gt;23&lt;/volume&gt;&lt;number&gt;12&lt;/number&gt;&lt;edition&gt;2019/07/13&lt;/edition&gt;&lt;dates&gt;&lt;year&gt;2019&lt;/year&gt;&lt;pub-dates&gt;&lt;date&gt;Jun&lt;/date&gt;&lt;/pub-dates&gt;&lt;/dates&gt;&lt;isbn&gt;1128-3602&lt;/isbn&gt;&lt;accession-num&gt;31298384&lt;/accession-num&gt;&lt;urls&gt;&lt;/urls&gt;&lt;electronic-resource-num&gt;10.26355/eurrev_201906_18199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u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Glioma 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apoptosis</w:t>
            </w:r>
          </w:p>
        </w:tc>
        <w:tc>
          <w:tcPr>
            <w:tcW w:w="1328" w:type="pct"/>
          </w:tcPr>
          <w:p w:rsidR="00D574C7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D574C7" w:rsidRPr="005A017F">
              <w:rPr>
                <w:color w:val="000000" w:themeColor="text1"/>
              </w:rPr>
              <w:t xml:space="preserve"> BCL-2</w:t>
            </w:r>
          </w:p>
          <w:p w:rsidR="00D574C7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D574C7" w:rsidRPr="005A017F">
              <w:rPr>
                <w:color w:val="000000" w:themeColor="text1"/>
              </w:rPr>
              <w:t xml:space="preserve"> BAX, PTEN, PI3K</w:t>
            </w:r>
          </w:p>
          <w:p w:rsidR="003C4162" w:rsidRPr="005A017F" w:rsidRDefault="00D574C7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hibition of AKT</w:t>
            </w:r>
            <w:r w:rsidRPr="005A017F" w:rsidDel="00D574C7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Guo&lt;/Author&gt;&lt;Year&gt;2019&lt;/Year&gt;&lt;RecNum&gt;951&lt;/RecNum&gt;&lt;DisplayText&gt;(Guo et al., 2019a)&lt;/DisplayText&gt;&lt;record&gt;&lt;rec-number&gt;951&lt;/rec-number&gt;&lt;foreign-keys&gt;&lt;key app="EN" db-id="tfa22wzfmvapeces90svvw010rvst5res995" timestamp="1575243243"&gt;951&lt;/key&gt;&lt;/foreign-keys&gt;&lt;ref-type name="Journal Article"&gt;17&lt;/ref-type&gt;&lt;contributors&gt;&lt;authors&gt;&lt;author&gt;Guo, L. P.&lt;/author&gt;&lt;author&gt;Zhang, Z. J.&lt;/author&gt;&lt;author&gt;Li, R. T.&lt;/author&gt;&lt;author&gt;Li, H. Y.&lt;/author&gt;&lt;author&gt;Cui, Y. Q.&lt;/author&gt;&lt;/authors&gt;&lt;/contributors&gt;&lt;auth-address&gt;Department of Neurosurgery, Shouguang People&amp;apos;s Hospital of Shandong, Weifang, China. svgz66@163.com.&lt;/auth-address&gt;&lt;titles&gt;&lt;title&gt;Influences of LncRNA SNHG20 on proliferation and apoptosis of glioma cells through regulating the PTEN/PI3K/AKT signaling pathway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253-261&lt;/pages&gt;&lt;volume&gt;23&lt;/volume&gt;&lt;number&gt;1&lt;/number&gt;&lt;edition&gt;2019/01/19&lt;/edition&gt;&lt;dates&gt;&lt;year&gt;2019&lt;/year&gt;&lt;pub-dates&gt;&lt;date&gt;Jan&lt;/date&gt;&lt;/pub-dates&gt;&lt;/dates&gt;&lt;isbn&gt;1128-3602&lt;/isbn&gt;&lt;accession-num&gt;30657567&lt;/accession-num&gt;&lt;urls&gt;&lt;/urls&gt;&lt;electronic-resource-num&gt;10.26355/eurrev_201901_16771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Guo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ular proliferation, migration, and invasion</w:t>
            </w:r>
          </w:p>
        </w:tc>
        <w:tc>
          <w:tcPr>
            <w:tcW w:w="1328" w:type="pct"/>
          </w:tcPr>
          <w:p w:rsidR="00D574C7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D574C7" w:rsidRPr="005A017F">
              <w:rPr>
                <w:color w:val="000000" w:themeColor="text1"/>
              </w:rPr>
              <w:t xml:space="preserve"> ZEB1, ZEB2, N-CAD, VIM</w:t>
            </w:r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D574C7" w:rsidRPr="005A017F">
              <w:rPr>
                <w:color w:val="000000" w:themeColor="text1"/>
              </w:rPr>
              <w:t xml:space="preserve"> E-CAD</w:t>
            </w:r>
            <w:r w:rsidR="00D574C7" w:rsidRPr="005A017F" w:rsidDel="00D574C7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3PC9ZZWFyPjxSZWNO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XU8L0F1dGhvcj48WWVhcj4yMDE3PC9ZZWFyPjxSZWNO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ang et al., 2016a;Liu et al., 2017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Hepatocellular carcinoma (From fatty liver disease)</w:t>
            </w:r>
          </w:p>
        </w:tc>
        <w:tc>
          <w:tcPr>
            <w:tcW w:w="1556" w:type="pct"/>
          </w:tcPr>
          <w:p w:rsidR="003C4162" w:rsidRPr="005A017F" w:rsidRDefault="00E44D23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alignant </w:t>
            </w:r>
            <w:r w:rsidR="003C4162" w:rsidRPr="005A017F">
              <w:rPr>
                <w:color w:val="000000" w:themeColor="text1"/>
              </w:rPr>
              <w:t>progression</w:t>
            </w:r>
          </w:p>
        </w:tc>
        <w:tc>
          <w:tcPr>
            <w:tcW w:w="1328" w:type="pct"/>
          </w:tcPr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Activation of </w:t>
            </w:r>
            <w:r w:rsidR="003C4162" w:rsidRPr="005A017F">
              <w:rPr>
                <w:color w:val="000000" w:themeColor="text1"/>
              </w:rPr>
              <w:t>STAT6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Wang&lt;/Author&gt;&lt;Year&gt;2019&lt;/Year&gt;&lt;RecNum&gt;954&lt;/RecNum&gt;&lt;DisplayText&gt;(Wang et al., 2019a)&lt;/DisplayText&gt;&lt;record&gt;&lt;rec-number&gt;954&lt;/rec-number&gt;&lt;foreign-keys&gt;&lt;key app="EN" db-id="tfa22wzfmvapeces90svvw010rvst5res995" timestamp="1575243396"&gt;954&lt;/key&gt;&lt;/foreign-keys&gt;&lt;ref-type name="Journal Article"&gt;17&lt;/ref-type&gt;&lt;contributors&gt;&lt;authors&gt;&lt;author&gt;Wang, B.&lt;/author&gt;&lt;author&gt;Li, X.&lt;/author&gt;&lt;author&gt;Hu, W.&lt;/author&gt;&lt;author&gt;Zhou, Y.&lt;/author&gt;&lt;author&gt;Din, Y.&lt;/author&gt;&lt;/authors&gt;&lt;/contributors&gt;&lt;auth-address&gt;Department of Hepatobiliary Surgery, Hubei Key Laboratory of Digestive System Disease, Renmin Hospital of Wuhan University, Hubei, China.&amp;#xD;Department of Oncology, Renmin Hospital of Wuhan University, Hubei, China.&amp;#xD;Department of Anesthesiology, Renmin Hospital of Wuhan University, Hubei, China.&lt;/auth-address&gt;&lt;titles&gt;&lt;title&gt;Silencing of lncRNA SNHG20 delays the progression of nonalcoholic fatty liver disease to hepatocellular carcinoma via regulating liver Kupffer cells polarization&lt;/title&gt;&lt;secondary-title&gt;IUBMB Life&lt;/secondary-title&gt;&lt;alt-title&gt;IUBMB life&lt;/alt-title&gt;&lt;/titles&gt;&lt;periodical&gt;&lt;full-title&gt;IUBMB Life&lt;/full-title&gt;&lt;abbr-1&gt;IUBMB life&lt;/abbr-1&gt;&lt;/periodical&gt;&lt;alt-periodical&gt;&lt;full-title&gt;IUBMB Life&lt;/full-title&gt;&lt;abbr-1&gt;IUBMB life&lt;/abbr-1&gt;&lt;/alt-periodical&gt;&lt;pages&gt;1952-1961&lt;/pages&gt;&lt;volume&gt;71&lt;/volume&gt;&lt;number&gt;12&lt;/number&gt;&lt;edition&gt;2019/08/14&lt;/edition&gt;&lt;keywords&gt;&lt;keyword&gt;Hcc&lt;/keyword&gt;&lt;keyword&gt;Kupffer cells&lt;/keyword&gt;&lt;keyword&gt;Nalfd&lt;/keyword&gt;&lt;keyword&gt;Snhg20&lt;/keyword&gt;&lt;/keywords&gt;&lt;dates&gt;&lt;year&gt;2019&lt;/year&gt;&lt;pub-dates&gt;&lt;date&gt;Dec&lt;/date&gt;&lt;/pub-dates&gt;&lt;/dates&gt;&lt;isbn&gt;1521-6543&lt;/isbn&gt;&lt;accession-num&gt;31408278&lt;/accession-num&gt;&lt;urls&gt;&lt;/urls&gt;&lt;electronic-resource-num&gt;10.1002/iub.2137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ang et al., 2019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aryngeal squamous cell carcinoma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2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 miR-140</w:t>
            </w:r>
            <w:r w:rsidR="003474DD" w:rsidRPr="005A017F">
              <w:rPr>
                <w:color w:val="000000" w:themeColor="text1"/>
              </w:rPr>
              <w:t xml:space="preserve"> sponging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Li&lt;/Author&gt;&lt;Year&gt;2019&lt;/Year&gt;&lt;RecNum&gt;955&lt;/RecNum&gt;&lt;DisplayText&gt;(Li et al., 2019k)&lt;/DisplayText&gt;&lt;record&gt;&lt;rec-number&gt;955&lt;/rec-number&gt;&lt;foreign-keys&gt;&lt;key app="EN" db-id="tfa22wzfmvapeces90svvw010rvst5res995" timestamp="1575243443"&gt;955&lt;/key&gt;&lt;/foreign-keys&gt;&lt;ref-type name="Journal Article"&gt;17&lt;/ref-type&gt;&lt;contributors&gt;&lt;authors&gt;&lt;author&gt;Li, Y.&lt;/author&gt;&lt;author&gt;Xu, J.&lt;/author&gt;&lt;author&gt;Guo, Y. N.&lt;/author&gt;&lt;author&gt;Yang, B. B.&lt;/author&gt;&lt;/authors&gt;&lt;/contributors&gt;&lt;auth-address&gt;Department of Otorhinolaryngology, Second Affiliated Hospital, School of Medicine, Zhejiang University, Hangzhou, China. yangbb1959@sina.com.&lt;/auth-address&gt;&lt;titles&gt;&lt;title&gt;LncRNA SNHG20 promotes the development of laryngeal squamous cell carcinoma by regulating miR-140&lt;/title&gt;&lt;secondary-title&gt;Eur Rev Med Pharmacol Sci&lt;/secondary-title&gt;&lt;alt-title&gt;European review for medical and pharmacological sciences&lt;/alt-title&gt;&lt;/titles&gt;&lt;periodical&gt;&lt;full-title&gt;Eur Rev Med Pharmacol Sci&lt;/full-title&gt;&lt;abbr-1&gt;European review for medical and pharmacological sciences&lt;/abbr-1&gt;&lt;/periodical&gt;&lt;alt-periodical&gt;&lt;full-title&gt;Eur Rev Med Pharmacol Sci&lt;/full-title&gt;&lt;abbr-1&gt;European review for medical and pharmacological sciences&lt;/abbr-1&gt;&lt;/alt-periodical&gt;&lt;pages&gt;3401-3409&lt;/pages&gt;&lt;volume&gt;23&lt;/volume&gt;&lt;number&gt;8&lt;/number&gt;&lt;edition&gt;2019/05/14&lt;/edition&gt;&lt;dates&gt;&lt;year&gt;2019&lt;/year&gt;&lt;pub-dates&gt;&lt;date&gt;Apr&lt;/date&gt;&lt;/pub-dates&gt;&lt;/dates&gt;&lt;isbn&gt;1128-3602&lt;/isbn&gt;&lt;accession-num&gt;31081112&lt;/accession-num&gt;&lt;urls&gt;&lt;/urls&gt;&lt;electronic-resource-num&gt;10.26355/eurrev_201904_17704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 et al., 2019k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invasion</w:t>
            </w:r>
          </w:p>
        </w:tc>
        <w:tc>
          <w:tcPr>
            <w:tcW w:w="1328" w:type="pct"/>
          </w:tcPr>
          <w:p w:rsidR="003474DD" w:rsidRPr="005A017F" w:rsidRDefault="003474D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teract with EZH2</w:t>
            </w:r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3474DD" w:rsidRPr="005A017F">
              <w:rPr>
                <w:color w:val="000000" w:themeColor="text1"/>
              </w:rPr>
              <w:t xml:space="preserve"> P21 </w:t>
            </w:r>
            <w:r w:rsidR="003474DD" w:rsidRPr="005A017F" w:rsidDel="003474DD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PC9BdXRob3I+PFllYXI+MjAxNzwvWWVhcj48UmVj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DaGVuPC9BdXRob3I+PFllYXI+MjAxNzwvWWVhcj48UmVj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Chen et al., 2017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Lung cancer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, migration and invasion</w:t>
            </w:r>
          </w:p>
        </w:tc>
        <w:tc>
          <w:tcPr>
            <w:tcW w:w="1328" w:type="pct"/>
          </w:tcPr>
          <w:p w:rsidR="003474DD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miR-154 sponge </w:t>
            </w:r>
          </w:p>
          <w:p w:rsidR="003C4162" w:rsidRPr="005A017F" w:rsidRDefault="003474D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 ZEB2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MaW5nbGluZzwvQXV0aG9yPjxZZWFyPjIwMTk8L1llYXI+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MaW5nbGluZzwvQXV0aG9yPjxZZWFyPjIwMTk8L1llYXI+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Lingling et al., 2019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Nasopharyngeal carcinoma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migration and invasion </w:t>
            </w:r>
          </w:p>
        </w:tc>
        <w:tc>
          <w:tcPr>
            <w:tcW w:w="1328" w:type="pct"/>
          </w:tcPr>
          <w:p w:rsidR="003C4162" w:rsidRPr="005A017F" w:rsidRDefault="003474D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</w:t>
            </w:r>
            <w:r w:rsidR="00F20C61" w:rsidRPr="005A017F">
              <w:rPr>
                <w:color w:val="000000" w:themeColor="text1"/>
              </w:rPr>
              <w:t xml:space="preserve">-regulation of </w:t>
            </w:r>
            <w:r w:rsidRPr="005A017F">
              <w:rPr>
                <w:color w:val="000000" w:themeColor="text1"/>
              </w:rPr>
              <w:t>TGF-B1, MMP2, MMP9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Sun&lt;/Author&gt;&lt;Year&gt;2018&lt;/Year&gt;&lt;RecNum&gt;958&lt;/RecNum&gt;&lt;DisplayText&gt;(Sun et al., 2018a)&lt;/DisplayText&gt;&lt;record&gt;&lt;rec-number&gt;958&lt;/rec-number&gt;&lt;foreign-keys&gt;&lt;key app="EN" db-id="tfa22wzfmvapeces90svvw010rvst5res995" timestamp="1575243576"&gt;958&lt;/key&gt;&lt;/foreign-keys&gt;&lt;ref-type name="Journal Article"&gt;17&lt;/ref-type&gt;&lt;contributors&gt;&lt;authors&gt;&lt;author&gt;Sun, C.&lt;/author&gt;&lt;author&gt;Sun, Y.&lt;/author&gt;&lt;author&gt;Zhang, E.&lt;/author&gt;&lt;/authors&gt;&lt;/contributors&gt;&lt;auth-address&gt;Department of Otolaryngology, The Second Municipal Hospital of Wei Hai Affiliated to Qing Dao University, Weihai, Shandong 264200, P.R. China.&lt;/auth-address&gt;&lt;titles&gt;&lt;title&gt;Long non-coding RNA SNHG20 promotes nasopharyngeal carcinoma cell migration and invasion by upregulating TGF-beta1&lt;/title&gt;&lt;secondary-title&gt;Exp Ther Med&lt;/secondary-title&gt;&lt;alt-title&gt;Experimental and therapeutic medicine&lt;/alt-title&gt;&lt;/titles&gt;&lt;periodical&gt;&lt;full-title&gt;Exp Ther Med&lt;/full-title&gt;&lt;abbr-1&gt;Experimental and therapeutic medicine&lt;/abbr-1&gt;&lt;/periodical&gt;&lt;alt-periodical&gt;&lt;full-title&gt;Exp Ther Med&lt;/full-title&gt;&lt;abbr-1&gt;Experimental and therapeutic medicine&lt;/abbr-1&gt;&lt;/alt-periodical&gt;&lt;pages&gt;4967-4974&lt;/pages&gt;&lt;volume&gt;16&lt;/volume&gt;&lt;number&gt;6&lt;/number&gt;&lt;edition&gt;2018/12/14&lt;/edition&gt;&lt;keywords&gt;&lt;keyword&gt;invasion&lt;/keyword&gt;&lt;keyword&gt;long noncoding RNA small nucleolar RNA host gene 20&lt;/keyword&gt;&lt;keyword&gt;migration&lt;/keyword&gt;&lt;keyword&gt;nasopharyngeal carcinoma&lt;/keyword&gt;&lt;keyword&gt;transforming growth factor-beta1&lt;/keyword&gt;&lt;/keywords&gt;&lt;dates&gt;&lt;year&gt;2018&lt;/year&gt;&lt;pub-dates&gt;&lt;date&gt;Dec&lt;/date&gt;&lt;/pub-dates&gt;&lt;/dates&gt;&lt;isbn&gt;1792-0981 (Print)&amp;#xD;1792-0981&lt;/isbn&gt;&lt;accession-num&gt;30546404&lt;/accession-num&gt;&lt;urls&gt;&lt;/urls&gt;&lt;custom2&gt;PMC6257038&lt;/custom2&gt;&lt;electronic-resource-num&gt;10.3892/etm.2018.6849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Sun et al., 2018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ral cancer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proliferation </w:t>
            </w:r>
          </w:p>
        </w:tc>
        <w:tc>
          <w:tcPr>
            <w:tcW w:w="1328" w:type="pct"/>
          </w:tcPr>
          <w:p w:rsidR="003C4162" w:rsidRPr="005A017F" w:rsidRDefault="003474D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</w:t>
            </w:r>
            <w:r w:rsidR="00F20C61" w:rsidRPr="005A017F">
              <w:rPr>
                <w:color w:val="000000" w:themeColor="text1"/>
              </w:rPr>
              <w:t xml:space="preserve">regulation of </w:t>
            </w:r>
            <w:r w:rsidR="003C4162" w:rsidRPr="005A017F">
              <w:rPr>
                <w:color w:val="000000" w:themeColor="text1"/>
              </w:rPr>
              <w:t>PCNA and Ki67 expression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Gao&lt;/Author&gt;&lt;Year&gt;2019&lt;/Year&gt;&lt;RecNum&gt;959&lt;/RecNum&gt;&lt;DisplayText&gt;(Gao et al., 2019b)&lt;/DisplayText&gt;&lt;record&gt;&lt;rec-number&gt;959&lt;/rec-number&gt;&lt;foreign-keys&gt;&lt;key app="EN" db-id="tfa22wzfmvapeces90svvw010rvst5res995" timestamp="1575243614"&gt;959&lt;/key&gt;&lt;/foreign-keys&gt;&lt;ref-type name="Journal Article"&gt;17&lt;/ref-type&gt;&lt;contributors&gt;&lt;authors&gt;&lt;author&gt;Gao, P.&lt;/author&gt;&lt;author&gt;Fan, R.&lt;/author&gt;&lt;author&gt;Ge, T.&lt;/author&gt;&lt;/authors&gt;&lt;/contributors&gt;&lt;auth-address&gt;Department of Stomatology, Putuo Hospital, Shanghai University of Traditional Chinese Medicine, Shanghai 200062, P.R. China.&lt;/auth-address&gt;&lt;titles&gt;&lt;title&gt;SNHG20 serves as a predictor for prognosis and promotes cell growth in oral squamous cell carcinoma&lt;/title&gt;&lt;secondary-title&gt;Oncol Lett&lt;/secondary-title&gt;&lt;alt-title&gt;Oncology letters&lt;/alt-title&gt;&lt;/titles&gt;&lt;periodical&gt;&lt;full-title&gt;Oncol Lett&lt;/full-title&gt;&lt;abbr-1&gt;Oncology letters&lt;/abbr-1&gt;&lt;/periodical&gt;&lt;alt-periodical&gt;&lt;full-title&gt;Oncol Lett&lt;/full-title&gt;&lt;abbr-1&gt;Oncology letters&lt;/abbr-1&gt;&lt;/alt-periodical&gt;&lt;pages&gt;951-957&lt;/pages&gt;&lt;volume&gt;17&lt;/volume&gt;&lt;number&gt;1&lt;/number&gt;&lt;edition&gt;2019/01/19&lt;/edition&gt;&lt;keywords&gt;&lt;keyword&gt;cell proliferation&lt;/keyword&gt;&lt;keyword&gt;oral squamous cell carcinoma&lt;/keyword&gt;&lt;keyword&gt;small nucleolar RNA host gene 20&lt;/keyword&gt;&lt;keyword&gt;tumor prognosis&lt;/keyword&gt;&lt;/keywords&gt;&lt;dates&gt;&lt;year&gt;2019&lt;/year&gt;&lt;pub-dates&gt;&lt;date&gt;Jan&lt;/date&gt;&lt;/pub-dates&gt;&lt;/dates&gt;&lt;isbn&gt;1792-1074 (Print)&amp;#xD;1792-1074&lt;/isbn&gt;&lt;accession-num&gt;30655853&lt;/accession-num&gt;&lt;urls&gt;&lt;/urls&gt;&lt;custom2&gt;PMC6312994&lt;/custom2&gt;&lt;electronic-resource-num&gt;10.3892/ol.2018.9709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Gao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ral cancer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Tumorigenesis </w:t>
            </w:r>
          </w:p>
        </w:tc>
        <w:tc>
          <w:tcPr>
            <w:tcW w:w="1328" w:type="pct"/>
          </w:tcPr>
          <w:p w:rsidR="003474DD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miR-197</w:t>
            </w:r>
            <w:r w:rsidR="003474DD" w:rsidRPr="005A017F">
              <w:rPr>
                <w:color w:val="000000" w:themeColor="text1"/>
              </w:rPr>
              <w:t xml:space="preserve"> sponging</w:t>
            </w:r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3474DD" w:rsidRPr="005A017F">
              <w:rPr>
                <w:color w:val="000000" w:themeColor="text1"/>
              </w:rPr>
              <w:t xml:space="preserve"> LIN28, NANOG, OCT4, SOX2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dTwvQXV0aG9yPjxZZWFyPjIwMTk8L1llYXI+PFJlY051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dTwvQXV0aG9yPjxZZWFyPjIwMTk8L1llYXI+PFJlY051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u et al., 2019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steosarcoma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Apoptosis </w:t>
            </w:r>
          </w:p>
        </w:tc>
        <w:tc>
          <w:tcPr>
            <w:tcW w:w="1328" w:type="pct"/>
          </w:tcPr>
          <w:p w:rsidR="003474DD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ctivation of miR-139</w:t>
            </w:r>
            <w:r w:rsidR="003474DD" w:rsidRPr="005A017F">
              <w:rPr>
                <w:color w:val="000000" w:themeColor="text1"/>
              </w:rPr>
              <w:t xml:space="preserve"> sponging</w:t>
            </w:r>
          </w:p>
          <w:p w:rsidR="003474DD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3474DD" w:rsidRPr="005A017F">
              <w:rPr>
                <w:color w:val="000000" w:themeColor="text1"/>
              </w:rPr>
              <w:t xml:space="preserve"> BCL-2, RUNX</w:t>
            </w:r>
          </w:p>
          <w:p w:rsidR="003474DD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Down-regulation of</w:t>
            </w:r>
            <w:r w:rsidR="003474DD" w:rsidRPr="005A017F">
              <w:rPr>
                <w:color w:val="000000" w:themeColor="text1"/>
              </w:rPr>
              <w:t xml:space="preserve"> BAX</w:t>
            </w:r>
          </w:p>
          <w:p w:rsidR="003C4162" w:rsidRPr="005A017F" w:rsidRDefault="003474DD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Inactivation of CASP3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DwvWWVhcj48UmVj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XYW5nPC9BdXRob3I+PFllYXI+MjAxODwvWWVhcj48UmVj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ang et al., 2018b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lastRenderedPageBreak/>
              <w:t xml:space="preserve">Osteosarcoma 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migration and invasion </w:t>
            </w:r>
          </w:p>
        </w:tc>
        <w:tc>
          <w:tcPr>
            <w:tcW w:w="1328" w:type="pct"/>
          </w:tcPr>
          <w:p w:rsidR="003474DD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3474DD" w:rsidRPr="005A017F">
              <w:rPr>
                <w:color w:val="000000" w:themeColor="text1"/>
              </w:rPr>
              <w:t xml:space="preserve"> ZEB1, ZEB2, VIM </w:t>
            </w:r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3474DD" w:rsidRPr="005A017F">
              <w:rPr>
                <w:color w:val="000000" w:themeColor="text1"/>
              </w:rPr>
              <w:t xml:space="preserve"> E-CAD</w:t>
            </w:r>
            <w:r w:rsidR="003474DD" w:rsidRPr="005A017F" w:rsidDel="003474DD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g8L1llYXI+PFJl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aaGFuZzwvQXV0aG9yPjxZZWFyPjIwMTg8L1llYXI+PFJl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Zhang et al., 2018a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varian cancer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 xml:space="preserve">Cell </w:t>
            </w:r>
            <w:r w:rsidR="00E44D23" w:rsidRPr="005A017F">
              <w:rPr>
                <w:color w:val="000000" w:themeColor="text1"/>
              </w:rPr>
              <w:t xml:space="preserve">cycle </w:t>
            </w:r>
            <w:r w:rsidRPr="005A017F">
              <w:rPr>
                <w:color w:val="000000" w:themeColor="text1"/>
              </w:rPr>
              <w:t xml:space="preserve">progression and invasion </w:t>
            </w:r>
          </w:p>
        </w:tc>
        <w:tc>
          <w:tcPr>
            <w:tcW w:w="1328" w:type="pct"/>
          </w:tcPr>
          <w:p w:rsidR="003474DD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3474DD" w:rsidRPr="005A017F">
              <w:rPr>
                <w:color w:val="000000" w:themeColor="text1"/>
              </w:rPr>
              <w:t xml:space="preserve"> CCND1, VIM</w:t>
            </w:r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3474DD" w:rsidRPr="005A017F">
              <w:rPr>
                <w:color w:val="000000" w:themeColor="text1"/>
              </w:rPr>
              <w:t xml:space="preserve"> P21, E-CAD</w:t>
            </w:r>
            <w:r w:rsidR="003474DD" w:rsidRPr="005A017F" w:rsidDel="003474DD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T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/>
            </w:r>
            <w:r w:rsidR="003C4162" w:rsidRPr="005A017F">
              <w:rPr>
                <w:color w:val="000000" w:themeColor="text1"/>
              </w:rPr>
              <w:instrText xml:space="preserve"> ADDIN EN.CITE &lt;EndNote&gt;&lt;Cite&gt;&lt;Author&gt;Wang&lt;/Author&gt;&lt;Year&gt;2019&lt;/Year&gt;&lt;RecNum&gt;963&lt;/RecNum&gt;&lt;DisplayText&gt;(Wang et al., 2019c)&lt;/DisplayText&gt;&lt;record&gt;&lt;rec-number&gt;963&lt;/rec-number&gt;&lt;foreign-keys&gt;&lt;key app="EN" db-id="tfa22wzfmvapeces90svvw010rvst5res995" timestamp="1575243813"&gt;963&lt;/key&gt;&lt;/foreign-keys&gt;&lt;ref-type name="Journal Article"&gt;17&lt;/ref-type&gt;&lt;contributors&gt;&lt;authors&gt;&lt;author&gt;Wang, D.&lt;/author&gt;&lt;author&gt;Dai, J.&lt;/author&gt;&lt;author&gt;Hou, S.&lt;/author&gt;&lt;author&gt;Qian, Y.&lt;/author&gt;&lt;/authors&gt;&lt;/contributors&gt;&lt;auth-address&gt;Department of Gynecology and Obstetrics, The Affiliated Suzhou Hospital of Nanjing Medical University, Suzhou Municipal Hospital, Suzhou, Jiangsu, P.R. China wangdd_szmh_edu@163.com.&amp;#xD;Department of Gynecology and Obstetrics, The Affiliated Suzhou Hospital of Nanjing Medical University, Suzhou Municipal Hospital, Suzhou, Jiangsu, P.R. China.&lt;/auth-address&gt;&lt;titles&gt;&lt;title&gt;LncRNA SNHG20 predicts a poor prognosis and promotes cell progression in epithelial ovarian cancer&lt;/title&gt;&lt;secondary-title&gt;Biosci Rep&lt;/secondary-title&gt;&lt;alt-title&gt;Bioscience reports&lt;/alt-title&gt;&lt;/titles&gt;&lt;periodical&gt;&lt;full-title&gt;Biosci Rep&lt;/full-title&gt;&lt;abbr-1&gt;Bioscience reports&lt;/abbr-1&gt;&lt;/periodical&gt;&lt;alt-periodical&gt;&lt;full-title&gt;Biosci Rep&lt;/full-title&gt;&lt;abbr-1&gt;Bioscience reports&lt;/abbr-1&gt;&lt;/alt-periodical&gt;&lt;volume&gt;39&lt;/volume&gt;&lt;number&gt;4&lt;/number&gt;&lt;edition&gt;2019/03/09&lt;/edition&gt;&lt;keywords&gt;&lt;keyword&gt;Snhg20&lt;/keyword&gt;&lt;keyword&gt;cell proliferation&lt;/keyword&gt;&lt;keyword&gt;epithelial ovarian cancer&lt;/keyword&gt;&lt;keyword&gt;metastasis&lt;/keyword&gt;&lt;keyword&gt;prognosis&lt;/keyword&gt;&lt;/keywords&gt;&lt;dates&gt;&lt;year&gt;2019&lt;/year&gt;&lt;pub-dates&gt;&lt;date&gt;Apr 30&lt;/date&gt;&lt;/pub-dates&gt;&lt;/dates&gt;&lt;isbn&gt;0144-8463&lt;/isbn&gt;&lt;accession-num&gt;30846486&lt;/accession-num&gt;&lt;urls&gt;&lt;/urls&gt;&lt;custom2&gt;PMC6443951&lt;/custom2&gt;&lt;electronic-resource-num&gt;10.1042/bsr20182186&lt;/electronic-resource-num&gt;&lt;remote-database-provider&gt;NLM&lt;/remote-database-provider&gt;&lt;language&gt;eng&lt;/language&gt;&lt;/record&gt;&lt;/Cite&gt;&lt;/EndNote&gt;</w:instrText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Wang et al., 2019c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  <w:tr w:rsidR="003C4162" w:rsidRPr="005A017F" w:rsidTr="005A017F">
        <w:tc>
          <w:tcPr>
            <w:tcW w:w="868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Ovarian cancer</w:t>
            </w:r>
          </w:p>
        </w:tc>
        <w:tc>
          <w:tcPr>
            <w:tcW w:w="1556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ell proliferation and invasion</w:t>
            </w:r>
          </w:p>
        </w:tc>
        <w:tc>
          <w:tcPr>
            <w:tcW w:w="1328" w:type="pct"/>
          </w:tcPr>
          <w:p w:rsidR="003474DD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Up-regulation of</w:t>
            </w:r>
            <w:r w:rsidR="003474DD" w:rsidRPr="005A017F">
              <w:rPr>
                <w:color w:val="000000" w:themeColor="text1"/>
              </w:rPr>
              <w:t xml:space="preserve"> β-catenin, CCND1, c-MYC, </w:t>
            </w:r>
          </w:p>
          <w:p w:rsidR="003474DD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Down-regulation of</w:t>
            </w:r>
            <w:r w:rsidR="003474DD" w:rsidRPr="005A017F">
              <w:rPr>
                <w:color w:val="000000" w:themeColor="text1"/>
              </w:rPr>
              <w:t xml:space="preserve"> E-CAD</w:t>
            </w:r>
          </w:p>
          <w:p w:rsidR="003C4162" w:rsidRPr="005A017F" w:rsidRDefault="00F20C61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Activation of</w:t>
            </w:r>
            <w:r w:rsidR="003474DD" w:rsidRPr="005A017F">
              <w:rPr>
                <w:color w:val="000000" w:themeColor="text1"/>
              </w:rPr>
              <w:t xml:space="preserve"> GSK-3β</w:t>
            </w:r>
            <w:r w:rsidR="003474DD" w:rsidRPr="005A017F" w:rsidDel="003474DD">
              <w:rPr>
                <w:color w:val="000000" w:themeColor="text1"/>
              </w:rPr>
              <w:t xml:space="preserve"> 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C</w:t>
            </w:r>
          </w:p>
        </w:tc>
        <w:tc>
          <w:tcPr>
            <w:tcW w:w="323" w:type="pct"/>
          </w:tcPr>
          <w:p w:rsidR="003C4162" w:rsidRPr="005A017F" w:rsidRDefault="003C4162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t>x</w:t>
            </w:r>
          </w:p>
        </w:tc>
        <w:tc>
          <w:tcPr>
            <w:tcW w:w="602" w:type="pct"/>
          </w:tcPr>
          <w:p w:rsidR="003C4162" w:rsidRPr="005A017F" w:rsidRDefault="004548D6" w:rsidP="00CF419E">
            <w:pPr>
              <w:spacing w:before="0" w:after="0"/>
              <w:rPr>
                <w:color w:val="000000" w:themeColor="text1"/>
              </w:rPr>
            </w:pPr>
            <w:r w:rsidRPr="005A017F">
              <w:rPr>
                <w:color w:val="000000" w:themeColor="text1"/>
              </w:rPr>
              <w:fldChar w:fldCharType="begin">
                <w:fldData xml:space="preserve">PEVuZE5vdGU+PENpdGU+PEF1dGhvcj5IZTwvQXV0aG9yPjxZZWFyPjIwMTg8L1llYXI+PFJlY051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 </w:instrText>
            </w:r>
            <w:r w:rsidRPr="005A017F">
              <w:rPr>
                <w:color w:val="000000" w:themeColor="text1"/>
              </w:rPr>
              <w:fldChar w:fldCharType="begin">
                <w:fldData xml:space="preserve">PEVuZE5vdGU+PENpdGU+PEF1dGhvcj5IZTwvQXV0aG9yPjxZZWFyPjIwMTg8L1llYXI+PFJlY051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</w:fldData>
              </w:fldChar>
            </w:r>
            <w:r w:rsidR="003C4162" w:rsidRPr="005A017F">
              <w:rPr>
                <w:color w:val="000000" w:themeColor="text1"/>
              </w:rPr>
              <w:instrText xml:space="preserve"> ADDIN EN.CITE.DATA </w:instrText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end"/>
            </w:r>
            <w:r w:rsidRPr="005A017F">
              <w:rPr>
                <w:color w:val="000000" w:themeColor="text1"/>
              </w:rPr>
            </w:r>
            <w:r w:rsidRPr="005A017F">
              <w:rPr>
                <w:color w:val="000000" w:themeColor="text1"/>
              </w:rPr>
              <w:fldChar w:fldCharType="separate"/>
            </w:r>
            <w:r w:rsidR="003C4162" w:rsidRPr="005A017F">
              <w:rPr>
                <w:noProof/>
                <w:color w:val="000000" w:themeColor="text1"/>
              </w:rPr>
              <w:t>(He et al., 2018)</w:t>
            </w:r>
            <w:r w:rsidRPr="005A017F">
              <w:rPr>
                <w:color w:val="000000" w:themeColor="text1"/>
              </w:rPr>
              <w:fldChar w:fldCharType="end"/>
            </w:r>
          </w:p>
        </w:tc>
      </w:tr>
    </w:tbl>
    <w:p w:rsidR="00826196" w:rsidRPr="005A017F" w:rsidRDefault="00826196" w:rsidP="00CF419E">
      <w:pPr>
        <w:spacing w:before="0" w:after="0"/>
        <w:rPr>
          <w:color w:val="000000" w:themeColor="text1"/>
        </w:rPr>
      </w:pPr>
    </w:p>
    <w:p w:rsidR="00826196" w:rsidRPr="005A017F" w:rsidRDefault="00826196">
      <w:pPr>
        <w:rPr>
          <w:color w:val="000000" w:themeColor="text1"/>
        </w:rPr>
      </w:pPr>
    </w:p>
    <w:p w:rsidR="00826196" w:rsidRPr="005A017F" w:rsidRDefault="004548D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fldChar w:fldCharType="begin"/>
      </w:r>
      <w:r w:rsidR="00826196" w:rsidRPr="005A017F">
        <w:rPr>
          <w:color w:val="000000" w:themeColor="text1"/>
        </w:rPr>
        <w:instrText xml:space="preserve"> ADDIN EN.REFLIST </w:instrText>
      </w:r>
      <w:r w:rsidRPr="005A017F">
        <w:rPr>
          <w:color w:val="000000" w:themeColor="text1"/>
        </w:rPr>
        <w:fldChar w:fldCharType="separate"/>
      </w:r>
      <w:r w:rsidR="00826196" w:rsidRPr="005A017F">
        <w:rPr>
          <w:color w:val="000000" w:themeColor="text1"/>
        </w:rPr>
        <w:t xml:space="preserve">An, H.X., Xu, B., Wang, Q., Li, Y.S., Shen, L.F., and Li, S.G. (2018). Up-regulation of long non-coding RNA SNHG6 predicts poor prognosis in renal cell carcinoma. </w:t>
      </w:r>
      <w:r w:rsidR="00826196" w:rsidRPr="005A017F">
        <w:rPr>
          <w:i/>
          <w:color w:val="000000" w:themeColor="text1"/>
        </w:rPr>
        <w:t>Eur Rev Med Pharmacol Sci</w:t>
      </w:r>
      <w:r w:rsidR="00826196" w:rsidRPr="005A017F">
        <w:rPr>
          <w:color w:val="000000" w:themeColor="text1"/>
        </w:rPr>
        <w:t xml:space="preserve"> 22</w:t>
      </w:r>
      <w:r w:rsidR="00826196" w:rsidRPr="005A017F">
        <w:rPr>
          <w:b/>
          <w:color w:val="000000" w:themeColor="text1"/>
        </w:rPr>
        <w:t>,</w:t>
      </w:r>
      <w:r w:rsidR="00826196" w:rsidRPr="005A017F">
        <w:rPr>
          <w:color w:val="000000" w:themeColor="text1"/>
        </w:rPr>
        <w:t xml:space="preserve"> 8624-862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Ansari, H., Shahrisa, A., Birgani, Y.T., Birgani, M.T., Hajjari, M., and Asl, J.M. (2019). Long Noncoding RNAs in Colorectal Adenocarcinoma; an in silico Analysis. </w:t>
      </w:r>
      <w:r w:rsidRPr="005A017F">
        <w:rPr>
          <w:i/>
          <w:color w:val="000000" w:themeColor="text1"/>
        </w:rPr>
        <w:t>Pathol Oncol Res</w:t>
      </w:r>
      <w:r w:rsidRPr="005A017F">
        <w:rPr>
          <w:color w:val="000000" w:themeColor="text1"/>
        </w:rPr>
        <w:t xml:space="preserve"> 2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387-139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ai, C., Huo, Q., Wang, X., Chen, B., and Yang, Q. (2017). SNHG16 contributes to breast cancer cell migration by competitively binding miR-98 with E2F5. </w:t>
      </w:r>
      <w:r w:rsidRPr="005A017F">
        <w:rPr>
          <w:i/>
          <w:color w:val="000000" w:themeColor="text1"/>
        </w:rPr>
        <w:t>Biochem Biophys Res Commun</w:t>
      </w:r>
      <w:r w:rsidRPr="005A017F">
        <w:rPr>
          <w:color w:val="000000" w:themeColor="text1"/>
        </w:rPr>
        <w:t xml:space="preserve"> 48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72-27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ai, G., Zhu, Q., Yuan, L., and Lan, Q. (2018). LncRNA SNHG6 acts as a prognostic factor to regulate cell proliferation in glioma through targeting p21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10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52-45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ao, X., Xu, J., and Yue, D. (2018). LncRNA-SNHG16 predicts poor prognosis and promotes tumor proliferation through epigenetically silencing p21 in bladder cancer. </w:t>
      </w:r>
      <w:r w:rsidRPr="005A017F">
        <w:rPr>
          <w:i/>
          <w:color w:val="000000" w:themeColor="text1"/>
        </w:rPr>
        <w:t>Cancer Gene Ther</w:t>
      </w:r>
      <w:r w:rsidRPr="005A017F">
        <w:rPr>
          <w:color w:val="000000" w:themeColor="text1"/>
        </w:rPr>
        <w:t xml:space="preserve"> 2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-1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hang, L., Yuan, Y., Li, C., Guo, T., Qi, H., Xiao, Y., Dong, X., Liu, Z., and Liu, Q. (2016). Upregulation of SNHG6 regulates ZEB1 expression by competitively binding miR-101-3p and interacting with UPF1 in hepatocellular carcinoma. </w:t>
      </w:r>
      <w:r w:rsidRPr="005A017F">
        <w:rPr>
          <w:i/>
          <w:color w:val="000000" w:themeColor="text1"/>
        </w:rPr>
        <w:t>Cancer Lett</w:t>
      </w:r>
      <w:r w:rsidRPr="005A017F">
        <w:rPr>
          <w:color w:val="000000" w:themeColor="text1"/>
        </w:rPr>
        <w:t xml:space="preserve"> 38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83-19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hen, H., Li, M., and Huang, P. (2019a). LncRNA SNHG16 Promotes Hepatocellular Carcinoma Proliferation, Migration and Invasion by Regulating miR-186 Expression. </w:t>
      </w:r>
      <w:r w:rsidRPr="005A017F">
        <w:rPr>
          <w:i/>
          <w:color w:val="000000" w:themeColor="text1"/>
        </w:rPr>
        <w:t>J Cancer</w:t>
      </w:r>
      <w:r w:rsidRPr="005A017F">
        <w:rPr>
          <w:color w:val="000000" w:themeColor="text1"/>
        </w:rPr>
        <w:t xml:space="preserve"> 1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571-358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hen, J., Wu, Z., and Zhang, Y. (2019b). LncRNA SNHG3 promotes cell growth by sponging miR-196a-5p and indicates the poor survival in osteosarcoma. </w:t>
      </w:r>
      <w:r w:rsidRPr="005A017F">
        <w:rPr>
          <w:i/>
          <w:color w:val="000000" w:themeColor="text1"/>
        </w:rPr>
        <w:t>Int J Immunopathol Pharmacol</w:t>
      </w:r>
      <w:r w:rsidRPr="005A017F">
        <w:rPr>
          <w:color w:val="000000" w:themeColor="text1"/>
        </w:rPr>
        <w:t xml:space="preserve"> 3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05873841882074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Chen, Q., Zhou, W., Du, S.Q., Gong, D.X., Li, J., Bi, J.B., Li, Z.H., Zhang, Z., Li, Z.L., Liu, X.K., and Kong, C.Z. (2019c). Overexpression of SNHG12 regulates the viability and invasion of renal cell carcinoma cells through modulation of HIF1alpha. </w:t>
      </w:r>
      <w:r w:rsidRPr="005A017F">
        <w:rPr>
          <w:i/>
          <w:color w:val="000000" w:themeColor="text1"/>
        </w:rPr>
        <w:t>Cancer Cell Int</w:t>
      </w:r>
      <w:r w:rsidRPr="005A017F">
        <w:rPr>
          <w:color w:val="000000" w:themeColor="text1"/>
        </w:rPr>
        <w:t xml:space="preserve"> 19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2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hen, S.X., Yin, J.F., Lin, B.C., Su, H.F., Zheng, Z., Xie, C.Y., and Fei, Z.H. (2016). Upregulated expression of long noncoding RNA SNHG15 promotes cell proliferation and invasion through regulates MMP2/MMP9 in patients with GC. </w:t>
      </w:r>
      <w:r w:rsidRPr="005A017F">
        <w:rPr>
          <w:i/>
          <w:color w:val="000000" w:themeColor="text1"/>
        </w:rPr>
        <w:t>Tumour Biol</w:t>
      </w:r>
      <w:r w:rsidRPr="005A017F">
        <w:rPr>
          <w:color w:val="000000" w:themeColor="text1"/>
        </w:rPr>
        <w:t xml:space="preserve"> 3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801-681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hen, Y., Lian, Y.J., Ma, Y.Q., Wu, C.J., Zheng, Y.K., and Xie, N.C. (2018). LncRNA SNHG1 promotes alpha-synuclein aggregation and toxicity by targeting miR-15b-5p to activate SIAH1 in human neuroblastoma SH-SY5Y cells. </w:t>
      </w:r>
      <w:r w:rsidRPr="005A017F">
        <w:rPr>
          <w:i/>
          <w:color w:val="000000" w:themeColor="text1"/>
        </w:rPr>
        <w:t>Neurotoxicology</w:t>
      </w:r>
      <w:r w:rsidRPr="005A017F">
        <w:rPr>
          <w:color w:val="000000" w:themeColor="text1"/>
        </w:rPr>
        <w:t xml:space="preserve"> 6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12-22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hen, Y., Peng, Y., Xu, Z., Ge, B., Xiang, X., Zhang, T., Gao, L., Shi, H., Wang, C., and Huang, J. (2019d). Knockdown of lncRNA SNHG7 inhibited cell proliferation and migration in bladder cancer through activating Wnt/beta-catenin pathway. </w:t>
      </w:r>
      <w:r w:rsidRPr="005A017F">
        <w:rPr>
          <w:i/>
          <w:color w:val="000000" w:themeColor="text1"/>
        </w:rPr>
        <w:t>Pathol Res Pract</w:t>
      </w:r>
      <w:r w:rsidRPr="005A017F">
        <w:rPr>
          <w:color w:val="000000" w:themeColor="text1"/>
        </w:rPr>
        <w:t xml:space="preserve"> 21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02-30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hen, Z., Chen, X., Chen, P., Yu, S., Nie, F., Lu, B., Zhang, T., Zhou, Y., Chen, Q., Wei, C., Wang, W., and Wang, Z. (2017). Long non-coding RNA SNHG20 promotes non-small cell lung cancer cell proliferation and migration by epigenetically silencing of P21 expression. </w:t>
      </w:r>
      <w:r w:rsidRPr="005A017F">
        <w:rPr>
          <w:i/>
          <w:color w:val="000000" w:themeColor="text1"/>
        </w:rPr>
        <w:t>Cell Death Dis</w:t>
      </w:r>
      <w:r w:rsidRPr="005A017F">
        <w:rPr>
          <w:color w:val="000000" w:themeColor="text1"/>
        </w:rPr>
        <w:t xml:space="preserve"> 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e309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heng, D., Fan, J., Ma, Y., Zhou, Y., Qin, K., Shi, M., and Yang, J. (2019). LncRNA SNHG7 promotes pancreatic cancer proliferation through ID4 by sponging miR-342-3p. </w:t>
      </w:r>
      <w:r w:rsidRPr="005A017F">
        <w:rPr>
          <w:i/>
          <w:color w:val="000000" w:themeColor="text1"/>
        </w:rPr>
        <w:t>Cell Biosci</w:t>
      </w:r>
      <w:r w:rsidRPr="005A017F">
        <w:rPr>
          <w:color w:val="000000" w:themeColor="text1"/>
        </w:rPr>
        <w:t xml:space="preserve"> 9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heng, G., Song, Z., Liu, Y., Xiao, H., Ruan, H., Cao, Q., Wang, K., Xiao, W., Xiong, Z., Liu, D., Chen, K., and Zhang, X. (2020). Long noncoding RNA SNHG12 indicates the prognosis of prostate cancer and accelerates tumorigenesis via sponging miR-133b. </w:t>
      </w:r>
      <w:r w:rsidRPr="005A017F">
        <w:rPr>
          <w:i/>
          <w:color w:val="000000" w:themeColor="text1"/>
        </w:rPr>
        <w:t>J Cell Physiol</w:t>
      </w:r>
      <w:r w:rsidRPr="005A017F">
        <w:rPr>
          <w:color w:val="000000" w:themeColor="text1"/>
        </w:rPr>
        <w:t xml:space="preserve"> 23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235-124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hi, J.R., Yu, Z.H., Liu, B.W., Zhang, D., Ge, J., Yu, Y., and Cao, X.C. (2019a). SNHG5 Promotes Breast Cancer Proliferation by Sponging the miR-154-5p/PCNA Axis. </w:t>
      </w:r>
      <w:r w:rsidRPr="005A017F">
        <w:rPr>
          <w:i/>
          <w:color w:val="000000" w:themeColor="text1"/>
        </w:rPr>
        <w:t>Mol Ther Nucleic Acids</w:t>
      </w:r>
      <w:r w:rsidRPr="005A017F">
        <w:rPr>
          <w:color w:val="000000" w:themeColor="text1"/>
        </w:rPr>
        <w:t xml:space="preserve"> 1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38-14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hi, R., Chen, X., Liu, M., Zhang, H., Li, F., Fan, X., Wang, W., and Lu, H. (2019b). Role of SNHG7-miR-653-5p-STAT2 feedback loop in regulating neuroblastoma progression. </w:t>
      </w:r>
      <w:r w:rsidRPr="005A017F">
        <w:rPr>
          <w:i/>
          <w:color w:val="000000" w:themeColor="text1"/>
        </w:rPr>
        <w:t>J Cell Physiol</w:t>
      </w:r>
      <w:r w:rsidRPr="005A017F">
        <w:rPr>
          <w:color w:val="000000" w:themeColor="text1"/>
        </w:rPr>
        <w:t xml:space="preserve"> 234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3403-1341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ui, H.X., Zhang, M.Y., Liu, K., Liu, J., Zhang, Z.L., and Fu, L. (2018). LncRNA SNHG15 promotes proliferation and migration of lung cancer via targeting microRNA-211-3p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838-684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Cui, N., Liu, J., Xia, H., and Xu, D. (2019). LncRNA SNHG20 contributes to cell proliferation and invasion by upregulating ZFX expression sponging miR-495-3p in gastric cancer. </w:t>
      </w:r>
      <w:r w:rsidRPr="005A017F">
        <w:rPr>
          <w:i/>
          <w:color w:val="000000" w:themeColor="text1"/>
        </w:rPr>
        <w:t>J Cell Biochem</w:t>
      </w:r>
      <w:r w:rsidRPr="005A017F">
        <w:rPr>
          <w:color w:val="000000" w:themeColor="text1"/>
        </w:rPr>
        <w:t xml:space="preserve"> 12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114-312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Cui, Y., Zhang, F., Zhu, C., Geng, L., Tian, T., and Liu, H. (2017). Upregulated lncRNA SNHG1 contributes to progression of non-small cell lung cancer through inhibition of miR-101-3p and activation of Wnt/beta-catenin signaling pathway. </w:t>
      </w:r>
      <w:r w:rsidRPr="005A017F">
        <w:rPr>
          <w:i/>
          <w:color w:val="000000" w:themeColor="text1"/>
        </w:rPr>
        <w:t>Oncotarget</w:t>
      </w:r>
      <w:r w:rsidRPr="005A017F">
        <w:rPr>
          <w:color w:val="000000" w:themeColor="text1"/>
        </w:rPr>
        <w:t xml:space="preserve"> 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7785-1779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Damas, N.D., Marcatti, M., Come, C., Christensen, L.L., Nielsen, M.M., Baumgartner, R., Gylling, H.M., Maglieri, G., Rundsten, C.F., Seemann, S.E., Rapin, N., Thezenas, S., Vang, S., Orntoft, T., Andersen, C.L., Pedersen, J.S., and Lund, A.H. (2016). SNHG5 promotes colorectal cancer cell survival by counteracting STAU1-mediated mRNA destabilization. </w:t>
      </w:r>
      <w:r w:rsidRPr="005A017F">
        <w:rPr>
          <w:i/>
          <w:color w:val="000000" w:themeColor="text1"/>
        </w:rPr>
        <w:t>Nat Commun</w:t>
      </w:r>
      <w:r w:rsidRPr="005A017F">
        <w:rPr>
          <w:color w:val="000000" w:themeColor="text1"/>
        </w:rPr>
        <w:t xml:space="preserve"> 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387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Deng, Y., Zhao, F., Zhang, Z., Sun, F., and Wang, M. (2018). Long Noncoding RNA SNHG7 Promotes the Tumor Growth and Epithelial-to-Mesenchymal Transition via Regulation of miR-34a Signals in Osteosarcoma. </w:t>
      </w:r>
      <w:r w:rsidRPr="005A017F">
        <w:rPr>
          <w:i/>
          <w:color w:val="000000" w:themeColor="text1"/>
        </w:rPr>
        <w:t>Cancer Biother Radiopharm</w:t>
      </w:r>
      <w:r w:rsidRPr="005A017F">
        <w:rPr>
          <w:color w:val="000000" w:themeColor="text1"/>
        </w:rPr>
        <w:t xml:space="preserve"> 3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65-37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Ding, S., Qu, W., Jiao, Y., Zhang, J., Zhang, C., and Dang, S. (2018). LncRNA SNHG12 promotes the proliferation and metastasis of papillary thyroid carcinoma cells through regulating wnt/beta-catenin signaling pathway. </w:t>
      </w:r>
      <w:r w:rsidRPr="005A017F">
        <w:rPr>
          <w:i/>
          <w:color w:val="000000" w:themeColor="text1"/>
        </w:rPr>
        <w:t>Cancer Biomark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17-22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Ding, X., Zhang, Y., Yang, H., Mao, W., Chen, B., Yang, S., Ding, X., Zou, D., Mo, W., He, X., and Zhang, X. (2017). Long non-coding RNAs may serve as biomarkers in breast cancer combined with primary lung cancer. </w:t>
      </w:r>
      <w:r w:rsidRPr="005A017F">
        <w:rPr>
          <w:i/>
          <w:color w:val="000000" w:themeColor="text1"/>
        </w:rPr>
        <w:t>Oncotarget</w:t>
      </w:r>
      <w:r w:rsidRPr="005A017F">
        <w:rPr>
          <w:color w:val="000000" w:themeColor="text1"/>
        </w:rPr>
        <w:t xml:space="preserve"> 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8210-5822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Dong, J., Wang, Q., Li, L., and Xiao-Jin, Z. (2018a). Upregulation of Long Non-Coding RNA Small Nucleolar RNA Host Gene 12 Contributes to Cell Growth and Invasion in Cervical Cancer by Acting as a Sponge for MiR-424-5p. </w:t>
      </w:r>
      <w:r w:rsidRPr="005A017F">
        <w:rPr>
          <w:i/>
          <w:color w:val="000000" w:themeColor="text1"/>
        </w:rPr>
        <w:t>Cell Physiol Biochem</w:t>
      </w:r>
      <w:r w:rsidRPr="005A017F">
        <w:rPr>
          <w:color w:val="000000" w:themeColor="text1"/>
        </w:rPr>
        <w:t xml:space="preserve"> 4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086-209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Dong, Y.Z., Meng, X.M., and Li, G.S. (2018b). Long non-coding RNA SNHG15 indicates poor prognosis of non-small cell lung cancer and promotes cell proliferation and invasion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671-267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Du, Y., Kong, C., Zhu, Y., Yu, M., Li, Z., Bi, J., Li, Z., Liu, X., Zhang, Z., and Yu, X. (2018). Knockdown of SNHG15 suppresses renal cell carcinoma proliferation and EMT by regulating the NF-kappaB signaling pathway. </w:t>
      </w:r>
      <w:r w:rsidRPr="005A017F">
        <w:rPr>
          <w:i/>
          <w:color w:val="000000" w:themeColor="text1"/>
        </w:rPr>
        <w:t>Int J Oncol</w:t>
      </w:r>
      <w:r w:rsidRPr="005A017F">
        <w:rPr>
          <w:color w:val="000000" w:themeColor="text1"/>
        </w:rPr>
        <w:t xml:space="preserve"> 5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84-39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Fan, R.H., Guo, J.N., Yan, W., Huang, M.D., Zhu, C.L., Yin, Y.M., and Chen, X.F. (2018). Small nucleolar host gene 6 promotes esophageal squamous cell carcinoma cell proliferation and inhibits cell apoptosis. </w:t>
      </w:r>
      <w:r w:rsidRPr="005A017F">
        <w:rPr>
          <w:i/>
          <w:color w:val="000000" w:themeColor="text1"/>
        </w:rPr>
        <w:t>Oncol Lett</w:t>
      </w:r>
      <w:r w:rsidRPr="005A017F">
        <w:rPr>
          <w:color w:val="000000" w:themeColor="text1"/>
        </w:rPr>
        <w:t xml:space="preserve"> 1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497-650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Fei, F., He, Y., He, S., He, Z., Wang, Y., Wu, G., and Li, M. (2018). LncRNA SNHG3 enhances the malignant progress of glioma through silencing KLF2 and p21. </w:t>
      </w:r>
      <w:r w:rsidRPr="005A017F">
        <w:rPr>
          <w:i/>
          <w:color w:val="000000" w:themeColor="text1"/>
        </w:rPr>
        <w:t>Biosci Rep</w:t>
      </w:r>
      <w:r w:rsidRPr="005A017F">
        <w:rPr>
          <w:color w:val="000000" w:themeColor="text1"/>
        </w:rPr>
        <w:t xml:space="preserve"> 3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Feng, F., Chen, A., Huang, J., Xia, Q., Chen, Y., and Jin, X. (2018). Long noncoding RNA SNHG16 contributes to the development of bladder cancer via regulating miR-98/STAT3/Wnt/beta-catenin pathway axis. </w:t>
      </w:r>
      <w:r w:rsidRPr="005A017F">
        <w:rPr>
          <w:i/>
          <w:color w:val="000000" w:themeColor="text1"/>
        </w:rPr>
        <w:t>J Cell Biochem</w:t>
      </w:r>
      <w:r w:rsidRPr="005A017F">
        <w:rPr>
          <w:color w:val="000000" w:themeColor="text1"/>
        </w:rPr>
        <w:t xml:space="preserve"> 119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9408-941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Feng, X., Dong, X., Wu, D., Zhao, H., Xu, C., and Li, H. (2019). Long noncoding RNA small nucleolar RNA host gene 12 promotes papillary thyroid carcinoma cell growth and invasion by targeting miR-16-5p. </w:t>
      </w:r>
      <w:r w:rsidRPr="005A017F">
        <w:rPr>
          <w:i/>
          <w:color w:val="000000" w:themeColor="text1"/>
        </w:rPr>
        <w:t>Histol Histopathol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815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Gao, J., Zeng, K., Liu, Y., Gao, L., and Liu, L. (2019a). LncRNA SNHG5 promotes growth and invasion in melanoma by regulating the miR-26a-5p/TRPC3 pathway. </w:t>
      </w:r>
      <w:r w:rsidRPr="005A017F">
        <w:rPr>
          <w:i/>
          <w:color w:val="000000" w:themeColor="text1"/>
        </w:rPr>
        <w:t>Onco Targets Ther</w:t>
      </w:r>
      <w:r w:rsidRPr="005A017F">
        <w:rPr>
          <w:color w:val="000000" w:themeColor="text1"/>
        </w:rPr>
        <w:t xml:space="preserve"> 1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69-17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Gao, P., Fan, R., and Ge, T. (2019b). SNHG20 serves as a predictor for prognosis and promotes cell growth in oral squamous cell carcinoma. </w:t>
      </w:r>
      <w:r w:rsidRPr="005A017F">
        <w:rPr>
          <w:i/>
          <w:color w:val="000000" w:themeColor="text1"/>
        </w:rPr>
        <w:t>Oncol Lett</w:t>
      </w:r>
      <w:r w:rsidRPr="005A017F">
        <w:rPr>
          <w:color w:val="000000" w:themeColor="text1"/>
        </w:rPr>
        <w:t xml:space="preserve"> 1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951-95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Gao, X.F., He, H.Q., Zhu, X.B., Xie, S.L., and Cao, Y. (2019c). LncRNA SNHG20 promotes tumorigenesis and cancer stemness in glioblastoma via activating PI3K/Akt/mTOR signaling pathway. </w:t>
      </w:r>
      <w:r w:rsidRPr="005A017F">
        <w:rPr>
          <w:i/>
          <w:color w:val="000000" w:themeColor="text1"/>
        </w:rPr>
        <w:t>Neoplasma</w:t>
      </w:r>
      <w:r w:rsidRPr="005A017F">
        <w:rPr>
          <w:color w:val="000000" w:themeColor="text1"/>
        </w:rPr>
        <w:t xml:space="preserve"> 6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32-54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Gao, Y.T., and Zhou, Y.C. (2019). Long non-coding RNA (lncRNA) small nucleolar RNA host gene 7 (SNHG7) promotes breast cancer progression by sponging miRNA-381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588-659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Ge, J., Wu, X.M., Yang, X.T., Gao, J.M., Wang, F., and Ye, K.F. (2018). Role of long non-coding RNA SNHG1 in occurrence and progression of ovarian carcinoma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29-33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Guan, Y.X., Zhang, M.Z., Chen, X.Z., Zhang, Q., Liu, S.Z., and Zhang, Y.L. (2018). Lnc RNA SNHG20 participated in proliferation, invasion, and migration of breast cancer cells via miR-495. </w:t>
      </w:r>
      <w:r w:rsidRPr="005A017F">
        <w:rPr>
          <w:i/>
          <w:color w:val="000000" w:themeColor="text1"/>
        </w:rPr>
        <w:t>J Cell Biochem</w:t>
      </w:r>
      <w:r w:rsidRPr="005A017F">
        <w:rPr>
          <w:color w:val="000000" w:themeColor="text1"/>
        </w:rPr>
        <w:t xml:space="preserve"> 119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7971-798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Guo, H., Yang, S., Li, S., Yan, M., Li, L., and Zhang, H. (2018a). LncRNA SNHG20 promotes cell proliferation and invasion via miR-140-5p-ADAM10 axis in cervical cancer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10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749-75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Guo, L.P., Zhang, Z.J., Li, R.T., Li, H.Y., and Cui, Y.Q. (2019a). Influences of LncRNA SNHG20 on proliferation and apoptosis of glioma cells through regulating the PTEN/PI3K/AKT signaling pathway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53-26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Guo, T., Wang, H., Liu, P., Xiao, Y., Wu, P., Wang, Y., Chen, B., Zhao, Q., Liu, Z., and Liu, Q. (2018b). SNHG6 Acts as a Genome-Wide Hypomethylation Trigger via Coupling of miR-1297-Mediated S-Adenosylmethionine-Dependent Positive Feedback Loops. </w:t>
      </w:r>
      <w:r w:rsidRPr="005A017F">
        <w:rPr>
          <w:i/>
          <w:color w:val="000000" w:themeColor="text1"/>
        </w:rPr>
        <w:t>Cancer Res</w:t>
      </w:r>
      <w:r w:rsidRPr="005A017F">
        <w:rPr>
          <w:color w:val="000000" w:themeColor="text1"/>
        </w:rPr>
        <w:t xml:space="preserve"> 7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849-386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Guo, X.B., Yin, H.S., and Wang, J.Y. (2018c). Evaluating the diagnostic and prognostic value of long non-coding RNA SNHG15 in pancreatic ductal adenocarcinoma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892-589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Guo, Z., Zhang, J., Fan, L., Liu, J., Yu, H., Li, X., and Sun, G. (2019b). Long Noncoding RNA (lncRNA) Small Nucleolar RNA Host Gene 16 (SNHG16) Predicts Poor Prognosis and Sorafenib Resistance in Hepatocellular Carcinoma. </w:t>
      </w:r>
      <w:r w:rsidRPr="005A017F">
        <w:rPr>
          <w:i/>
          <w:color w:val="000000" w:themeColor="text1"/>
        </w:rPr>
        <w:t>Med Sci Monit</w:t>
      </w:r>
      <w:r w:rsidRPr="005A017F">
        <w:rPr>
          <w:color w:val="000000" w:themeColor="text1"/>
        </w:rPr>
        <w:t xml:space="preserve"> 2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079-208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Han, G.H., Lu, K.J., Wang, P., Ye, J., Ye, Y.Y., and Huang, J.X. (2018). LncRNA SNHG16 predicts poor prognosis in ESCC and promotes cell proliferation and invasion by regulating Wnt/beta-catenin signaling pathway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795-380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Han, W., Du, X., Liu, M., Wang, J., Sun, L., and Li, Y. (2019a). Increased expression of long non-coding RNA SNHG16 correlates with tumor progression and poor prognosis in non-small cell lung cancer. </w:t>
      </w:r>
      <w:r w:rsidRPr="005A017F">
        <w:rPr>
          <w:i/>
          <w:color w:val="000000" w:themeColor="text1"/>
        </w:rPr>
        <w:t>Int J Biol Macromol</w:t>
      </w:r>
      <w:r w:rsidRPr="005A017F">
        <w:rPr>
          <w:color w:val="000000" w:themeColor="text1"/>
        </w:rPr>
        <w:t xml:space="preserve"> 12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70-27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Han, Y., Hu, H., and Zhou, J. (2019b). Knockdown of LncRNA SNHG7 inhibited epithelial-mesenchymal transition in prostate cancer though miR-324-3p/WNT2B axis in vitro. </w:t>
      </w:r>
      <w:r w:rsidRPr="005A017F">
        <w:rPr>
          <w:i/>
          <w:color w:val="000000" w:themeColor="text1"/>
        </w:rPr>
        <w:t>Pathol Res Pract</w:t>
      </w:r>
      <w:r w:rsidRPr="005A017F">
        <w:rPr>
          <w:color w:val="000000" w:themeColor="text1"/>
        </w:rPr>
        <w:t xml:space="preserve"> 21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5253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He, B., Bai, Y., Kang, W., Zhang, X., and Jiang, X. (2017). LncRNA SNHG5 regulates imatinib resistance in chronic myeloid leukemia via acting as a CeRNA against MiR-205-5p. </w:t>
      </w:r>
      <w:r w:rsidRPr="005A017F">
        <w:rPr>
          <w:i/>
          <w:color w:val="000000" w:themeColor="text1"/>
        </w:rPr>
        <w:t>Am J Cancer Res</w:t>
      </w:r>
      <w:r w:rsidRPr="005A017F">
        <w:rPr>
          <w:color w:val="000000" w:themeColor="text1"/>
        </w:rPr>
        <w:t xml:space="preserve"> 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704-171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He, H.T., Xu, M., Kuang, Y., Han, X.Y., Wang, M.Q., and Yang, Q. (2016). Biomarker and competing endogenous RNA potential of tumor-specific long noncoding RNA in chromophobe renal cell carcinoma. </w:t>
      </w:r>
      <w:r w:rsidRPr="005A017F">
        <w:rPr>
          <w:i/>
          <w:color w:val="000000" w:themeColor="text1"/>
        </w:rPr>
        <w:t>Onco Targets Ther</w:t>
      </w:r>
      <w:r w:rsidRPr="005A017F">
        <w:rPr>
          <w:color w:val="000000" w:themeColor="text1"/>
        </w:rPr>
        <w:t xml:space="preserve"> 9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399-640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He, S., Zhao, Y., Wang, X., Deng, Y., Wan, Z., Yao, S., and Shen, H. (2018). Up-regulation of long non-coding RNA SNHG20 promotes ovarian cancer progression via Wnt/beta-catenin signaling. </w:t>
      </w:r>
      <w:r w:rsidRPr="005A017F">
        <w:rPr>
          <w:i/>
          <w:color w:val="000000" w:themeColor="text1"/>
        </w:rPr>
        <w:t>Biosci Rep</w:t>
      </w:r>
      <w:r w:rsidRPr="005A017F">
        <w:rPr>
          <w:color w:val="000000" w:themeColor="text1"/>
        </w:rPr>
        <w:t xml:space="preserve"> 3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Hong, L., Chen, W., Wu, D., and Wang, Y. (2018). Upregulation of SNHG3 expression associated with poor prognosis and enhances malignant progression of ovarian cancer. </w:t>
      </w:r>
      <w:r w:rsidRPr="005A017F">
        <w:rPr>
          <w:i/>
          <w:color w:val="000000" w:themeColor="text1"/>
        </w:rPr>
        <w:t>Cancer Biomark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67-37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Hu, X., Hong, Y., and Shang, C. (2019). Knockdown of long non-coding RNA SNHG5 inhibits malignant cellular phenotypes of glioma via Wnt/CTNNB1 signaling pathway. </w:t>
      </w:r>
      <w:r w:rsidRPr="005A017F">
        <w:rPr>
          <w:i/>
          <w:color w:val="000000" w:themeColor="text1"/>
        </w:rPr>
        <w:t>J Cancer</w:t>
      </w:r>
      <w:r w:rsidRPr="005A017F">
        <w:rPr>
          <w:color w:val="000000" w:themeColor="text1"/>
        </w:rPr>
        <w:t xml:space="preserve"> 1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333-134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Huang, L., Lin, H., Kang, L., Huang, P., Huang, J., Cai, J., Xian, Z., Zhu, P., Huang, M., Wang, L., Xian, C.J., Wang, J., and Dong, J. (2019). Aberrant expression of long noncoding RNA SNHG15 correlates with liver metastasis and poor survival in colorectal cancer. </w:t>
      </w:r>
      <w:r w:rsidRPr="005A017F">
        <w:rPr>
          <w:i/>
          <w:color w:val="000000" w:themeColor="text1"/>
        </w:rPr>
        <w:t>J Cell Physiol</w:t>
      </w:r>
      <w:r w:rsidRPr="005A017F">
        <w:rPr>
          <w:color w:val="000000" w:themeColor="text1"/>
        </w:rPr>
        <w:t xml:space="preserve"> 234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7032-703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Huang, W., Tian, Y., Dong, S., Cha, Y., Li, J., Guo, X., and Yuan, X. (2017). The long non-coding RNA SNHG3 functions as a competing endogenous RNA to promote malignant development of colorectal cancer. </w:t>
      </w:r>
      <w:r w:rsidRPr="005A017F">
        <w:rPr>
          <w:i/>
          <w:color w:val="000000" w:themeColor="text1"/>
        </w:rPr>
        <w:t>Oncol Rep</w:t>
      </w:r>
      <w:r w:rsidRPr="005A017F">
        <w:rPr>
          <w:color w:val="000000" w:themeColor="text1"/>
        </w:rPr>
        <w:t xml:space="preserve"> 3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402-141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Jafari-Oliayi, A., and Asadi, M.H. (2019). SNHG6 is upregulated in primary breast cancers and promotes cell cycle progression in breast cancer-derived cell lines. </w:t>
      </w:r>
      <w:r w:rsidRPr="005A017F">
        <w:rPr>
          <w:i/>
          <w:color w:val="000000" w:themeColor="text1"/>
        </w:rPr>
        <w:t>Cell Oncol (Dordr)</w:t>
      </w:r>
      <w:r w:rsidRPr="005A017F">
        <w:rPr>
          <w:color w:val="000000" w:themeColor="text1"/>
        </w:rPr>
        <w:t xml:space="preserve"> 4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11-22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Jiang, B., Hailong, S., Yuan, J., Zhao, H., Xia, W., Zha, Z., Bin, W., and Liu, Z. (2018a). Identification of oncogenic long noncoding RNA SNHG12 and DUXAP8 in human bladder cancer through a comprehensive profiling analysis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10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00-50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Jiang, H., Li, T., Qu, Y., Wang, X., Li, B., Song, J., Sun, X., Tang, Y., Wan, J., Yu, Y., Zhan, J., and Zhang, H. (2018b). Long non-coding RNA SNHG15 interacts with and stabilizes transcription factor Slug and promotes colon cancer progression. </w:t>
      </w:r>
      <w:r w:rsidRPr="005A017F">
        <w:rPr>
          <w:i/>
          <w:color w:val="000000" w:themeColor="text1"/>
        </w:rPr>
        <w:t>Cancer Lett</w:t>
      </w:r>
      <w:r w:rsidRPr="005A017F">
        <w:rPr>
          <w:color w:val="000000" w:themeColor="text1"/>
        </w:rPr>
        <w:t xml:space="preserve"> 42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78-8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Jiang, Z., Jiang, C., and Fang, J. (2018c). Up-regulated lnc-SNHG1 contributes to osteosarcoma progression through sequestration of miR-577 and activation of WNT2B/Wnt/beta-catenin pathway. </w:t>
      </w:r>
      <w:r w:rsidRPr="005A017F">
        <w:rPr>
          <w:i/>
          <w:color w:val="000000" w:themeColor="text1"/>
        </w:rPr>
        <w:t>Biochem Biophys Res Commun</w:t>
      </w:r>
      <w:r w:rsidRPr="005A017F">
        <w:rPr>
          <w:color w:val="000000" w:themeColor="text1"/>
        </w:rPr>
        <w:t xml:space="preserve"> 49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38-24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Jin, B., Jin, H., Wu, H.B., Xu, J.J., and Li, B. (2018). Long non-coding RNA SNHG15 promotes CDK14 expression via miR-486 to accelerate non-small cell lung cancer cells progression and metastasis. </w:t>
      </w:r>
      <w:r w:rsidRPr="005A017F">
        <w:rPr>
          <w:i/>
          <w:color w:val="000000" w:themeColor="text1"/>
        </w:rPr>
        <w:t>J Cell Physiol</w:t>
      </w:r>
      <w:r w:rsidRPr="005A017F">
        <w:rPr>
          <w:color w:val="000000" w:themeColor="text1"/>
        </w:rPr>
        <w:t xml:space="preserve"> 23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7164-717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Jin, X.J., Chen, X.J., Zhang, Z.F., Hu, W.S., Ou, R.Y., Li, S., Xue, J.S., Chen, L.L., Hu, Y., and Zhu, H. (2019). Long noncoding RNA SNHG12 promotes the progression of cervical cancer via modulating miR-125b/STAT3 axis. </w:t>
      </w:r>
      <w:r w:rsidRPr="005A017F">
        <w:rPr>
          <w:i/>
          <w:color w:val="000000" w:themeColor="text1"/>
        </w:rPr>
        <w:t>J Cell Physiol</w:t>
      </w:r>
      <w:r w:rsidRPr="005A017F">
        <w:rPr>
          <w:color w:val="000000" w:themeColor="text1"/>
        </w:rPr>
        <w:t xml:space="preserve"> 234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624-663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Ju, C., Zhou, R., Sun, J., Zhang, F., Tang, X., Chen, K.K., Zhao, J., Lan, X., Lin, S., Zhang, Z., and Lv, X.B. (2018). LncRNA SNHG5 promotes the progression of osteosarcoma by sponging the miR-212-3p/SGK3 axis. </w:t>
      </w:r>
      <w:r w:rsidRPr="005A017F">
        <w:rPr>
          <w:i/>
          <w:color w:val="000000" w:themeColor="text1"/>
        </w:rPr>
        <w:t>Cancer Cell Int</w:t>
      </w:r>
      <w:r w:rsidRPr="005A017F">
        <w:rPr>
          <w:color w:val="000000" w:themeColor="text1"/>
        </w:rPr>
        <w:t xml:space="preserve"> 1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4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Kong, Q., and Qiu, M. (2018). Long noncoding RNA SNHG15 promotes human breast cancer proliferation, migration and invasion by sponging miR-211-3p. </w:t>
      </w:r>
      <w:r w:rsidRPr="005A017F">
        <w:rPr>
          <w:i/>
          <w:color w:val="000000" w:themeColor="text1"/>
        </w:rPr>
        <w:t>Biochem Biophys Res Commun</w:t>
      </w:r>
      <w:r w:rsidRPr="005A017F">
        <w:rPr>
          <w:color w:val="000000" w:themeColor="text1"/>
        </w:rPr>
        <w:t xml:space="preserve"> 49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594-160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an, X., and Liu, X. (2019). LncRNA SNHG1 functions as a ceRNA to antagonize the effect of miR-145a-5p on the down-regulation of NUAK1 in nasopharyngeal carcinoma cell. </w:t>
      </w:r>
      <w:r w:rsidRPr="005A017F">
        <w:rPr>
          <w:i/>
          <w:color w:val="000000" w:themeColor="text1"/>
        </w:rPr>
        <w:t>J Cell Mol Med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351-236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ei, W., Wang, Z.L., Feng, H.J., Lin, X.D., Li, C.Z., and Fan, D. (2018). Long non-coding RNA SNHG12promotes the proliferation and migration of glioma cells by binding to HuR. </w:t>
      </w:r>
      <w:r w:rsidRPr="005A017F">
        <w:rPr>
          <w:i/>
          <w:color w:val="000000" w:themeColor="text1"/>
        </w:rPr>
        <w:t>Int J Oncol</w:t>
      </w:r>
      <w:r w:rsidRPr="005A017F">
        <w:rPr>
          <w:color w:val="000000" w:themeColor="text1"/>
        </w:rPr>
        <w:t xml:space="preserve"> 5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374-138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ei, Y., Shi, Y., Duan, J., Liu, Y., Lv, G., Shi, R., Zhang, F., Yang, Q., and Zhao, W. (2019). Identification of alternative splicing and lncRNA genes in pathogenesis of small cell lung cancer based on their RNA sequencing. </w:t>
      </w:r>
      <w:r w:rsidRPr="005A017F">
        <w:rPr>
          <w:i/>
          <w:color w:val="000000" w:themeColor="text1"/>
        </w:rPr>
        <w:t>Adv Clin Exp Med</w:t>
      </w:r>
      <w:r w:rsidRPr="005A017F">
        <w:rPr>
          <w:color w:val="000000" w:themeColor="text1"/>
        </w:rPr>
        <w:t xml:space="preserve"> 2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43-105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C., Zhou, L., He, J., Fang, X.Q., Zhu, S.W., and Xiong, M.M. (2016). Increased long noncoding RNA SNHG20 predicts poor prognosis in colorectal cancer. </w:t>
      </w:r>
      <w:r w:rsidRPr="005A017F">
        <w:rPr>
          <w:i/>
          <w:color w:val="000000" w:themeColor="text1"/>
        </w:rPr>
        <w:t>BMC Cancer</w:t>
      </w:r>
      <w:r w:rsidRPr="005A017F">
        <w:rPr>
          <w:color w:val="000000" w:themeColor="text1"/>
        </w:rPr>
        <w:t xml:space="preserve"> 1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5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J., and Sun, C.K. (2018). Long noncoding RNA SNHG5 is up-regulated and serves as a potential prognostic biomarker in acute myeloid leukemia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342-334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J., Sun, S., Chen, W., and Yuan, K. (2019a). Small Nucleolar RNA Host Gene 12 (SNHG12) Promotes Proliferation and Invasion of Laryngeal Cancer Cells via Sponging miR-129-5p and Potentiating WW Domain-Containing E3 Ubiquitin Protein Ligase 1 (WWP1) Expression. </w:t>
      </w:r>
      <w:r w:rsidRPr="005A017F">
        <w:rPr>
          <w:i/>
          <w:color w:val="000000" w:themeColor="text1"/>
        </w:rPr>
        <w:t>Med Sci Monit</w:t>
      </w:r>
      <w:r w:rsidRPr="005A017F">
        <w:rPr>
          <w:color w:val="000000" w:themeColor="text1"/>
        </w:rPr>
        <w:t xml:space="preserve"> 2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552-556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J., Zhang, Z., Xiong, L., Guo, C., Jiang, T., Zeng, L., Li, G., and Wang, J. (2017). SNHG1 lncRNA negatively regulates miR-199a-3p to enhance CDK7 expression and promote cell proliferation in prostate cancer. </w:t>
      </w:r>
      <w:r w:rsidRPr="005A017F">
        <w:rPr>
          <w:i/>
          <w:color w:val="000000" w:themeColor="text1"/>
        </w:rPr>
        <w:t>Biochem Biophys Res Commun</w:t>
      </w:r>
      <w:r w:rsidRPr="005A017F">
        <w:rPr>
          <w:color w:val="000000" w:themeColor="text1"/>
        </w:rPr>
        <w:t xml:space="preserve"> 48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46-15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Li, K., Ma, Y.B., Tian, Y.H., Xu, X.L., Gao, Y., He, Y.Q., Pan, W.T., Zhang, J.W., He, C.J., and Wei, L. (2019b). Silencing lncRNA SNHG6 suppresses proliferation and invasion of breast cancer cells through miR-26a/VASP axis. </w:t>
      </w:r>
      <w:r w:rsidRPr="005A017F">
        <w:rPr>
          <w:i/>
          <w:color w:val="000000" w:themeColor="text1"/>
        </w:rPr>
        <w:t>Pathol Res Pract</w:t>
      </w:r>
      <w:r w:rsidRPr="005A017F">
        <w:rPr>
          <w:color w:val="000000" w:themeColor="text1"/>
        </w:rPr>
        <w:t xml:space="preserve"> 21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5257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M., Bian, Z., Jin, G., Zhang, J., Yao, S., Feng, Y., Wang, X., Yin, Y., Fei, B., You, Q., and Huang, Z. (2019c). LncRNA-SNHG15 enhances cell proliferation in colorectal cancer by inhibiting miR-338-3p. </w:t>
      </w:r>
      <w:r w:rsidRPr="005A017F">
        <w:rPr>
          <w:i/>
          <w:color w:val="000000" w:themeColor="text1"/>
        </w:rPr>
        <w:t>Cancer Med</w:t>
      </w:r>
      <w:r w:rsidRPr="005A017F">
        <w:rPr>
          <w:color w:val="000000" w:themeColor="text1"/>
        </w:rPr>
        <w:t xml:space="preserve"> 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404-241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M., Bian, Z., Yao, S., Zhang, J., Jin, G., Wang, X., Yin, Y., and Huang, Z. (2018a). Up-regulated expression of SNHG6 predicts poor prognosis in colorectal cancer. </w:t>
      </w:r>
      <w:r w:rsidRPr="005A017F">
        <w:rPr>
          <w:i/>
          <w:color w:val="000000" w:themeColor="text1"/>
        </w:rPr>
        <w:t>Pathol Res Pract</w:t>
      </w:r>
      <w:r w:rsidRPr="005A017F">
        <w:rPr>
          <w:color w:val="000000" w:themeColor="text1"/>
        </w:rPr>
        <w:t xml:space="preserve"> 214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784-78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M., Zhang, Y.Y., Shang, J., and Xu, Y.D. (2019d). LncRNA SNHG5 promotes cisplatin resistance in gastric cancer via inhibiting cell apoptosis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185-419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N., Zhan, X., and Zhan, X. (2018b). The lncRNA SNHG3 regulates energy metabolism of ovarian cancer by an analysis of mitochondrial proteomes. </w:t>
      </w:r>
      <w:r w:rsidRPr="005A017F">
        <w:rPr>
          <w:i/>
          <w:color w:val="000000" w:themeColor="text1"/>
        </w:rPr>
        <w:t>Gynecol Oncol</w:t>
      </w:r>
      <w:r w:rsidRPr="005A017F">
        <w:rPr>
          <w:color w:val="000000" w:themeColor="text1"/>
        </w:rPr>
        <w:t xml:space="preserve"> 15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43-35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S., Zhang, S., and Chen, J. (2019e). c-Myc induced upregulation of long non-coding RNA SNHG16 enhances progression and carcinogenesis in oral squamous cell carcinoma. </w:t>
      </w:r>
      <w:r w:rsidRPr="005A017F">
        <w:rPr>
          <w:i/>
          <w:color w:val="000000" w:themeColor="text1"/>
        </w:rPr>
        <w:t>Cancer Gene Ther</w:t>
      </w:r>
      <w:r w:rsidRPr="005A017F">
        <w:rPr>
          <w:color w:val="000000" w:themeColor="text1"/>
        </w:rPr>
        <w:t xml:space="preserve"> 2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00-41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W., Xu, W., Song, J.S., Wu, T., and Wang, W.X. (2019f). LncRNA SNHG16 promotes cell proliferation through miR-302a-3p/FGF19 axis in hepatocellular carcinoma. </w:t>
      </w:r>
      <w:r w:rsidRPr="005A017F">
        <w:rPr>
          <w:i/>
          <w:color w:val="000000" w:themeColor="text1"/>
        </w:rPr>
        <w:t>Neoplasma</w:t>
      </w:r>
      <w:r w:rsidRPr="005A017F">
        <w:rPr>
          <w:color w:val="000000" w:themeColor="text1"/>
        </w:rPr>
        <w:t xml:space="preserve"> 6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97-40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X., Liu, L., Luo, Y., Cui, S., Chen, W., Zeng, A., Shi, Y., and Luo, L. (2019g). Long non-coding RNA SNHG5 promotes glioma progression via miR-205/E2F3 axis. </w:t>
      </w:r>
      <w:r w:rsidRPr="005A017F">
        <w:rPr>
          <w:i/>
          <w:color w:val="000000" w:themeColor="text1"/>
        </w:rPr>
        <w:t>Biosci Rep</w:t>
      </w:r>
      <w:r w:rsidRPr="005A017F">
        <w:rPr>
          <w:color w:val="000000" w:themeColor="text1"/>
        </w:rPr>
        <w:t xml:space="preserve"> 3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X., Xue, Y., Liu, X., Zheng, J., Shen, S., Yang, C., Chen, J., Li, Z., Liu, L., Ma, J., Ma, T., and Liu, Y. (2019h). ZRANB2/SNHG20/FOXK1 Axis regulates Vasculogenic mimicry formation in glioma. </w:t>
      </w:r>
      <w:r w:rsidRPr="005A017F">
        <w:rPr>
          <w:i/>
          <w:color w:val="000000" w:themeColor="text1"/>
        </w:rPr>
        <w:t>J Exp Clin Cancer Res</w:t>
      </w:r>
      <w:r w:rsidRPr="005A017F">
        <w:rPr>
          <w:color w:val="000000" w:themeColor="text1"/>
        </w:rPr>
        <w:t xml:space="preserve"> 3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X.S., Shen, F.Z., Huang, L.Y., Hui, L., Liu, R.H., Ma, Y.J., and Jin, B.Z. (2019i). lncRNA small nucleolar RNA host gene 20 predicts poor prognosis in glioma and promotes cell proliferation by silencing P21. </w:t>
      </w:r>
      <w:r w:rsidRPr="005A017F">
        <w:rPr>
          <w:i/>
          <w:color w:val="000000" w:themeColor="text1"/>
        </w:rPr>
        <w:t>Onco Targets Ther</w:t>
      </w:r>
      <w:r w:rsidRPr="005A017F">
        <w:rPr>
          <w:color w:val="000000" w:themeColor="text1"/>
        </w:rPr>
        <w:t xml:space="preserve"> 1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805-81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Y., Guo, D., Zhao, Y., Ren, M., Lu, G., Wang, Y., Zhang, J., Mi, C., He, S., and Lu, X. (2018c). Long non-coding RNA SNHG5 promotes human hepatocellular carcinoma progression by regulating miR-26a-5p/GSK3beta signal pathway. </w:t>
      </w:r>
      <w:r w:rsidRPr="005A017F">
        <w:rPr>
          <w:i/>
          <w:color w:val="000000" w:themeColor="text1"/>
        </w:rPr>
        <w:t>Cell Death Dis</w:t>
      </w:r>
      <w:r w:rsidRPr="005A017F">
        <w:rPr>
          <w:color w:val="000000" w:themeColor="text1"/>
        </w:rPr>
        <w:t xml:space="preserve"> 9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88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Y., Li, D., Zhao, M., Huang, S., Zhang, Q., Lin, H., Wang, W., Li, K., Li, Z., Huang, W., Che, Y., and Huang, C. (2018d). Long noncoding RNA SNHG6 regulates p21 expression via activation of the JNK pathway and regulation of EZH2 in gastric cancer cells. </w:t>
      </w:r>
      <w:r w:rsidRPr="005A017F">
        <w:rPr>
          <w:i/>
          <w:color w:val="000000" w:themeColor="text1"/>
        </w:rPr>
        <w:t>Life Sci</w:t>
      </w:r>
      <w:r w:rsidRPr="005A017F">
        <w:rPr>
          <w:color w:val="000000" w:themeColor="text1"/>
        </w:rPr>
        <w:t xml:space="preserve"> 20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95-30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Li, Y., Lu, Y., and Chen, Y. (2019j). Long non-coding RNA SNHG16 affects cell proliferation and predicts a poor prognosis in patients with colorectal cancer via sponging miR-200a-3p. </w:t>
      </w:r>
      <w:r w:rsidRPr="005A017F">
        <w:rPr>
          <w:i/>
          <w:color w:val="000000" w:themeColor="text1"/>
        </w:rPr>
        <w:t>Biosci Rep</w:t>
      </w:r>
      <w:r w:rsidRPr="005A017F">
        <w:rPr>
          <w:color w:val="000000" w:themeColor="text1"/>
        </w:rPr>
        <w:t xml:space="preserve"> 3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Y., Xu, J., Guo, Y.N., and Yang, B.B. (2019k). LncRNA SNHG20 promotes the development of laryngeal squamous cell carcinoma by regulating miR-140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401-340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Y., Zeng, C., Hu, J., Pan, Y., Shan, Y., Liu, B., and Jia, L. (2018e). Long non-coding RNA-SNHG7 acts as a target of miR-34a to increase GALNT7 level and regulate PI3K/Akt/mTOR pathway in colorectal cancer progression. </w:t>
      </w:r>
      <w:r w:rsidRPr="005A017F">
        <w:rPr>
          <w:i/>
          <w:color w:val="000000" w:themeColor="text1"/>
        </w:rPr>
        <w:t>Journal of hematology &amp; oncology</w:t>
      </w:r>
      <w:r w:rsidRPr="005A017F">
        <w:rPr>
          <w:color w:val="000000" w:themeColor="text1"/>
        </w:rPr>
        <w:t xml:space="preserve"> 1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89-8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, Z., Qiu, R., Qiu, X., and Tian, T. (2018f). SNHG6 Promotes Tumor Growth via Repression of P21 in Colorectal Cancer. </w:t>
      </w:r>
      <w:r w:rsidRPr="005A017F">
        <w:rPr>
          <w:i/>
          <w:color w:val="000000" w:themeColor="text1"/>
        </w:rPr>
        <w:t>Cell Physiol Biochem</w:t>
      </w:r>
      <w:r w:rsidRPr="005A017F">
        <w:rPr>
          <w:color w:val="000000" w:themeColor="text1"/>
        </w:rPr>
        <w:t xml:space="preserve"> 49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63-47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an, D., Amin, B., Du, D., and Yan, W. (2017). Enhanced expression of the long non-coding RNA SNHG16 contributes to gastric cancer progression and metastasis. </w:t>
      </w:r>
      <w:r w:rsidRPr="005A017F">
        <w:rPr>
          <w:i/>
          <w:color w:val="000000" w:themeColor="text1"/>
        </w:rPr>
        <w:t>Cancer Biomark</w:t>
      </w:r>
      <w:r w:rsidRPr="005A017F">
        <w:rPr>
          <w:color w:val="000000" w:themeColor="text1"/>
        </w:rPr>
        <w:t xml:space="preserve"> 2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51-16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ang, R., Xiao, G., Wang, M., Li, X., Li, Y., Hui, Z., Sun, X., Qin, S., Zhang, B., Du, N., Liu, D., and Ren, H. (2018). SNHG6 functions as a competing endogenous RNA to regulate E2F7 expression by sponging miR-26a-5p in lung adenocarcinoma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10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434-144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ao, S., Xing, S., and Ma, Y. (2019). LncRNA SNHG16 sponges miR-98-5p to regulate cellular processes in osteosarcoma. </w:t>
      </w:r>
      <w:r w:rsidRPr="005A017F">
        <w:rPr>
          <w:i/>
          <w:color w:val="000000" w:themeColor="text1"/>
        </w:rPr>
        <w:t>Cancer Chemother Pharmacol</w:t>
      </w:r>
      <w:r w:rsidRPr="005A017F">
        <w:rPr>
          <w:color w:val="000000" w:themeColor="text1"/>
        </w:rPr>
        <w:t xml:space="preserve"> 8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65-107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n, Q., Zheng, H., Xu, J., Zhang, F., and Pan, H. (2019). LncRNA SNHG16 aggravates tumorigenesis and development of hepatocellular carcinoma by sponging miR-4500 and targeting STAT3. </w:t>
      </w:r>
      <w:r w:rsidRPr="005A017F">
        <w:rPr>
          <w:i/>
          <w:color w:val="000000" w:themeColor="text1"/>
        </w:rPr>
        <w:t>J Cell Biochem</w:t>
      </w:r>
      <w:r w:rsidRPr="005A017F">
        <w:rPr>
          <w:color w:val="000000" w:themeColor="text1"/>
        </w:rPr>
        <w:t>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n, S.X., Jiang, H., Xiang, G.Z., Zhang, W.R., Weng, Y.H., Qiu, F.D., Wu, J., and Wang, H.G. (2018). Up-regulation of long non-coding RNA SNHG1 contributes to proliferation and metastasis in laryngeal squamous cell carcinoma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333-134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ngling, J., Xiangao, J., Guiqing, H., Jichan, S., Feifei, S., and Haiyan, Z. (2019). SNHG20 knockdown suppresses proliferation, migration and invasion, and promotes apoptosis in non-small cell lung cancer through acting as a miR-154 sponge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11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864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u, J., Cheng, L.G., and Li, H.G. (2019a). LncRNA SNHG20 promoted the proliferation of glioma cells via sponging miR-4486 to regulate the MDM2-p53 pathway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323-533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u, J., Liu, L., Wan, J.X., and Song, Y. (2017a). Long noncoding RNA SNHG20 promotes gastric cancer progression by inhibiting p21 expression and regulating the GSK-3beta/ beta-catenin signaling pathway. </w:t>
      </w:r>
      <w:r w:rsidRPr="005A017F">
        <w:rPr>
          <w:i/>
          <w:color w:val="000000" w:themeColor="text1"/>
        </w:rPr>
        <w:t>Oncotarget</w:t>
      </w:r>
      <w:r w:rsidRPr="005A017F">
        <w:rPr>
          <w:color w:val="000000" w:themeColor="text1"/>
        </w:rPr>
        <w:t xml:space="preserve"> 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80700-8070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Liu, J., Lu, C., Xiao, M., Jiang, F., Qu, L., and Ni, R. (2017b). Long non-coding RNA SNHG20 predicts a poor prognosis for HCC and promotes cell invasion by regulating the epithelial-to-mesenchymal transition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89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857-86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u, K., Hou, Y., Liu, Y., and Zheng, J. (2017c). LncRNA SNHG15 contributes to proliferation, invasion and autophagy in osteosarcoma cells by sponging miR-141. </w:t>
      </w:r>
      <w:r w:rsidRPr="005A017F">
        <w:rPr>
          <w:i/>
          <w:color w:val="000000" w:themeColor="text1"/>
        </w:rPr>
        <w:t>J Biomed Sci</w:t>
      </w:r>
      <w:r w:rsidRPr="005A017F">
        <w:rPr>
          <w:color w:val="000000" w:themeColor="text1"/>
        </w:rPr>
        <w:t xml:space="preserve"> 24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u, L., Ni, J., and He, X. (2018a). Upregulation of the Long Noncoding RNA SNHG3 Promotes Lung Adenocarcinoma Proliferation. </w:t>
      </w:r>
      <w:r w:rsidRPr="005A017F">
        <w:rPr>
          <w:i/>
          <w:color w:val="000000" w:themeColor="text1"/>
        </w:rPr>
        <w:t>Dis Markers</w:t>
      </w:r>
      <w:r w:rsidRPr="005A017F">
        <w:rPr>
          <w:color w:val="000000" w:themeColor="text1"/>
        </w:rPr>
        <w:t xml:space="preserve"> 201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73671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u, S., Zhang, W., Liu, K., and Liu, Y. (2019b). LncRNA SNHG16 promotes tumor growth of pancreatic cancer by targeting miR-218-5p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114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886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u, X., Zheng, J., Xue, Y., Qu, C., Chen, J., Wang, Z., Li, Z., Zhang, L., and Liu, Y. (2018b). Inhibition of TDP43-Mediated SNHG12-miR-195-SOX5 Feedback Loop Impeded Malignant Biological Behaviors of Glioma Cells. </w:t>
      </w:r>
      <w:r w:rsidRPr="005A017F">
        <w:rPr>
          <w:i/>
          <w:color w:val="000000" w:themeColor="text1"/>
        </w:rPr>
        <w:t>Mol Ther Nucleic Acids</w:t>
      </w:r>
      <w:r w:rsidRPr="005A017F">
        <w:rPr>
          <w:color w:val="000000" w:themeColor="text1"/>
        </w:rPr>
        <w:t xml:space="preserve"> 1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42-15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u, Y., Gu, S., Li, H., Wang, J., Wei, C., and Liu, Q. (2019c). SNHG16 promotes osteosarcoma progression and enhances cisplatin resistance by sponging miR-16 to upregulate ATG4B expression. </w:t>
      </w:r>
      <w:r w:rsidRPr="005A017F">
        <w:rPr>
          <w:i/>
          <w:color w:val="000000" w:themeColor="text1"/>
        </w:rPr>
        <w:t>Biochem Biophys Res Commun</w:t>
      </w:r>
      <w:r w:rsidRPr="005A017F">
        <w:rPr>
          <w:color w:val="000000" w:themeColor="text1"/>
        </w:rPr>
        <w:t xml:space="preserve"> 51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27-13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u, Y., Li, J., Li, F., Li, M., Shao, Y., and Wu, L. (2019d). SNHG15 functions as a tumor suppressor in thyroid cancer. </w:t>
      </w:r>
      <w:r w:rsidRPr="005A017F">
        <w:rPr>
          <w:i/>
          <w:color w:val="000000" w:themeColor="text1"/>
        </w:rPr>
        <w:t>J Cell Biochem</w:t>
      </w:r>
      <w:r w:rsidRPr="005A017F">
        <w:rPr>
          <w:color w:val="000000" w:themeColor="text1"/>
        </w:rPr>
        <w:t xml:space="preserve"> 12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120-612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u, Y., Li, J., Li, M., Li, F., Shao, Y., and Wu, L. (2019e). microRNA-510-5p promotes thyroid cancer cell proliferation, migration, and invasion through suppressing SNHG15. </w:t>
      </w:r>
      <w:r w:rsidRPr="005A017F">
        <w:rPr>
          <w:i/>
          <w:color w:val="000000" w:themeColor="text1"/>
        </w:rPr>
        <w:t>J Cell Biochem</w:t>
      </w:r>
      <w:r w:rsidRPr="005A017F">
        <w:rPr>
          <w:color w:val="000000" w:themeColor="text1"/>
        </w:rPr>
        <w:t>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u, Y., Zhou, J., Wang, S., Song, Y., Zhou, J., and Ren, F. (2019f). Long non-coding RNA SNHG12 promotes proliferation and invasion of colorectal cancer cells by acting as a molecular sponge of microRNA-16. </w:t>
      </w:r>
      <w:r w:rsidRPr="005A017F">
        <w:rPr>
          <w:i/>
          <w:color w:val="000000" w:themeColor="text1"/>
        </w:rPr>
        <w:t>Exp Ther Med</w:t>
      </w:r>
      <w:r w:rsidRPr="005A017F">
        <w:rPr>
          <w:color w:val="000000" w:themeColor="text1"/>
        </w:rPr>
        <w:t xml:space="preserve"> 1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212-122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iu, Z.B., Tang, C., Jin, X., Liu, S.H., and Pi, W. (2018c). Increased expression of lncRNA SNHG12 predicts a poor prognosis of nasopharyngeal carcinoma and regulates cell proliferation and metastasis by modulating Notch signal pathway. </w:t>
      </w:r>
      <w:r w:rsidRPr="005A017F">
        <w:rPr>
          <w:i/>
          <w:color w:val="000000" w:themeColor="text1"/>
        </w:rPr>
        <w:t>Cancer Biomark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03-61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u, Q., Shan, S., Li, Y., Zhu, D., Jin, W., and Ren, T. (2018a). Long noncoding RNA SNHG1 promotes non-small cell lung cancer progression by up-regulating MTDH via sponging miR-145-5p. </w:t>
      </w:r>
      <w:r w:rsidRPr="005A017F">
        <w:rPr>
          <w:i/>
          <w:color w:val="000000" w:themeColor="text1"/>
        </w:rPr>
        <w:t>Faseb j</w:t>
      </w:r>
      <w:r w:rsidRPr="005A017F">
        <w:rPr>
          <w:color w:val="000000" w:themeColor="text1"/>
        </w:rPr>
        <w:t xml:space="preserve"> 3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957-396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u, Y.F., Cai, X.L., Li, Z.Z., Lv, J., Xiang, Y.A., Chen, J.J., Chen, W.J., Sun, W.Y., Liu, X.M., and Chen, J.B. (2018b). LncRNA SNHG16 Functions as an Oncogene by Sponging MiR-4518 and Up-Regulating PRMT5 Expression in Glioma. </w:t>
      </w:r>
      <w:r w:rsidRPr="005A017F">
        <w:rPr>
          <w:i/>
          <w:color w:val="000000" w:themeColor="text1"/>
        </w:rPr>
        <w:t>Cell Physiol Biochem</w:t>
      </w:r>
      <w:r w:rsidRPr="005A017F">
        <w:rPr>
          <w:color w:val="000000" w:themeColor="text1"/>
        </w:rPr>
        <w:t xml:space="preserve"> 4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975-198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Luo, X., Song, Y., Tang, L., Sun, D.H., and Ji, D.G. (2018). LncRNA SNHG7 promotes development of breast cancer by regulating microRNA-186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7788-779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Lv, P., Qiu, X., Gu, Y., Yang, X., Xu, X., and Yang, Y. (2019). Long non-coding RNA SNHG6 enhances cell proliferation, migration and invasion by regulating miR-26a-5p/MAPK6 in breast cancer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11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94-30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Ma, X.R., Xu, Y.L., Qian, J., and Wang, Y. (2019). Long non-coding RNA SNHG15 accelerates the progression of non-small cell lung cancer by absorbing miR-211-3p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536-154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Ma, Y., Xue, Y., Liu, X., Qu, C., Cai, H., Wang, P., Li, Z., Li, Z., and Liu, Y. (2017a). SNHG15 affects the growth of glioma microvascular endothelial cells by negatively regulating miR-153. </w:t>
      </w:r>
      <w:r w:rsidRPr="005A017F">
        <w:rPr>
          <w:i/>
          <w:color w:val="000000" w:themeColor="text1"/>
        </w:rPr>
        <w:t>Oncol Rep</w:t>
      </w:r>
      <w:r w:rsidRPr="005A017F">
        <w:rPr>
          <w:color w:val="000000" w:themeColor="text1"/>
        </w:rPr>
        <w:t xml:space="preserve"> 3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265-327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Ma, Z., Huang, H., Wang, J., Zhou, Y., Pu, F., Zhao, Q., Peng, P., Hui, B., Ji, H., and Wang, K. (2017b). Long non-coding RNA SNHG15 inhibits P15 and KLF2 expression to promote pancreatic cancer proliferation through EZH2-mediated H3K27me3. </w:t>
      </w:r>
      <w:r w:rsidRPr="005A017F">
        <w:rPr>
          <w:i/>
          <w:color w:val="000000" w:themeColor="text1"/>
        </w:rPr>
        <w:t>Oncotarget</w:t>
      </w:r>
      <w:r w:rsidRPr="005A017F">
        <w:rPr>
          <w:color w:val="000000" w:themeColor="text1"/>
        </w:rPr>
        <w:t xml:space="preserve"> 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84153-8416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Ma, Z., Xue, S., Zeng, B., and Qiu, D. (2018). lncRNA SNHG5 is associated with poor prognosis of bladder cancer and promotes bladder cancer cell proliferation through targeting p27. </w:t>
      </w:r>
      <w:r w:rsidRPr="005A017F">
        <w:rPr>
          <w:i/>
          <w:color w:val="000000" w:themeColor="text1"/>
        </w:rPr>
        <w:t>Oncol Lett</w:t>
      </w:r>
      <w:r w:rsidRPr="005A017F">
        <w:rPr>
          <w:color w:val="000000" w:themeColor="text1"/>
        </w:rPr>
        <w:t xml:space="preserve"> 1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924-193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Meng, Q., Yang, B.Y., Liu, B., Yang, J.X., and Sun, Y. (2018). Long non-coding RNA SNHG6 promotes glioma tumorigenesis by sponging miR-101-3p. </w:t>
      </w:r>
      <w:r w:rsidRPr="005A017F">
        <w:rPr>
          <w:i/>
          <w:color w:val="000000" w:themeColor="text1"/>
        </w:rPr>
        <w:t>Int J Biol Markers</w:t>
      </w:r>
      <w:r w:rsidRPr="005A017F">
        <w:rPr>
          <w:color w:val="000000" w:themeColor="text1"/>
        </w:rPr>
        <w:t xml:space="preserve"> 3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48-15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Meng, S., Jian, Z., Yan, X., Li, J., and Zhang, R. (2019). LncRNA SNHG6 inhibits cell proliferation and metastasis by targeting ETS1 via the PI3K/AKT/mTOR pathway in colorectal cancer. </w:t>
      </w:r>
      <w:r w:rsidRPr="005A017F">
        <w:rPr>
          <w:i/>
          <w:color w:val="000000" w:themeColor="text1"/>
        </w:rPr>
        <w:t>Mol Med Rep</w:t>
      </w:r>
      <w:r w:rsidRPr="005A017F">
        <w:rPr>
          <w:color w:val="000000" w:themeColor="text1"/>
        </w:rPr>
        <w:t xml:space="preserve"> 2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541-254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Pang, W., Zhai, M., Wang, Y., and Li, Z. (2019). Long noncoding RNA SNHG16 silencing inhibits the aggressiveness of gastric cancer via upregulation of microRNA-628-3p and consequent decrease of NRP1. </w:t>
      </w:r>
      <w:r w:rsidRPr="005A017F">
        <w:rPr>
          <w:i/>
          <w:color w:val="000000" w:themeColor="text1"/>
        </w:rPr>
        <w:t>Cancer Manag Res</w:t>
      </w:r>
      <w:r w:rsidRPr="005A017F">
        <w:rPr>
          <w:color w:val="000000" w:themeColor="text1"/>
        </w:rPr>
        <w:t xml:space="preserve"> 1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7263-727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Peng, H., and Li, H. (2019). The encouraging role of long noncoding RNA small nuclear RNA host gene 16 in epithelial-mesenchymal transition of bladder cancer via directly acting on miR-17-5p/metalloproteinases 3 axis. </w:t>
      </w:r>
      <w:r w:rsidRPr="005A017F">
        <w:rPr>
          <w:i/>
          <w:color w:val="000000" w:themeColor="text1"/>
        </w:rPr>
        <w:t>Mol Carcinog</w:t>
      </w:r>
      <w:r w:rsidRPr="005A017F">
        <w:rPr>
          <w:color w:val="000000" w:themeColor="text1"/>
        </w:rPr>
        <w:t xml:space="preserve"> 5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465-148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Qi, H., Wang, J., Wang, F., and Ma, H. (2017). Long non-coding RNA SNHG1 promotes cell proliferation and tumorigenesis in colorectal cancer via Wnt/beta-catenin signaling. </w:t>
      </w:r>
      <w:r w:rsidRPr="005A017F">
        <w:rPr>
          <w:i/>
          <w:color w:val="000000" w:themeColor="text1"/>
        </w:rPr>
        <w:t>Pharmazie</w:t>
      </w:r>
      <w:r w:rsidRPr="005A017F">
        <w:rPr>
          <w:color w:val="000000" w:themeColor="text1"/>
        </w:rPr>
        <w:t xml:space="preserve"> 7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95-40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Qi, H., Wen, B., Wu, Q., Cheng, W., Lou, J., Wei, J., Huang, J., Yao, X., and Weng, G. (2018). Long noncoding RNA SNHG7 accelerates prostate cancer proliferation and cycle progression through cyclin D1 by sponging miR-503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10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26-33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Qu, C., Dai, C., Guo, Y., Qin, R., and Liu, J. (2019). Long noncoding RNA SNHG15 serves as an oncogene and predicts poor prognosis in epithelial ovarian cancer. </w:t>
      </w:r>
      <w:r w:rsidRPr="005A017F">
        <w:rPr>
          <w:i/>
          <w:color w:val="000000" w:themeColor="text1"/>
        </w:rPr>
        <w:t>Onco Targets Ther</w:t>
      </w:r>
      <w:r w:rsidRPr="005A017F">
        <w:rPr>
          <w:color w:val="000000" w:themeColor="text1"/>
        </w:rPr>
        <w:t xml:space="preserve"> 1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1-11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Ren, J., Yang, Y., Xue, J., Xi, Z., Hu, L., Pan, S.-J., and Sun, Q. (2018). Long noncoding RNA SNHG7 promotes the progression and growth of glioblastoma via inhibition of miR-5095. </w:t>
      </w:r>
      <w:r w:rsidRPr="005A017F">
        <w:rPr>
          <w:i/>
          <w:color w:val="000000" w:themeColor="text1"/>
        </w:rPr>
        <w:t>Biochemical and biophysical research communications</w:t>
      </w:r>
      <w:r w:rsidRPr="005A017F">
        <w:rPr>
          <w:color w:val="000000" w:themeColor="text1"/>
        </w:rPr>
        <w:t xml:space="preserve"> 49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712-71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Ruan, J., Zheng, L., Hu, N., Guan, G., Chen, J., Zhou, X., and Li, M. (2018). Long noncoding RNA SNHG6 promotes osteosarcoma cell proliferation through regulating p21 and KLF2. </w:t>
      </w:r>
      <w:r w:rsidRPr="005A017F">
        <w:rPr>
          <w:i/>
          <w:color w:val="000000" w:themeColor="text1"/>
        </w:rPr>
        <w:t>Arch Biochem Biophys</w:t>
      </w:r>
      <w:r w:rsidRPr="005A017F">
        <w:rPr>
          <w:color w:val="000000" w:themeColor="text1"/>
        </w:rPr>
        <w:t xml:space="preserve"> 64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28-13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Ruan, W., Wang, P., Feng, S., Xue, Y., and Li, Y. (2016). Long non-coding RNA small nucleolar RNA host gene 12 (SNHG12) promotes cell proliferation and migration by upregulating angiomotin gene expression in human osteosarcoma cells. </w:t>
      </w:r>
      <w:r w:rsidRPr="005A017F">
        <w:rPr>
          <w:i/>
          <w:color w:val="000000" w:themeColor="text1"/>
        </w:rPr>
        <w:t>Tumour Biol</w:t>
      </w:r>
      <w:r w:rsidRPr="005A017F">
        <w:rPr>
          <w:color w:val="000000" w:themeColor="text1"/>
        </w:rPr>
        <w:t xml:space="preserve"> 3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065-407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Saeinasab, M., Bahrami, A.R., Gonzalez, J., Marchese, F.P., Martinez, D., Mowla, S.J., Matin, M.M., and Huarte, M. (2019). SNHG15 is a bifunctional MYC-regulated noncoding locus encoding a lncRNA that promotes cell proliferation, invasion and drug resistance in colorectal cancer by interacting with AIF. </w:t>
      </w:r>
      <w:r w:rsidRPr="005A017F">
        <w:rPr>
          <w:i/>
          <w:color w:val="000000" w:themeColor="text1"/>
        </w:rPr>
        <w:t>J Exp Clin Cancer Res</w:t>
      </w:r>
      <w:r w:rsidRPr="005A017F">
        <w:rPr>
          <w:color w:val="000000" w:themeColor="text1"/>
        </w:rPr>
        <w:t xml:space="preserve"> 3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72.</w:t>
      </w:r>
    </w:p>
    <w:p w:rsidR="00826196" w:rsidRPr="005A017F" w:rsidRDefault="00826196" w:rsidP="00826196">
      <w:pPr>
        <w:pStyle w:val="EndNoteBibliography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Shan, Y., Ma, J., Pan, Y., Hu, J., Liu, B., and Jia, L. 2018. LncRNA SNHG7 sponges miR-216b to promote proliferation and liver metastasis of colorectal cancer through upregulating GALNT1. </w:t>
      </w:r>
      <w:r w:rsidRPr="005A017F">
        <w:rPr>
          <w:i/>
          <w:color w:val="000000" w:themeColor="text1"/>
        </w:rPr>
        <w:t xml:space="preserve">Cell death &amp; disease </w:t>
      </w:r>
      <w:r w:rsidRPr="005A017F">
        <w:rPr>
          <w:color w:val="000000" w:themeColor="text1"/>
        </w:rPr>
        <w:t xml:space="preserve">[Online], 9. Available: </w:t>
      </w:r>
      <w:hyperlink r:id="rId6" w:history="1">
        <w:r w:rsidRPr="005A017F">
          <w:rPr>
            <w:rStyle w:val="Hyperlink"/>
            <w:color w:val="000000" w:themeColor="text1"/>
          </w:rPr>
          <w:t>http://europepmc.org/abstract/MED/29915311</w:t>
        </w:r>
      </w:hyperlink>
    </w:p>
    <w:p w:rsidR="00826196" w:rsidRPr="005A017F" w:rsidRDefault="004548D6" w:rsidP="00826196">
      <w:pPr>
        <w:pStyle w:val="EndNoteBibliography"/>
        <w:ind w:left="720" w:hanging="720"/>
        <w:rPr>
          <w:color w:val="000000" w:themeColor="text1"/>
        </w:rPr>
      </w:pPr>
      <w:hyperlink r:id="rId7" w:history="1">
        <w:r w:rsidR="00826196" w:rsidRPr="005A017F">
          <w:rPr>
            <w:rStyle w:val="Hyperlink"/>
            <w:color w:val="000000" w:themeColor="text1"/>
          </w:rPr>
          <w:t>http://europepmc.org/articles/PMC6006356?pdf=render</w:t>
        </w:r>
      </w:hyperlink>
    </w:p>
    <w:p w:rsidR="00826196" w:rsidRPr="005A017F" w:rsidRDefault="004548D6" w:rsidP="00826196">
      <w:pPr>
        <w:pStyle w:val="EndNoteBibliography"/>
        <w:ind w:left="720" w:hanging="720"/>
        <w:rPr>
          <w:color w:val="000000" w:themeColor="text1"/>
        </w:rPr>
      </w:pPr>
      <w:hyperlink r:id="rId8" w:history="1">
        <w:r w:rsidR="00826196" w:rsidRPr="005A017F">
          <w:rPr>
            <w:rStyle w:val="Hyperlink"/>
            <w:color w:val="000000" w:themeColor="text1"/>
          </w:rPr>
          <w:t>http://europepmc.org/articles/PMC6006356</w:t>
        </w:r>
      </w:hyperlink>
    </w:p>
    <w:p w:rsidR="00826196" w:rsidRPr="005A017F" w:rsidRDefault="004548D6" w:rsidP="00826196">
      <w:pPr>
        <w:pStyle w:val="EndNoteBibliography"/>
        <w:spacing w:after="0"/>
        <w:ind w:left="720" w:hanging="720"/>
        <w:rPr>
          <w:color w:val="000000" w:themeColor="text1"/>
        </w:rPr>
      </w:pPr>
      <w:hyperlink r:id="rId9" w:history="1">
        <w:r w:rsidR="00826196" w:rsidRPr="005A017F">
          <w:rPr>
            <w:rStyle w:val="Hyperlink"/>
            <w:color w:val="000000" w:themeColor="text1"/>
          </w:rPr>
          <w:t>https://doi.org/10.1038/s41419-018-0759-7</w:t>
        </w:r>
      </w:hyperlink>
      <w:r w:rsidR="00826196" w:rsidRPr="005A017F">
        <w:rPr>
          <w:color w:val="000000" w:themeColor="text1"/>
        </w:rPr>
        <w:t xml:space="preserve"> [Accessed 2018/06//]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She, K., Huang, J., Zhou, H., Huang, T., Chen, G., and He, J. (2016). lncRNA-SNHG7 promotes the proliferation, migration and invasion and inhibits apoptosis of lung cancer cells by enhancing the FAIM2 expression. </w:t>
      </w:r>
      <w:r w:rsidRPr="005A017F">
        <w:rPr>
          <w:i/>
          <w:color w:val="000000" w:themeColor="text1"/>
        </w:rPr>
        <w:t>Oncol Rep</w:t>
      </w:r>
      <w:r w:rsidRPr="005A017F">
        <w:rPr>
          <w:color w:val="000000" w:themeColor="text1"/>
        </w:rPr>
        <w:t xml:space="preserve"> 3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673-268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She, K., Yan, H., Huang, J., Zhou, H., and He, J. (2018). miR-193b availability is antagonized by LncRNA-SNHG7 for FAIM2-induced tumour progression in non-small cell lung cancer. </w:t>
      </w:r>
      <w:r w:rsidRPr="005A017F">
        <w:rPr>
          <w:i/>
          <w:color w:val="000000" w:themeColor="text1"/>
        </w:rPr>
        <w:t>Cell Prolif</w:t>
      </w:r>
      <w:r w:rsidRPr="005A017F">
        <w:rPr>
          <w:color w:val="000000" w:themeColor="text1"/>
        </w:rPr>
        <w:t xml:space="preserve"> 5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Song, J., Wu, X., Ma, R., Miao, L., Xiong, L., and Zhao, W. (2019). Long noncoding RNA SNHG12 promotes cell proliferation and activates Wnt/beta-catenin signaling in prostate cancer through sponging microRNA-195. </w:t>
      </w:r>
      <w:r w:rsidRPr="005A017F">
        <w:rPr>
          <w:i/>
          <w:color w:val="000000" w:themeColor="text1"/>
        </w:rPr>
        <w:t>J Cell Biochem</w:t>
      </w:r>
      <w:r w:rsidRPr="005A017F">
        <w:rPr>
          <w:color w:val="000000" w:themeColor="text1"/>
        </w:rPr>
        <w:t xml:space="preserve"> 12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3066-1307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Sterbova, M., Pazourkova, E., Santorova-Pospisilova, S., Zednikova, I., Tesarova, P., and Korabecna, M. (2019). The use of Human Inflammatory Response and Autoimmunity RT2 lncRNA PCR Array for plasma examination in breast cancer patients prior to therapy. </w:t>
      </w:r>
      <w:r w:rsidRPr="005A017F">
        <w:rPr>
          <w:i/>
          <w:color w:val="000000" w:themeColor="text1"/>
        </w:rPr>
        <w:t>Neoplasma</w:t>
      </w:r>
      <w:r w:rsidRPr="005A017F">
        <w:rPr>
          <w:color w:val="000000" w:themeColor="text1"/>
        </w:rPr>
        <w:t xml:space="preserve"> 6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41-64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Su, L., Wu, A., Zhang, W., and Kong, X. (2019a). Silencing long non-coding RNA SNHG6 restrains proliferation, migration and invasion of Wilms' tumour cell lines by regulating miR-15a. </w:t>
      </w:r>
      <w:r w:rsidRPr="005A017F">
        <w:rPr>
          <w:i/>
          <w:color w:val="000000" w:themeColor="text1"/>
        </w:rPr>
        <w:t>Artif Cells Nanomed Biotechnol</w:t>
      </w:r>
      <w:r w:rsidRPr="005A017F">
        <w:rPr>
          <w:color w:val="000000" w:themeColor="text1"/>
        </w:rPr>
        <w:t xml:space="preserve"> 4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670-267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Su, P., Mu, S., and Wang, Z. (2019b). Long Noncoding RNA SNHG16 Promotes Osteosarcoma Cells Migration and Invasion via Sponging miRNA-340. </w:t>
      </w:r>
      <w:r w:rsidRPr="005A017F">
        <w:rPr>
          <w:i/>
          <w:color w:val="000000" w:themeColor="text1"/>
        </w:rPr>
        <w:t>DNA Cell Biol</w:t>
      </w:r>
      <w:r w:rsidRPr="005A017F">
        <w:rPr>
          <w:color w:val="000000" w:themeColor="text1"/>
        </w:rPr>
        <w:t xml:space="preserve"> 3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70-17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Sun, B.Z., Ji, D.G., Feng, Z.X., and Wang, Y. (2019a). Long noncoding RNA SNHG7 represses the expression of RBM5 to strengthen metastasis of hepatocellular carcinoma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699-570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Sun, C., Sun, Y., and Zhang, E. (2018a). Long non-coding RNA SNHG20 promotes nasopharyngeal carcinoma cell migration and invasion by upregulating TGF-beta1. </w:t>
      </w:r>
      <w:r w:rsidRPr="005A017F">
        <w:rPr>
          <w:i/>
          <w:color w:val="000000" w:themeColor="text1"/>
        </w:rPr>
        <w:t>Exp Ther Med</w:t>
      </w:r>
      <w:r w:rsidRPr="005A017F">
        <w:rPr>
          <w:color w:val="000000" w:themeColor="text1"/>
        </w:rPr>
        <w:t xml:space="preserve"> 1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967-497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Sun, D., and Fan, X.H. (2019). LncRNA SNHG12 accelerates the progression of ovarian cancer via absorbing miRNA-129 to upregulate SOX4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345-235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Sun, X., Bai, Y., Yang, C., Hu, S., Hou, Z., and Wang, G. (2019b). Long noncoding RNA SNHG15 enhances the development of colorectal carcinoma via functioning as a ceRNA through miR-141/SIRT1/Wnt/beta-catenin axis. </w:t>
      </w:r>
      <w:r w:rsidRPr="005A017F">
        <w:rPr>
          <w:i/>
          <w:color w:val="000000" w:themeColor="text1"/>
        </w:rPr>
        <w:t>Artif Cells Nanomed Biotechnol</w:t>
      </w:r>
      <w:r w:rsidRPr="005A017F">
        <w:rPr>
          <w:color w:val="000000" w:themeColor="text1"/>
        </w:rPr>
        <w:t xml:space="preserve"> 4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536-254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Sun, X., Huang, T., Liu, Z., Sun, M., and Luo, S. (2019c). LncRNA SNHG7 contributes to tumorigenesis and progression in breast cancer by interacting with miR-34a through EMT initiation and the Notch-1 pathway. </w:t>
      </w:r>
      <w:r w:rsidRPr="005A017F">
        <w:rPr>
          <w:i/>
          <w:color w:val="000000" w:themeColor="text1"/>
        </w:rPr>
        <w:t>Eur J Pharmacol</w:t>
      </w:r>
      <w:r w:rsidRPr="005A017F">
        <w:rPr>
          <w:color w:val="000000" w:themeColor="text1"/>
        </w:rPr>
        <w:t xml:space="preserve"> 85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7240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Sun, Y., Liu, J., Chu, L., Yang, W., Liu, H., Li, C., and Yang, J. (2018b). Long noncoding RNA SNHG12 facilitates the tumorigenesis of glioma through miR-101-3p/FOXP1 axis. </w:t>
      </w:r>
      <w:r w:rsidRPr="005A017F">
        <w:rPr>
          <w:i/>
          <w:color w:val="000000" w:themeColor="text1"/>
        </w:rPr>
        <w:t>Gene</w:t>
      </w:r>
      <w:r w:rsidRPr="005A017F">
        <w:rPr>
          <w:color w:val="000000" w:themeColor="text1"/>
        </w:rPr>
        <w:t xml:space="preserve"> 67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15-32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Taherian-Esfahani, Z., Taheri, M., Dashti, S., Kholghi-Oskooei, V., Geranpayeh, L., and Ghafouri-Fard, S. (2019). Assessment of the expression pattern of mTOR-associated lncRNAs and their genomic variants in the patients with breast cancer. </w:t>
      </w:r>
      <w:r w:rsidRPr="005A017F">
        <w:rPr>
          <w:i/>
          <w:color w:val="000000" w:themeColor="text1"/>
        </w:rPr>
        <w:t>J Cell Physiol</w:t>
      </w:r>
      <w:r w:rsidRPr="005A017F">
        <w:rPr>
          <w:color w:val="000000" w:themeColor="text1"/>
        </w:rPr>
        <w:t xml:space="preserve"> 234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2044-2205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Tian, T., Qiu, R., and Qiu, X. (2018). SNHG1 promotes cell proliferation by acting as a sponge of miR-145 in colorectal cancer. </w:t>
      </w:r>
      <w:r w:rsidRPr="005A017F">
        <w:rPr>
          <w:i/>
          <w:color w:val="000000" w:themeColor="text1"/>
        </w:rPr>
        <w:t>Oncotarget</w:t>
      </w:r>
      <w:r w:rsidRPr="005A017F">
        <w:rPr>
          <w:color w:val="000000" w:themeColor="text1"/>
        </w:rPr>
        <w:t xml:space="preserve"> 9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128-213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B., Li, X., Hu, W., Zhou, Y., and Din, Y. (2019a). Silencing of lncRNA SNHG20 delays the progression of nonalcoholic fatty liver disease to hepatocellular carcinoma via regulating liver Kupffer cells polarization. </w:t>
      </w:r>
      <w:r w:rsidRPr="005A017F">
        <w:rPr>
          <w:i/>
          <w:color w:val="000000" w:themeColor="text1"/>
        </w:rPr>
        <w:t>IUBMB Life</w:t>
      </w:r>
      <w:r w:rsidRPr="005A017F">
        <w:rPr>
          <w:color w:val="000000" w:themeColor="text1"/>
        </w:rPr>
        <w:t xml:space="preserve"> 7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952-196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C., Tao, W., Ni, S., and Chen, Q. (2019b). Upregulation of lncRNA snoRNA host gene 6 regulates NUAK family SnF1-like kinase-1 expression by competitively binding microRNA-125b and interacting with Snail1/2 in bladder cancer. </w:t>
      </w:r>
      <w:r w:rsidRPr="005A017F">
        <w:rPr>
          <w:i/>
          <w:color w:val="000000" w:themeColor="text1"/>
        </w:rPr>
        <w:t>J Cell Biochem</w:t>
      </w:r>
      <w:r w:rsidRPr="005A017F">
        <w:rPr>
          <w:color w:val="000000" w:themeColor="text1"/>
        </w:rPr>
        <w:t xml:space="preserve"> 12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57-36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Wang, D., Dai, J., Hou, S., and Qian, Y. (2019c). LncRNA SNHG20 predicts a poor prognosis and promotes cell progression in epithelial ovarian cancer. </w:t>
      </w:r>
      <w:r w:rsidRPr="005A017F">
        <w:rPr>
          <w:i/>
          <w:color w:val="000000" w:themeColor="text1"/>
        </w:rPr>
        <w:t>Biosci Rep</w:t>
      </w:r>
      <w:r w:rsidRPr="005A017F">
        <w:rPr>
          <w:color w:val="000000" w:themeColor="text1"/>
        </w:rPr>
        <w:t xml:space="preserve"> 3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D., Zheng, J., Liu, X., Xue, Y., Liu, L., Ma, J., He, Q., Li, Z., Cai, H., and Liu, Y. (2019d). Knockdown of USF1 Inhibits the Vasculogenic Mimicry of Glioma Cells via Stimulating SNHG16/miR-212-3p and linc00667/miR-429 Axis. </w:t>
      </w:r>
      <w:r w:rsidRPr="005A017F">
        <w:rPr>
          <w:i/>
          <w:color w:val="000000" w:themeColor="text1"/>
        </w:rPr>
        <w:t>Mol Ther Nucleic Acids</w:t>
      </w:r>
      <w:r w:rsidRPr="005A017F">
        <w:rPr>
          <w:color w:val="000000" w:themeColor="text1"/>
        </w:rPr>
        <w:t xml:space="preserve"> 14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65-48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J., Cao, L., Wu, J., and Wang, Q. (2018a). Long non-coding RNA SNHG1 regulates NOB1 expression by sponging miR-326 and promotes tumorigenesis in osteosarcoma. </w:t>
      </w:r>
      <w:r w:rsidRPr="005A017F">
        <w:rPr>
          <w:i/>
          <w:color w:val="000000" w:themeColor="text1"/>
        </w:rPr>
        <w:t>Int J Oncol</w:t>
      </w:r>
      <w:r w:rsidRPr="005A017F">
        <w:rPr>
          <w:color w:val="000000" w:themeColor="text1"/>
        </w:rPr>
        <w:t xml:space="preserve"> 5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77-8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J.Z., Xu, C.L., Wu, H., and Shen, S.J. (2017a). LncRNA SNHG12 promotes cell growth and inhibits cell apoptosis in colorectal cancer cells. </w:t>
      </w:r>
      <w:r w:rsidRPr="005A017F">
        <w:rPr>
          <w:i/>
          <w:color w:val="000000" w:themeColor="text1"/>
        </w:rPr>
        <w:t>Braz J Med Biol Res</w:t>
      </w:r>
      <w:r w:rsidRPr="005A017F">
        <w:rPr>
          <w:color w:val="000000" w:themeColor="text1"/>
        </w:rPr>
        <w:t xml:space="preserve"> 5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e607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L., Su, K., Wu, H., Li, J., and Song, D. (2019e). LncRNA SNHG3 regulates laryngeal carcinoma proliferation and migration by modulating the miR-384/WEE1 axis. </w:t>
      </w:r>
      <w:r w:rsidRPr="005A017F">
        <w:rPr>
          <w:i/>
          <w:color w:val="000000" w:themeColor="text1"/>
        </w:rPr>
        <w:t>Life Sci</w:t>
      </w:r>
      <w:r w:rsidRPr="005A017F">
        <w:rPr>
          <w:color w:val="000000" w:themeColor="text1"/>
        </w:rPr>
        <w:t xml:space="preserve"> 23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1659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L., Xu, T., Cui, X., Han, M., Zhou, L.H., Wei, Z.X., Xu, Z.J., and Jiang, Y. (2019f). Downregulation of lncRNA SNHG7 inhibits proliferation and invasion of nasopharyngeal carcinoma cells through repressing ROCK1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186-619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M.W., Liu, J., Liu, Q., Xu, Q.H., Li, T.F., Jin, S., and Xia, T.S. (2017b). LncRNA SNHG7 promotes the proliferation and inhibits apoptosis of gastric cancer cells by repressing the P15 and P16 expression. </w:t>
      </w:r>
      <w:r w:rsidRPr="005A017F">
        <w:rPr>
          <w:i/>
          <w:color w:val="000000" w:themeColor="text1"/>
        </w:rPr>
        <w:t>European review for medical and pharmacological sciences</w:t>
      </w:r>
      <w:r w:rsidRPr="005A017F">
        <w:rPr>
          <w:color w:val="000000" w:themeColor="text1"/>
        </w:rPr>
        <w:t xml:space="preserve"> 2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613-462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O., Yang, F., Liu, Y., Lv, L., Ma, R., Chen, C., Wang, J., Tan, Q., Cheng, Y., Xia, E., Chen, Y., and Zhang, X. (2017c). C-MYC-induced upregulation of lncRNA SNHG12 regulates cell proliferation, apoptosis and migration in triple-negative breast cancer. </w:t>
      </w:r>
      <w:r w:rsidRPr="005A017F">
        <w:rPr>
          <w:i/>
          <w:color w:val="000000" w:themeColor="text1"/>
        </w:rPr>
        <w:t>Am J Transl Res</w:t>
      </w:r>
      <w:r w:rsidRPr="005A017F">
        <w:rPr>
          <w:color w:val="000000" w:themeColor="text1"/>
        </w:rPr>
        <w:t xml:space="preserve"> 9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33-54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P., Chen, D., Ma, H., and Li, Y. (2017d). LncRNA SNHG12 contributes to multidrug resistance through activating the MAPK/Slug pathway by sponging miR-181a in non-small cell lung cancer. </w:t>
      </w:r>
      <w:r w:rsidRPr="005A017F">
        <w:rPr>
          <w:i/>
          <w:color w:val="000000" w:themeColor="text1"/>
        </w:rPr>
        <w:t>Oncotarget</w:t>
      </w:r>
      <w:r w:rsidRPr="005A017F">
        <w:rPr>
          <w:color w:val="000000" w:themeColor="text1"/>
        </w:rPr>
        <w:t xml:space="preserve"> 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84086-8410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Q., Li, Q., Zhou, P., Deng, D., Xue, L., Shao, N., Peng, Y., and Zhi, F. (2017e). Upregulation of the long non-coding RNA SNHG1 predicts poor prognosis, promotes cell proliferation and invasion, and reduces apoptosis in glioma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9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906-91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W., Luo, P., Guo, W., Shi, Y., Xu, D., Zheng, H., and Jia, L. (2018b). LncRNA SNHG20 knockdown suppresses the osteosarcoma tumorigenesis through the mitochondrial apoptosis pathway by miR-139/RUNX2 axis. </w:t>
      </w:r>
      <w:r w:rsidRPr="005A017F">
        <w:rPr>
          <w:i/>
          <w:color w:val="000000" w:themeColor="text1"/>
        </w:rPr>
        <w:t>Biochem Biophys Res Commun</w:t>
      </w:r>
      <w:r w:rsidRPr="005A017F">
        <w:rPr>
          <w:color w:val="000000" w:themeColor="text1"/>
        </w:rPr>
        <w:t xml:space="preserve"> 50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927-193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Wang, X., Hu, K., Chao, Y., and Wang, L. (2019g). LncRNA SNHG16 promotes proliferation, migration and invasion of osteosarcoma cells by targeting miR-1301/BCL9 axis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114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879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X., Kan, J., Han, J., Zhang, W., Bai, L., and Wu, H. (2019h). LncRNA SNHG16 Functions as an Oncogene by Sponging MiR-135a and Promotes JAK2/STAT3 Signal Pathway in Gastric Cancer. </w:t>
      </w:r>
      <w:r w:rsidRPr="005A017F">
        <w:rPr>
          <w:i/>
          <w:color w:val="000000" w:themeColor="text1"/>
        </w:rPr>
        <w:t>J Cancer</w:t>
      </w:r>
      <w:r w:rsidRPr="005A017F">
        <w:rPr>
          <w:color w:val="000000" w:themeColor="text1"/>
        </w:rPr>
        <w:t xml:space="preserve"> 1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13-102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X., Lai, Q., He, J., Li, Q., Ding, J., Lan, Z., Gu, C., Yan, Q., Fang, Y., Zhao, X., and Liu, S. (2019i). LncRNA SNHG6 promotes proliferation, invasion and migration in colorectal cancer cells by activating TGF-beta/Smad signaling pathway via targeting UPF1 and inducing EMT via regulation of ZEB1. </w:t>
      </w:r>
      <w:r w:rsidRPr="005A017F">
        <w:rPr>
          <w:i/>
          <w:color w:val="000000" w:themeColor="text1"/>
        </w:rPr>
        <w:t>Int J Med Sci</w:t>
      </w:r>
      <w:r w:rsidRPr="005A017F">
        <w:rPr>
          <w:color w:val="000000" w:themeColor="text1"/>
        </w:rPr>
        <w:t xml:space="preserve"> 1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1-5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X., Qi, G., Zhang, J., Wu, J., Zhou, N., Li, L., and Ma, J. (2017f). Knockdown of Long Noncoding RNA Small Nucleolar RNA Host Gene 12 Inhibits Cell Growth and Induces Apoptosis by Upregulating miR-138 in Nonsmall Cell Lung Cancer. </w:t>
      </w:r>
      <w:r w:rsidRPr="005A017F">
        <w:rPr>
          <w:i/>
          <w:color w:val="000000" w:themeColor="text1"/>
        </w:rPr>
        <w:t>DNA Cell Biol</w:t>
      </w:r>
      <w:r w:rsidRPr="005A017F">
        <w:rPr>
          <w:color w:val="000000" w:themeColor="text1"/>
        </w:rPr>
        <w:t xml:space="preserve"> 3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892-90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Y., Liang, S., Yu, Y., Shi, Y., and Zheng, H. (2019j). Knockdown of SNHG12 suppresses tumor metastasis and epithelial-mesenchymal transition via the Slug/ZEB2 signaling pathway by targeting miR-218 in NSCLC. </w:t>
      </w:r>
      <w:r w:rsidRPr="005A017F">
        <w:rPr>
          <w:i/>
          <w:color w:val="000000" w:themeColor="text1"/>
        </w:rPr>
        <w:t>Oncol Lett</w:t>
      </w:r>
      <w:r w:rsidRPr="005A017F">
        <w:rPr>
          <w:color w:val="000000" w:themeColor="text1"/>
        </w:rPr>
        <w:t xml:space="preserve"> 1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356-236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Y.H., Huo, B.L., Li, C., Ma, G., and Cao, W. (2019k). Knockdown of long noncoding RNA SNHG7 inhibits the proliferation and promotes apoptosis of thyroid cancer cells by downregulating BDNF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815-482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Z., Pan, L., Yu, H., and Wang, Y. (2018c). The long non-coding RNA SNHG5 regulates gefitinib resistance in lung adenocarcinoma cells by targetting miR-377/CASP1 axis. </w:t>
      </w:r>
      <w:r w:rsidRPr="005A017F">
        <w:rPr>
          <w:i/>
          <w:color w:val="000000" w:themeColor="text1"/>
        </w:rPr>
        <w:t>Biosci Rep</w:t>
      </w:r>
      <w:r w:rsidRPr="005A017F">
        <w:rPr>
          <w:color w:val="000000" w:themeColor="text1"/>
        </w:rPr>
        <w:t xml:space="preserve"> 3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ang, Z., Wang, Z., Liu, J., and Yang, H. (2018d). Long non-coding RNA SNHG5 sponges miR-26a to promote the tumorigenesis of osteosarcoma by targeting ROCK1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10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98-60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en, Q., Zhao, L., Wang, T., Lv, N., Cheng, X., Zhang, G., and Bai, L. (2019). LncRNA SNHG16 drives proliferation and invasion of papillary thyroid cancer through modulation of miR-497. </w:t>
      </w:r>
      <w:r w:rsidRPr="005A017F">
        <w:rPr>
          <w:i/>
          <w:color w:val="000000" w:themeColor="text1"/>
        </w:rPr>
        <w:t>Onco Targets Ther</w:t>
      </w:r>
      <w:r w:rsidRPr="005A017F">
        <w:rPr>
          <w:color w:val="000000" w:themeColor="text1"/>
        </w:rPr>
        <w:t xml:space="preserve"> 1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99-70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u, D.M., Wang, S., Wen, X., Han, X.R., Wang, Y.J., Shen, M., Fan, S.H., Zhang, Z.F., Shan, Q., Li, M.Q., Hu, B., Lu, J., Chen, G.Q., and Zheng, Y.L. (2018). LncRNA SNHG15 acts as a ceRNA to regulate YAP1-Hippo signaling pathway by sponging miR-200a-3p in papillary thyroid carcinoma. </w:t>
      </w:r>
      <w:r w:rsidRPr="005A017F">
        <w:rPr>
          <w:i/>
          <w:color w:val="000000" w:themeColor="text1"/>
        </w:rPr>
        <w:t>Cell Death Dis</w:t>
      </w:r>
      <w:r w:rsidRPr="005A017F">
        <w:rPr>
          <w:color w:val="000000" w:themeColor="text1"/>
        </w:rPr>
        <w:t xml:space="preserve"> 9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94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u, G., Ju, X., Wang, Y., Li, Z., and Gan, X. (2019a). Up-regulation of SNHG6 activates SERPINH1 expression by competitive binding to miR-139-5p to promote hepatocellular carcinoma progression. </w:t>
      </w:r>
      <w:r w:rsidRPr="005A017F">
        <w:rPr>
          <w:i/>
          <w:color w:val="000000" w:themeColor="text1"/>
        </w:rPr>
        <w:t>Cell Cycle</w:t>
      </w:r>
      <w:r w:rsidRPr="005A017F">
        <w:rPr>
          <w:color w:val="000000" w:themeColor="text1"/>
        </w:rPr>
        <w:t xml:space="preserve"> 1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849-186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u, J., Zhao, W., Wang, Z., Xiang, X., Zhang, S., and Liu, L. (2019b). Long non-coding RNA SNHG20 promotes the tumorigenesis of oral squamous cell carcinoma via targeting miR-197/LIN28 axis. </w:t>
      </w:r>
      <w:r w:rsidRPr="005A017F">
        <w:rPr>
          <w:i/>
          <w:color w:val="000000" w:themeColor="text1"/>
        </w:rPr>
        <w:t>J Cell Mol Med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80-68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Wu, P., Tang, Y., Fang, X., Xie, C., Zeng, J., Wang, W., and Zhao, S. (2019c). Metformin Suppresses Hypopharyngeal Cancer Growth by Epigenetically Silencing Long Non-coding RNA SNHG7 in FaDu Cells. </w:t>
      </w:r>
      <w:r w:rsidRPr="005A017F">
        <w:rPr>
          <w:i/>
          <w:color w:val="000000" w:themeColor="text1"/>
        </w:rPr>
        <w:t>Front Pharmacol</w:t>
      </w:r>
      <w:r w:rsidRPr="005A017F">
        <w:rPr>
          <w:color w:val="000000" w:themeColor="text1"/>
        </w:rPr>
        <w:t xml:space="preserve"> 1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4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Wu, Y., Deng, Y., Guo, Q., Zhu, J., Cao, L., Guo, X., Xu, F., Weng, W., Ju, X., and Wu, X. (2019d). Long non-coding RNA SNHG6 promotes cell proliferation and migration through sponging miR-4465 in ovarian clear cell carcinoma. </w:t>
      </w:r>
      <w:r w:rsidRPr="005A017F">
        <w:rPr>
          <w:i/>
          <w:color w:val="000000" w:themeColor="text1"/>
        </w:rPr>
        <w:t>J Cell Mol Med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025-503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Xie, X., Xu, X., Sun, C., and Yu, Z. (2019). Long intergenic noncoding RNA SNHG16 interacts with miR-195 to promote proliferation, invasion and tumorigenesis in hepatocellular carcinoma. </w:t>
      </w:r>
      <w:r w:rsidRPr="005A017F">
        <w:rPr>
          <w:i/>
          <w:color w:val="000000" w:themeColor="text1"/>
        </w:rPr>
        <w:t>Exp Cell Res</w:t>
      </w:r>
      <w:r w:rsidRPr="005A017F">
        <w:rPr>
          <w:color w:val="000000" w:themeColor="text1"/>
        </w:rPr>
        <w:t xml:space="preserve"> 38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1150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Xin, L., Zhou, L.Q., Liu, L., Yuan, Y.W., Zhang, H.T., and Zeng, F. (2019). METase promotes cell autophagy via promoting SNHG5 and suppressing miR-20a in gastric cancer. </w:t>
      </w:r>
      <w:r w:rsidRPr="005A017F">
        <w:rPr>
          <w:i/>
          <w:color w:val="000000" w:themeColor="text1"/>
        </w:rPr>
        <w:t>Int J Biol Macromol</w:t>
      </w:r>
      <w:r w:rsidRPr="005A017F">
        <w:rPr>
          <w:color w:val="000000" w:themeColor="text1"/>
        </w:rPr>
        <w:t xml:space="preserve"> 1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46-105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Xu, C., Hu, C., Wang, Y., and Liu, S. (2019a). Long noncoding RNA SNHG16 promotes human retinoblastoma progression via sponging miR-140-5p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11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915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Xu, C., Zhou, J., Wang, Y., Wang, A., Su, L., Liu, S., and Kang, X. (2019b). Inhibition of malignant human bladder cancer phenotypes through the down-regulation of the long non-coding RNA SNHG7. </w:t>
      </w:r>
      <w:r w:rsidRPr="005A017F">
        <w:rPr>
          <w:i/>
          <w:color w:val="000000" w:themeColor="text1"/>
        </w:rPr>
        <w:t>J Cancer</w:t>
      </w:r>
      <w:r w:rsidRPr="005A017F">
        <w:rPr>
          <w:color w:val="000000" w:themeColor="text1"/>
        </w:rPr>
        <w:t xml:space="preserve"> 1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39-54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Xu, F., Zha, G., Wu, Y., Cai, W., and Ao, J. (2018a). Overexpressing lncRNA SNHG16 inhibited HCC proliferation and chemoresistance by functionally sponging hsa-miR-93. </w:t>
      </w:r>
      <w:r w:rsidRPr="005A017F">
        <w:rPr>
          <w:i/>
          <w:color w:val="000000" w:themeColor="text1"/>
        </w:rPr>
        <w:t>Onco Targets Ther</w:t>
      </w:r>
      <w:r w:rsidRPr="005A017F">
        <w:rPr>
          <w:color w:val="000000" w:themeColor="text1"/>
        </w:rPr>
        <w:t xml:space="preserve"> 1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8855-886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Xu, L.J., Yu, X.J., Wei, B., Hui, H.X., Sun, Y., Dai, J., and Chen, X.F. (2018b). LncRNA SNHG7 promotes the proliferation of esophageal cancer cells and inhibits its apoptosis. </w:t>
      </w:r>
      <w:r w:rsidRPr="005A017F">
        <w:rPr>
          <w:i/>
          <w:color w:val="000000" w:themeColor="text1"/>
        </w:rPr>
        <w:t>European review for medical and pharmacological sciences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653-266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Xu, M., Chen, X., Lin, K., Zeng, K., Liu, X., Xu, X., Pan, B., Xu, T., Sun, L., He, B., Pan, Y., Sun, H., and Wang, S. (2019c). lncRNA SNHG6 regulates EZH2 expression by sponging miR-26a/b and miR-214 in colorectal cancer. </w:t>
      </w:r>
      <w:r w:rsidRPr="005A017F">
        <w:rPr>
          <w:i/>
          <w:color w:val="000000" w:themeColor="text1"/>
        </w:rPr>
        <w:t>J Hematol Oncol</w:t>
      </w:r>
      <w:r w:rsidRPr="005A017F">
        <w:rPr>
          <w:color w:val="000000" w:themeColor="text1"/>
        </w:rPr>
        <w:t xml:space="preserve"> 1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Xue, W., Li, J., Wang, F., Han, P., Liu, Y., and Cui, B. (2017). A long non-coding RNA expression signature to predict survival of patients with colon adenocarcinoma. </w:t>
      </w:r>
      <w:r w:rsidRPr="005A017F">
        <w:rPr>
          <w:i/>
          <w:color w:val="000000" w:themeColor="text1"/>
        </w:rPr>
        <w:t>Oncotarget</w:t>
      </w:r>
      <w:r w:rsidRPr="005A017F">
        <w:rPr>
          <w:color w:val="000000" w:themeColor="text1"/>
        </w:rPr>
        <w:t xml:space="preserve"> 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1298-10130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Yan, K., Tian, J., Shi, W., Xia, H., and Zhu, Y. (2017a). LncRNA SNHG6 is Associated with Poor Prognosis of Gastric Cancer and Promotes Cell Proliferation and EMT through Epigenetically Silencing p27 and Sponging miR-101-3p. </w:t>
      </w:r>
      <w:r w:rsidRPr="005A017F">
        <w:rPr>
          <w:i/>
          <w:color w:val="000000" w:themeColor="text1"/>
        </w:rPr>
        <w:t>Cell Physiol Biochem</w:t>
      </w:r>
      <w:r w:rsidRPr="005A017F">
        <w:rPr>
          <w:color w:val="000000" w:themeColor="text1"/>
        </w:rPr>
        <w:t xml:space="preserve"> 4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999-101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Yan, Y., Chen, Z., Xiao, Y., Wang, X., and Qian, K. (2019). Long non-coding RNA SNHG6 is upregulated in prostate cancer and predicts poor prognosis. </w:t>
      </w:r>
      <w:r w:rsidRPr="005A017F">
        <w:rPr>
          <w:i/>
          <w:color w:val="000000" w:themeColor="text1"/>
        </w:rPr>
        <w:t>Mol Biol Rep</w:t>
      </w:r>
      <w:r w:rsidRPr="005A017F">
        <w:rPr>
          <w:color w:val="000000" w:themeColor="text1"/>
        </w:rPr>
        <w:t xml:space="preserve"> 4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771-277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Yan, Y., Fan, Q., Wang, L., Zhou, Y., Li, J., and Zhou, K. (2017b). LncRNA Snhg1, a non-degradable sponge for miR-338, promotes expression of proto-oncogene CST3 in primary esophageal cancer cells. </w:t>
      </w:r>
      <w:r w:rsidRPr="005A017F">
        <w:rPr>
          <w:i/>
          <w:color w:val="000000" w:themeColor="text1"/>
        </w:rPr>
        <w:t>Oncotarget</w:t>
      </w:r>
      <w:r w:rsidRPr="005A017F">
        <w:rPr>
          <w:color w:val="000000" w:themeColor="text1"/>
        </w:rPr>
        <w:t xml:space="preserve"> 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5750-3576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Yang, B.F., Cai, W., and Chen, B. (2018a). LncRNA SNHG12 regulated the proliferation of gastric carcinoma cell BGC-823 by targeting microRNA-199a/b-5p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297-130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Yang, B.Y., Meng, Q., Sun, Y., Gao, L., and Yang, J.X. (2018b). Long non-coding RNA SNHG16 contributes to glioma malignancy by competitively binding miR-20a-5p with E2F1. </w:t>
      </w:r>
      <w:r w:rsidRPr="005A017F">
        <w:rPr>
          <w:i/>
          <w:color w:val="000000" w:themeColor="text1"/>
        </w:rPr>
        <w:t>J Biol Regul Homeost Agents</w:t>
      </w:r>
      <w:r w:rsidRPr="005A017F">
        <w:rPr>
          <w:color w:val="000000" w:themeColor="text1"/>
        </w:rPr>
        <w:t xml:space="preserve"> 3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51-26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Yang, T., Jin, X., Lan, J., and Wang, W. (2019). Long non-coding RNA SNHG16 has Tumor suppressing effect in acute lymphoblastic leukemia by inverse interaction on hsa-miR-124-3p. </w:t>
      </w:r>
      <w:r w:rsidRPr="005A017F">
        <w:rPr>
          <w:i/>
          <w:color w:val="000000" w:themeColor="text1"/>
        </w:rPr>
        <w:t>IUBMB Life</w:t>
      </w:r>
      <w:r w:rsidRPr="005A017F">
        <w:rPr>
          <w:color w:val="000000" w:themeColor="text1"/>
        </w:rPr>
        <w:t xml:space="preserve"> 7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34-14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Yang, X.S., Wang, G.X., and Luo, L. (2018c). Long non-coding RNA SNHG16 promotes cell growth and metastasis in ovarian cancer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16-62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Ye, J., Tan, L., Fu, Y., Xu, H., Wen, L., Deng, Y., and Liu, K. (2019a). LncRNA SNHG15 promotes hepatocellular carcinoma progression by sponging miR-141-3p. </w:t>
      </w:r>
      <w:r w:rsidRPr="005A017F">
        <w:rPr>
          <w:i/>
          <w:color w:val="000000" w:themeColor="text1"/>
        </w:rPr>
        <w:t>J Cell Biochem</w:t>
      </w:r>
      <w:r w:rsidRPr="005A017F">
        <w:rPr>
          <w:color w:val="000000" w:themeColor="text1"/>
        </w:rPr>
        <w:t xml:space="preserve"> 12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9775-1978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Ye, J., Zhang, R., Du, X., Chai, W., and Zhou, Q. (2019b). Long noncoding RNA SNHG16 induces sorafenib resistance in hepatocellular carcinoma cells through sponging miR-140-5p. </w:t>
      </w:r>
      <w:r w:rsidRPr="005A017F">
        <w:rPr>
          <w:i/>
          <w:color w:val="000000" w:themeColor="text1"/>
        </w:rPr>
        <w:t>Onco Targets Ther</w:t>
      </w:r>
      <w:r w:rsidRPr="005A017F">
        <w:rPr>
          <w:color w:val="000000" w:themeColor="text1"/>
        </w:rPr>
        <w:t xml:space="preserve"> 1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15-42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You, J., Fang, N., Gu, J., Zhang, Y., Li, X., Zu, L., and Zhou, Q. (2014). Noncoding RNA small nucleolar RNA host gene 1 promote cell proliferation in nonsmall cell lung cancer. </w:t>
      </w:r>
      <w:r w:rsidRPr="005A017F">
        <w:rPr>
          <w:i/>
          <w:color w:val="000000" w:themeColor="text1"/>
        </w:rPr>
        <w:t>Indian J Cancer</w:t>
      </w:r>
      <w:r w:rsidRPr="005A017F">
        <w:rPr>
          <w:color w:val="000000" w:themeColor="text1"/>
        </w:rPr>
        <w:t xml:space="preserve"> 51 Suppl 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e99-e10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Yu, C., Sun, J., Leng, X., and Yang, J. (2019a). Long noncoding RNA SNHG6 functions as a competing endogenous RNA by sponging miR-181a-5p to regulate E2F5 expression in colorectal cancer. </w:t>
      </w:r>
      <w:r w:rsidRPr="005A017F">
        <w:rPr>
          <w:i/>
          <w:color w:val="000000" w:themeColor="text1"/>
        </w:rPr>
        <w:t>Cancer Manag Res</w:t>
      </w:r>
      <w:r w:rsidRPr="005A017F">
        <w:rPr>
          <w:color w:val="000000" w:themeColor="text1"/>
        </w:rPr>
        <w:t xml:space="preserve"> 1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11-62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Yu, J., Shen, J., Qiao, X., Cao, L., Yang, Z., Ye, H., Xi, C., Zhou, Q., Wang, P., and Gong, Z. (2019b). SNHG20/miR-140-5p/NDRG3 axis contributes to 5-fluorouracil resistance in gastric cancer. </w:t>
      </w:r>
      <w:r w:rsidRPr="005A017F">
        <w:rPr>
          <w:i/>
          <w:color w:val="000000" w:themeColor="text1"/>
        </w:rPr>
        <w:t>Oncol Lett</w:t>
      </w:r>
      <w:r w:rsidRPr="005A017F">
        <w:rPr>
          <w:color w:val="000000" w:themeColor="text1"/>
        </w:rPr>
        <w:t xml:space="preserve"> 1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337-134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Yu, Y., Chen, F., Yang, Y., Jin, Y., Shi, J., Han, S., Chu, P., Lu, J., Tai, J., Wang, S., Yang, W., Wang, H., Guo, Y., and Ni, X. (2019c). lncRNA SNHG16 is associated with proliferation and poor prognosis of pediatric neuroblastoma. </w:t>
      </w:r>
      <w:r w:rsidRPr="005A017F">
        <w:rPr>
          <w:i/>
          <w:color w:val="000000" w:themeColor="text1"/>
        </w:rPr>
        <w:t>Int J Oncol</w:t>
      </w:r>
      <w:r w:rsidRPr="005A017F">
        <w:rPr>
          <w:color w:val="000000" w:themeColor="text1"/>
        </w:rPr>
        <w:t xml:space="preserve"> 5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93-10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C., Jiang, F., Su, C., Xie, P., and Xu, L. (2019a). Upregulation of long noncoding RNA SNHG20 promotes cell growth and metastasis in esophageal squamous cell carcinoma via modulating ATM-JAK-PD-L1 pathway. </w:t>
      </w:r>
      <w:r w:rsidRPr="005A017F">
        <w:rPr>
          <w:i/>
          <w:color w:val="000000" w:themeColor="text1"/>
        </w:rPr>
        <w:t>J Cell Biochem</w:t>
      </w:r>
      <w:r w:rsidRPr="005A017F">
        <w:rPr>
          <w:color w:val="000000" w:themeColor="text1"/>
        </w:rPr>
        <w:t>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C., Zhu, B., Li, X.B., Cao, Y.Q., Yang, J.C., Li, X., Liu, Y.X., and Wang, Y.B. (2019b). Long non-coding RNA SNHG7 promotes migration and invasion of melanoma via upregulating SOX4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828-483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D., Cao, C., Liu, L., and Wu, D. (2016a). Up-regulation of LncRNA SNHG20 Predicts Poor Prognosis in Hepatocellular Carcinoma. </w:t>
      </w:r>
      <w:r w:rsidRPr="005A017F">
        <w:rPr>
          <w:i/>
          <w:color w:val="000000" w:themeColor="text1"/>
        </w:rPr>
        <w:t>J Cancer</w:t>
      </w:r>
      <w:r w:rsidRPr="005A017F">
        <w:rPr>
          <w:color w:val="000000" w:themeColor="text1"/>
        </w:rPr>
        <w:t xml:space="preserve"> 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608-61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Zhang, G.D., Gai, P.Z., Liao, G.Y., and Li, Y. (2019c). LncRNA SNHG7 participates in osteosarcoma progression by down-regulating p53 via binding to DNMT1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602-361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H., and Lu, W. (2018). LncRNA SNHG12 regulates gastric cancer progression by acting as a molecular sponge of miR320. </w:t>
      </w:r>
      <w:r w:rsidRPr="005A017F">
        <w:rPr>
          <w:i/>
          <w:color w:val="000000" w:themeColor="text1"/>
        </w:rPr>
        <w:t>Mol Med Rep</w:t>
      </w:r>
      <w:r w:rsidRPr="005A017F">
        <w:rPr>
          <w:color w:val="000000" w:themeColor="text1"/>
        </w:rPr>
        <w:t xml:space="preserve"> 1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743-274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H., Zhou, D., Ying, M., Chen, M., Chen, P., Chen, Z., and Zhang, F. (2016b). Expression of Long Non-Coding RNA (lncRNA) Small Nucleolar RNA Host Gene 1 (SNHG1) Exacerbates Hepatocellular Carcinoma Through Suppressing miR-195. </w:t>
      </w:r>
      <w:r w:rsidRPr="005A017F">
        <w:rPr>
          <w:i/>
          <w:color w:val="000000" w:themeColor="text1"/>
        </w:rPr>
        <w:t>Med Sci Monit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820-482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J., Ju, C., Zhang, W., and Xie, L. (2018a). LncRNA SNHG20 is associated with clinical progression and enhances cell migration and invasion in osteosarcoma. </w:t>
      </w:r>
      <w:r w:rsidRPr="005A017F">
        <w:rPr>
          <w:i/>
          <w:color w:val="000000" w:themeColor="text1"/>
        </w:rPr>
        <w:t>IUBMB Life</w:t>
      </w:r>
      <w:r w:rsidRPr="005A017F">
        <w:rPr>
          <w:color w:val="000000" w:themeColor="text1"/>
        </w:rPr>
        <w:t xml:space="preserve"> 7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115-112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J.H., Wei, H.W., and Yang, H.G. (2016c). Long noncoding RNA SNHG15, a potential prognostic biomarker for hepatocellular carcinoma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720-172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K., Chen, J., Song, H., and Chen, L.B. (2018b). SNHG16/miR-140-5p axis promotes esophagus cancer cell proliferation, migration and EMT formation through regulating ZEB1. </w:t>
      </w:r>
      <w:r w:rsidRPr="005A017F">
        <w:rPr>
          <w:i/>
          <w:color w:val="000000" w:themeColor="text1"/>
        </w:rPr>
        <w:t>Oncotarget</w:t>
      </w:r>
      <w:r w:rsidRPr="005A017F">
        <w:rPr>
          <w:color w:val="000000" w:themeColor="text1"/>
        </w:rPr>
        <w:t xml:space="preserve"> 9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28-104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M., Duan, W., and Sun, W. (2019d). LncRNA SNHG6 promotes the migration, invasion, and epithelial-mesenchymal transition of colorectal cancer cells by miR-26a/EZH2 axis. </w:t>
      </w:r>
      <w:r w:rsidRPr="005A017F">
        <w:rPr>
          <w:i/>
          <w:color w:val="000000" w:themeColor="text1"/>
        </w:rPr>
        <w:t>Onco Targets Ther</w:t>
      </w:r>
      <w:r w:rsidRPr="005A017F">
        <w:rPr>
          <w:color w:val="000000" w:themeColor="text1"/>
        </w:rPr>
        <w:t xml:space="preserve"> 1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3349-336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M., Li, Y., Wang, H., Yu, W., Lin, S., and Guo, J. (2019e). LncRNA SNHG5 affects cell proliferation, metastasis and migration of colorectal cancer through regulating miR-132-3p/CREB5. </w:t>
      </w:r>
      <w:r w:rsidRPr="005A017F">
        <w:rPr>
          <w:i/>
          <w:color w:val="000000" w:themeColor="text1"/>
        </w:rPr>
        <w:t>Cancer Biol Ther</w:t>
      </w:r>
      <w:r w:rsidRPr="005A017F">
        <w:rPr>
          <w:color w:val="000000" w:themeColor="text1"/>
        </w:rPr>
        <w:t xml:space="preserve"> 2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24-53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M., Wang, W., Li, T., Yu, X., Zhu, Y., Ding, F., Li, D., and Yang, T. (2016d). Long noncoding RNA SNHG1 predicts a poor prognosis and promotes hepatocellular carcinoma tumorigenesis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8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73-79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P.F., Wang, F., Wu, J., Wu, Y., Huang, W., Liu, D., Huang, X.Y., Zhang, X.M., and Ke, A.W. (2019f). LncRNA SNHG3 induces EMT and sorafenib resistance by modulating the miR-128/CD151 pathway in hepatocellular carcinoma. </w:t>
      </w:r>
      <w:r w:rsidRPr="005A017F">
        <w:rPr>
          <w:i/>
          <w:color w:val="000000" w:themeColor="text1"/>
        </w:rPr>
        <w:t>J Cell Physiol</w:t>
      </w:r>
      <w:r w:rsidRPr="005A017F">
        <w:rPr>
          <w:color w:val="000000" w:themeColor="text1"/>
        </w:rPr>
        <w:t xml:space="preserve"> 234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788-279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T., Cao, C., Wu, D., and Liu, L. (2016e). SNHG3 correlates with malignant status and poor prognosis in hepatocellular carcinoma. </w:t>
      </w:r>
      <w:r w:rsidRPr="005A017F">
        <w:rPr>
          <w:i/>
          <w:color w:val="000000" w:themeColor="text1"/>
        </w:rPr>
        <w:t>Tumour Biol</w:t>
      </w:r>
      <w:r w:rsidRPr="005A017F">
        <w:rPr>
          <w:color w:val="000000" w:themeColor="text1"/>
        </w:rPr>
        <w:t xml:space="preserve"> 3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379-238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Y., Jin, X., Wang, Z., Zhang, X., Liu, S., and Liu, G. (2017). Downregulation of SNHG1 suppresses cell proliferation and invasion by regulating Notch signaling pathway in esophageal squamous cell cancer. </w:t>
      </w:r>
      <w:r w:rsidRPr="005A017F">
        <w:rPr>
          <w:i/>
          <w:color w:val="000000" w:themeColor="text1"/>
        </w:rPr>
        <w:t>Cancer Biomark</w:t>
      </w:r>
      <w:r w:rsidRPr="005A017F">
        <w:rPr>
          <w:color w:val="000000" w:themeColor="text1"/>
        </w:rPr>
        <w:t xml:space="preserve"> 2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89-96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ng, Y., Li, R., Ding, X., Zhang, K., and Qin, W. (2019g). Upregulation of long non-coding RNA SNHG6 promote esophageal squamous cell carcinoma cell malignancy and its diagnostic value. </w:t>
      </w:r>
      <w:r w:rsidRPr="005A017F">
        <w:rPr>
          <w:i/>
          <w:color w:val="000000" w:themeColor="text1"/>
        </w:rPr>
        <w:t>Am J Transl Res</w:t>
      </w:r>
      <w:r w:rsidRPr="005A017F">
        <w:rPr>
          <w:color w:val="000000" w:themeColor="text1"/>
        </w:rPr>
        <w:t xml:space="preserve"> 1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84-109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Zhang, Y., Zhang, D., Lv, J., Wang, S., and Zhang, Q. (2019h). LncRNA SNHG15 acts as an oncogene in prostate cancer by regulating miR-338-3p/FKBP1A axis. </w:t>
      </w:r>
      <w:r w:rsidRPr="005A017F">
        <w:rPr>
          <w:i/>
          <w:color w:val="000000" w:themeColor="text1"/>
        </w:rPr>
        <w:t>Gene</w:t>
      </w:r>
      <w:r w:rsidRPr="005A017F">
        <w:rPr>
          <w:color w:val="000000" w:themeColor="text1"/>
        </w:rPr>
        <w:t xml:space="preserve"> 70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4-5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o, G., Wang, S., Liang, X., Wang, C., and Peng, B. (2019). Oncogenic role of long non-coding RNA SNHG12 in gastric cancer cells by targeting miR-16. </w:t>
      </w:r>
      <w:r w:rsidRPr="005A017F">
        <w:rPr>
          <w:i/>
          <w:color w:val="000000" w:themeColor="text1"/>
        </w:rPr>
        <w:t>Exp Ther Med</w:t>
      </w:r>
      <w:r w:rsidRPr="005A017F">
        <w:rPr>
          <w:color w:val="000000" w:themeColor="text1"/>
        </w:rPr>
        <w:t xml:space="preserve"> 18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99-20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o, L., Han, T., Li, Y., Sun, J., Zhang, S., Liu, Y., Shan, B., Zheng, D., and Shi, J. (2017). The lncRNA SNHG5/miR-32 axis regulates gastric cancer cell proliferation and migration by targeting KLF4. </w:t>
      </w:r>
      <w:r w:rsidRPr="005A017F">
        <w:rPr>
          <w:i/>
          <w:color w:val="000000" w:themeColor="text1"/>
        </w:rPr>
        <w:t>Faseb j</w:t>
      </w:r>
      <w:r w:rsidRPr="005A017F">
        <w:rPr>
          <w:color w:val="000000" w:themeColor="text1"/>
        </w:rPr>
        <w:t xml:space="preserve"> 3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893-90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o, Q., and Fan, C. (2019). A novel risk score system for assessment of ovarian cancer based on co-expression network analysis and expression level of five lncRNAs. </w:t>
      </w:r>
      <w:r w:rsidRPr="005A017F">
        <w:rPr>
          <w:i/>
          <w:color w:val="000000" w:themeColor="text1"/>
        </w:rPr>
        <w:t>BMC Med Genet</w:t>
      </w:r>
      <w:r w:rsidRPr="005A017F">
        <w:rPr>
          <w:color w:val="000000" w:themeColor="text1"/>
        </w:rPr>
        <w:t xml:space="preserve"> 2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3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o, Q., Gao, S., Du, Q., and Liu, Y. (2018a). Long non-coding RNA SNHG20 promotes bladder cancer via activating the Wnt/beta-catenin signalling pathway. </w:t>
      </w:r>
      <w:r w:rsidRPr="005A017F">
        <w:rPr>
          <w:i/>
          <w:color w:val="000000" w:themeColor="text1"/>
        </w:rPr>
        <w:t>Int J Mol Med</w:t>
      </w:r>
      <w:r w:rsidRPr="005A017F">
        <w:rPr>
          <w:color w:val="000000" w:themeColor="text1"/>
        </w:rPr>
        <w:t xml:space="preserve"> 4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2839-284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o, W., Fu, H., Zhang, S., Sun, S., and Liu, Y. (2018b). LncRNA SNHG16 drives proliferation, migration, and invasion of hemangioma endothelial cell through modulation of miR-520d-3p/STAT3 axis. </w:t>
      </w:r>
      <w:r w:rsidRPr="005A017F">
        <w:rPr>
          <w:i/>
          <w:color w:val="000000" w:themeColor="text1"/>
        </w:rPr>
        <w:t>Cancer Med</w:t>
      </w:r>
      <w:r w:rsidRPr="005A017F">
        <w:rPr>
          <w:color w:val="000000" w:themeColor="text1"/>
        </w:rPr>
        <w:t>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ao, Y., Qin, Z.S., Feng, Y., Tang, X.J., Zhang, T., and Yang, L. (2018c). Long non-coding RNA (lncRNA) small nucleolar RNA host gene 1 (SNHG1) promote cell proliferation in colorectal cancer by affecting P53. </w:t>
      </w:r>
      <w:r w:rsidRPr="005A017F">
        <w:rPr>
          <w:i/>
          <w:color w:val="000000" w:themeColor="text1"/>
        </w:rPr>
        <w:t>Eur Rev Med Pharmacol Sci</w:t>
      </w:r>
      <w:r w:rsidRPr="005A017F">
        <w:rPr>
          <w:color w:val="000000" w:themeColor="text1"/>
        </w:rPr>
        <w:t xml:space="preserve"> 2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976-984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eng, S., Jiang, F., Ge, D., Tang, J., Chen, H., Yang, J., Yao, Y., Yan, J., Qiu, J., Yin, Z., Ni, Y., Zhao, L., Chen, X., Li, H., and Yang, L. (2019). LncRNA SNHG3/miRNA-151a-3p/RAB22A axis regulates invasion and migration of osteosarcoma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112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8695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ong, J.H., Xiang, X., Wang, Y.Y., Liu, X., Qi, L.N., Luo, C.P., Wei, W.E., You, X.M., Ma, L., Xiang, B.D., and Li, L.Q. (2020). The lncRNA SNHG16 affects prognosis in hepatocellular carcinoma by regulating p62 expression. </w:t>
      </w:r>
      <w:r w:rsidRPr="005A017F">
        <w:rPr>
          <w:i/>
          <w:color w:val="000000" w:themeColor="text1"/>
        </w:rPr>
        <w:t>J Cell Physiol</w:t>
      </w:r>
      <w:r w:rsidRPr="005A017F">
        <w:rPr>
          <w:color w:val="000000" w:themeColor="text1"/>
        </w:rPr>
        <w:t xml:space="preserve"> 23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090-110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ong, X., Long, Z., Wu, S., Xiao, M., and Hu, W. (2018). LncRNA-SNHG7 regulates proliferation, apoptosis and invasion of bladder cancer cells assurance guidelines. </w:t>
      </w:r>
      <w:r w:rsidRPr="005A017F">
        <w:rPr>
          <w:i/>
          <w:color w:val="000000" w:themeColor="text1"/>
        </w:rPr>
        <w:t>J buon</w:t>
      </w:r>
      <w:r w:rsidRPr="005A017F">
        <w:rPr>
          <w:color w:val="000000" w:themeColor="text1"/>
        </w:rPr>
        <w:t xml:space="preserve"> 23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776-781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ou, B., Li, L., Li, Y., Sun, H., and Zeng, C. (2018a). Long noncoding RNA SNHG12 mediates doxorubicin resistance of osteosarcoma via miR-320a/MCL1 axis. </w:t>
      </w:r>
      <w:r w:rsidRPr="005A017F">
        <w:rPr>
          <w:i/>
          <w:color w:val="000000" w:themeColor="text1"/>
        </w:rPr>
        <w:t>Biomed Pharmacother</w:t>
      </w:r>
      <w:r w:rsidRPr="005A017F">
        <w:rPr>
          <w:color w:val="000000" w:themeColor="text1"/>
        </w:rPr>
        <w:t xml:space="preserve"> 106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850-85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ou, S., Yu, L., Xiong, M., and Dai, G. (2018b). LncRNA SNHG12 promotes tumorigenesis and metastasis in osteosarcoma by upregulating Notch2 by sponging miR-195-5p. </w:t>
      </w:r>
      <w:r w:rsidRPr="005A017F">
        <w:rPr>
          <w:i/>
          <w:color w:val="000000" w:themeColor="text1"/>
        </w:rPr>
        <w:t>Biochem Biophys Res Commun</w:t>
      </w:r>
      <w:r w:rsidRPr="005A017F">
        <w:rPr>
          <w:color w:val="000000" w:themeColor="text1"/>
        </w:rPr>
        <w:t xml:space="preserve"> 495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822-1832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lastRenderedPageBreak/>
        <w:t xml:space="preserve">Zhou, X.Y., Liu, H., Ding, Z.B., Xi, H.P., and Wang, G.W. (2019a). lncRNA SNHG16 Exerts Oncogenic Functions in Promoting Proliferation of Glioma Through Suppressing p21. </w:t>
      </w:r>
      <w:r w:rsidRPr="005A017F">
        <w:rPr>
          <w:i/>
          <w:color w:val="000000" w:themeColor="text1"/>
        </w:rPr>
        <w:t>Pathol Oncol Res</w:t>
      </w:r>
      <w:r w:rsidRPr="005A017F">
        <w:rPr>
          <w:color w:val="000000" w:themeColor="text1"/>
        </w:rPr>
        <w:t>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ou, X.Y., Liu, H., Ding, Z.B., Xi, H.P., and Wang, G.W. (2019b). lncRNA SNHG16 promotes glioma tumorigenicity through miR-373/EGFR axis by activating PI3K/AKT pathway. </w:t>
      </w:r>
      <w:r w:rsidRPr="005A017F">
        <w:rPr>
          <w:i/>
          <w:color w:val="000000" w:themeColor="text1"/>
        </w:rPr>
        <w:t>Genomics</w:t>
      </w:r>
      <w:r w:rsidRPr="005A017F">
        <w:rPr>
          <w:color w:val="000000" w:themeColor="text1"/>
        </w:rPr>
        <w:t>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u, C., Cheng, D., Qiu, X., Zhuang, M., and Liu, Z. (2018a). Long Noncoding RNA SNHG16 Promotes Cell Proliferation by Sponging MicroRNA-205 and Upregulating ZEB1 Expression in Osteosarcoma. </w:t>
      </w:r>
      <w:r w:rsidRPr="005A017F">
        <w:rPr>
          <w:i/>
          <w:color w:val="000000" w:themeColor="text1"/>
        </w:rPr>
        <w:t>Cell Physiol Biochem</w:t>
      </w:r>
      <w:r w:rsidRPr="005A017F">
        <w:rPr>
          <w:color w:val="000000" w:themeColor="text1"/>
        </w:rPr>
        <w:t xml:space="preserve"> 5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429-440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u, H., Zeng, Y., Zhou, C.C., and Ye, W. (2018b). SNHG16/miR-216-5p/ZEB1 signal pathway contributes to the tumorigenesis of cervical cancer cells. </w:t>
      </w:r>
      <w:r w:rsidRPr="005A017F">
        <w:rPr>
          <w:i/>
          <w:color w:val="000000" w:themeColor="text1"/>
        </w:rPr>
        <w:t>Arch Biochem Biophys</w:t>
      </w:r>
      <w:r w:rsidRPr="005A017F">
        <w:rPr>
          <w:color w:val="000000" w:themeColor="text1"/>
        </w:rPr>
        <w:t xml:space="preserve"> 637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-8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u, L., Zhang, X., Fu, X., Li, Z., Sun, Z., Wu, J., Wang, X., Wang, F., Li, X., Niu, S., Ding, M., Yang, Z., Yang, W., Yin, M., Zhang, L., and Zhang, M. (2019a). c-Myc mediated upregulation of long noncoding RNA SNHG12 regulates proliferation and drug sensitivity in natural killer/T-cell lymphoma. </w:t>
      </w:r>
      <w:r w:rsidRPr="005A017F">
        <w:rPr>
          <w:i/>
          <w:color w:val="000000" w:themeColor="text1"/>
        </w:rPr>
        <w:t>J Cell Biochem</w:t>
      </w:r>
      <w:r w:rsidRPr="005A017F">
        <w:rPr>
          <w:color w:val="000000" w:themeColor="text1"/>
        </w:rPr>
        <w:t xml:space="preserve"> 120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12628-12637.</w:t>
      </w:r>
    </w:p>
    <w:p w:rsidR="00826196" w:rsidRPr="005A017F" w:rsidRDefault="00826196" w:rsidP="00826196">
      <w:pPr>
        <w:pStyle w:val="EndNoteBibliography"/>
        <w:spacing w:after="0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u, X., Yang, G., Xu, J., and Zhang, C. (2019b). Silencing of SNHG6 induced cell autophagy by targeting miR-26a-5p/ULK1 signaling pathway in human osteosarcoma. </w:t>
      </w:r>
      <w:r w:rsidRPr="005A017F">
        <w:rPr>
          <w:i/>
          <w:color w:val="000000" w:themeColor="text1"/>
        </w:rPr>
        <w:t>Cancer Cell Int</w:t>
      </w:r>
      <w:r w:rsidRPr="005A017F">
        <w:rPr>
          <w:color w:val="000000" w:themeColor="text1"/>
        </w:rPr>
        <w:t xml:space="preserve"> 19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82.</w:t>
      </w:r>
    </w:p>
    <w:p w:rsidR="00826196" w:rsidRPr="005A017F" w:rsidRDefault="00826196" w:rsidP="00826196">
      <w:pPr>
        <w:pStyle w:val="EndNoteBibliography"/>
        <w:ind w:left="720" w:hanging="720"/>
        <w:rPr>
          <w:color w:val="000000" w:themeColor="text1"/>
        </w:rPr>
      </w:pPr>
      <w:r w:rsidRPr="005A017F">
        <w:rPr>
          <w:color w:val="000000" w:themeColor="text1"/>
        </w:rPr>
        <w:t xml:space="preserve">Zhu, Y., Xing, Y., Chi, F., Sun, W., Zhang, Z., and Piao, D. (2018c). Long noncoding RNA SNHG6 promotes the progression of colorectal cancer through sponging miR-760 and activation of FOXC1. </w:t>
      </w:r>
      <w:r w:rsidRPr="005A017F">
        <w:rPr>
          <w:i/>
          <w:color w:val="000000" w:themeColor="text1"/>
        </w:rPr>
        <w:t>Onco Targets Ther</w:t>
      </w:r>
      <w:r w:rsidRPr="005A017F">
        <w:rPr>
          <w:color w:val="000000" w:themeColor="text1"/>
        </w:rPr>
        <w:t xml:space="preserve"> 11</w:t>
      </w:r>
      <w:r w:rsidRPr="005A017F">
        <w:rPr>
          <w:b/>
          <w:color w:val="000000" w:themeColor="text1"/>
        </w:rPr>
        <w:t>,</w:t>
      </w:r>
      <w:r w:rsidRPr="005A017F">
        <w:rPr>
          <w:color w:val="000000" w:themeColor="text1"/>
        </w:rPr>
        <w:t xml:space="preserve"> 5743-5752.</w:t>
      </w:r>
    </w:p>
    <w:p w:rsidR="00D14F13" w:rsidRPr="005A017F" w:rsidRDefault="004548D6">
      <w:pPr>
        <w:rPr>
          <w:color w:val="000000" w:themeColor="text1"/>
        </w:rPr>
      </w:pPr>
      <w:r w:rsidRPr="005A017F">
        <w:rPr>
          <w:color w:val="000000" w:themeColor="text1"/>
        </w:rPr>
        <w:fldChar w:fldCharType="end"/>
      </w:r>
    </w:p>
    <w:sectPr w:rsidR="00D14F13" w:rsidRPr="005A017F" w:rsidSect="003C416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iverda Sans Com Light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1B7666"/>
    <w:multiLevelType w:val="multilevel"/>
    <w:tmpl w:val="44328928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C406EBE"/>
    <w:multiLevelType w:val="hybridMultilevel"/>
    <w:tmpl w:val="9BD251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C8A03CD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1EC0601A"/>
    <w:multiLevelType w:val="multilevel"/>
    <w:tmpl w:val="C6A8CCEA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927"/>
        </w:tabs>
        <w:ind w:left="92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5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>
    <w:nsid w:val="29636FD4"/>
    <w:multiLevelType w:val="hybridMultilevel"/>
    <w:tmpl w:val="6BF8A1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02A7CAC"/>
    <w:multiLevelType w:val="multilevel"/>
    <w:tmpl w:val="C6A8CCEA"/>
    <w:numStyleLink w:val="Headings"/>
  </w:abstractNum>
  <w:abstractNum w:abstractNumId="8">
    <w:nsid w:val="34667A2F"/>
    <w:multiLevelType w:val="hybridMultilevel"/>
    <w:tmpl w:val="563E02AC"/>
    <w:lvl w:ilvl="0" w:tplc="FDC28564">
      <w:start w:val="1"/>
      <w:numFmt w:val="decimal"/>
      <w:lvlText w:val="%1-"/>
      <w:lvlJc w:val="left"/>
      <w:pPr>
        <w:ind w:left="1080" w:hanging="360"/>
      </w:pPr>
      <w:rPr>
        <w:rFonts w:asciiTheme="minorHAnsi" w:hAnsiTheme="minorHAnsi" w:cstheme="minorBidi" w:hint="default"/>
        <w:b w:val="0"/>
        <w:sz w:val="22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34BA0C9D"/>
    <w:multiLevelType w:val="hybridMultilevel"/>
    <w:tmpl w:val="BE8A32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36D30736"/>
    <w:multiLevelType w:val="hybridMultilevel"/>
    <w:tmpl w:val="BC1E7B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7545204"/>
    <w:multiLevelType w:val="hybridMultilevel"/>
    <w:tmpl w:val="7BDAD46A"/>
    <w:lvl w:ilvl="0" w:tplc="4DA297B4">
      <w:start w:val="1"/>
      <w:numFmt w:val="decimal"/>
      <w:lvlText w:val="%1."/>
      <w:lvlJc w:val="left"/>
      <w:pPr>
        <w:ind w:left="720" w:hanging="360"/>
      </w:pPr>
      <w:rPr>
        <w:rFonts w:hint="default"/>
        <w:color w:val="2222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817787E"/>
    <w:multiLevelType w:val="multilevel"/>
    <w:tmpl w:val="ADB20CA4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>
    <w:nsid w:val="3AE92CDE"/>
    <w:multiLevelType w:val="hybridMultilevel"/>
    <w:tmpl w:val="294E0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C1539C0"/>
    <w:multiLevelType w:val="hybridMultilevel"/>
    <w:tmpl w:val="675E09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08E502C"/>
    <w:multiLevelType w:val="hybridMultilevel"/>
    <w:tmpl w:val="C2165F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4216449"/>
    <w:multiLevelType w:val="hybridMultilevel"/>
    <w:tmpl w:val="60E244E0"/>
    <w:lvl w:ilvl="0" w:tplc="BB925A66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74030C4"/>
    <w:multiLevelType w:val="hybridMultilevel"/>
    <w:tmpl w:val="F9886F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4D8113DE"/>
    <w:multiLevelType w:val="multilevel"/>
    <w:tmpl w:val="ADB20CA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990213C"/>
    <w:multiLevelType w:val="hybridMultilevel"/>
    <w:tmpl w:val="6BF8A1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62290D83"/>
    <w:multiLevelType w:val="hybridMultilevel"/>
    <w:tmpl w:val="D1E4BA92"/>
    <w:lvl w:ilvl="0" w:tplc="E9807BE6">
      <w:start w:val="1"/>
      <w:numFmt w:val="decimal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7DBC6F29"/>
    <w:multiLevelType w:val="multilevel"/>
    <w:tmpl w:val="C6A8CCEA"/>
    <w:numStyleLink w:val="Headings"/>
  </w:abstractNum>
  <w:abstractNum w:abstractNumId="24">
    <w:nsid w:val="7F983756"/>
    <w:multiLevelType w:val="multilevel"/>
    <w:tmpl w:val="F300CEF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0"/>
  </w:num>
  <w:num w:numId="2">
    <w:abstractNumId w:val="19"/>
  </w:num>
  <w:num w:numId="3">
    <w:abstractNumId w:val="1"/>
  </w:num>
  <w:num w:numId="4">
    <w:abstractNumId w:val="22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5"/>
  </w:num>
  <w:num w:numId="7">
    <w:abstractNumId w:val="13"/>
  </w:num>
  <w:num w:numId="8">
    <w:abstractNumId w:val="10"/>
  </w:num>
  <w:num w:numId="9">
    <w:abstractNumId w:val="14"/>
  </w:num>
  <w:num w:numId="10">
    <w:abstractNumId w:val="12"/>
  </w:num>
  <w:num w:numId="11">
    <w:abstractNumId w:val="3"/>
  </w:num>
  <w:num w:numId="12">
    <w:abstractNumId w:val="24"/>
  </w:num>
  <w:num w:numId="13">
    <w:abstractNumId w:val="18"/>
  </w:num>
  <w:num w:numId="14">
    <w:abstractNumId w:val="5"/>
  </w:num>
  <w:num w:numId="15">
    <w:abstractNumId w:val="16"/>
  </w:num>
  <w:num w:numId="16">
    <w:abstractNumId w:val="21"/>
  </w:num>
  <w:num w:numId="17">
    <w:abstractNumId w:val="4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1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7"/>
  </w:num>
  <w:num w:numId="20">
    <w:abstractNumId w:val="23"/>
  </w:num>
  <w:num w:numId="21">
    <w:abstractNumId w:val="4"/>
  </w:num>
  <w:num w:numId="22">
    <w:abstractNumId w:val="4"/>
    <w:lvlOverride w:ilvl="0">
      <w:startOverride w:val="1"/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</w:lvl>
    </w:lvlOverride>
    <w:lvlOverride w:ilvl="1">
      <w:startOverride w:val="1"/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</w:lvl>
    </w:lvlOverride>
    <w:lvlOverride w:ilvl="2">
      <w:startOverride w:val="1"/>
      <w:lvl w:ilvl="2">
        <w:start w:val="1"/>
        <w:numFmt w:val="decimal"/>
        <w:pStyle w:val="Heading3"/>
        <w:lvlText w:val=""/>
        <w:lvlJc w:val="left"/>
      </w:lvl>
    </w:lvlOverride>
    <w:lvlOverride w:ilvl="3">
      <w:startOverride w:val="1"/>
      <w:lvl w:ilvl="3">
        <w:start w:val="1"/>
        <w:numFmt w:val="decimal"/>
        <w:pStyle w:val="Heading4"/>
        <w:lvlText w:val=""/>
        <w:lvlJc w:val="left"/>
      </w:lvl>
    </w:lvlOverride>
    <w:lvlOverride w:ilvl="4">
      <w:startOverride w:val="1"/>
      <w:lvl w:ilvl="4">
        <w:start w:val="1"/>
        <w:numFmt w:val="decimal"/>
        <w:pStyle w:val="Heading5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  <w:num w:numId="23">
    <w:abstractNumId w:val="8"/>
  </w:num>
  <w:num w:numId="24">
    <w:abstractNumId w:val="2"/>
  </w:num>
  <w:num w:numId="25">
    <w:abstractNumId w:val="11"/>
  </w:num>
  <w:num w:numId="26">
    <w:abstractNumId w:val="9"/>
  </w:num>
  <w:num w:numId="27">
    <w:abstractNumId w:val="17"/>
  </w:num>
  <w:num w:numId="28">
    <w:abstractNumId w:val="6"/>
  </w:num>
  <w:num w:numId="29">
    <w:abstractNumId w:val="2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4"/>
  <w:proofState w:spelling="clean" w:grammar="clean"/>
  <w:defaultTabStop w:val="720"/>
  <w:drawingGridHorizontalSpacing w:val="120"/>
  <w:displayHorizontalDrawingGridEvery w:val="2"/>
  <w:characterSpacingControl w:val="doNotCompress"/>
  <w:compat/>
  <w:docVars>
    <w:docVar w:name="__Grammarly_42____i" w:val="H4sIAAAAAAAEAKtWckksSQxILCpxzi/NK1GyMqwFAAEhoTITAAAA"/>
    <w:docVar w:name="__Grammarly_42___1" w:val="H4sIAAAAAAAEAKtWcslP9kxRslIyNDYysjAxNDCyNDQwN7cwNzJW0lEKTi0uzszPAykwrAUABpFbKCwAAAA="/>
    <w:docVar w:name="EN.Layout" w:val="&lt;ENLayout&gt;&lt;Style&gt;Frontiers Scienc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a22wzfmvapeces90svvw010rvst5res995&quot;&gt;Stem cells&lt;record-ids&gt;&lt;item&gt;729&lt;/item&gt;&lt;item&gt;730&lt;/item&gt;&lt;item&gt;731&lt;/item&gt;&lt;item&gt;732&lt;/item&gt;&lt;item&gt;733&lt;/item&gt;&lt;item&gt;735&lt;/item&gt;&lt;item&gt;736&lt;/item&gt;&lt;item&gt;737&lt;/item&gt;&lt;item&gt;738&lt;/item&gt;&lt;item&gt;739&lt;/item&gt;&lt;item&gt;740&lt;/item&gt;&lt;item&gt;741&lt;/item&gt;&lt;item&gt;742&lt;/item&gt;&lt;item&gt;743&lt;/item&gt;&lt;item&gt;744&lt;/item&gt;&lt;item&gt;745&lt;/item&gt;&lt;item&gt;746&lt;/item&gt;&lt;item&gt;747&lt;/item&gt;&lt;item&gt;748&lt;/item&gt;&lt;item&gt;749&lt;/item&gt;&lt;item&gt;750&lt;/item&gt;&lt;item&gt;751&lt;/item&gt;&lt;item&gt;752&lt;/item&gt;&lt;item&gt;753&lt;/item&gt;&lt;item&gt;754&lt;/item&gt;&lt;item&gt;755&lt;/item&gt;&lt;item&gt;756&lt;/item&gt;&lt;item&gt;757&lt;/item&gt;&lt;item&gt;758&lt;/item&gt;&lt;item&gt;760&lt;/item&gt;&lt;item&gt;762&lt;/item&gt;&lt;item&gt;763&lt;/item&gt;&lt;item&gt;764&lt;/item&gt;&lt;item&gt;765&lt;/item&gt;&lt;item&gt;766&lt;/item&gt;&lt;item&gt;767&lt;/item&gt;&lt;item&gt;768&lt;/item&gt;&lt;item&gt;769&lt;/item&gt;&lt;item&gt;770&lt;/item&gt;&lt;item&gt;771&lt;/item&gt;&lt;item&gt;772&lt;/item&gt;&lt;item&gt;773&lt;/item&gt;&lt;item&gt;775&lt;/item&gt;&lt;item&gt;776&lt;/item&gt;&lt;item&gt;777&lt;/item&gt;&lt;item&gt;778&lt;/item&gt;&lt;item&gt;779&lt;/item&gt;&lt;item&gt;780&lt;/item&gt;&lt;item&gt;781&lt;/item&gt;&lt;item&gt;782&lt;/item&gt;&lt;item&gt;783&lt;/item&gt;&lt;item&gt;784&lt;/item&gt;&lt;item&gt;785&lt;/item&gt;&lt;item&gt;786&lt;/item&gt;&lt;item&gt;787&lt;/item&gt;&lt;item&gt;788&lt;/item&gt;&lt;item&gt;789&lt;/item&gt;&lt;item&gt;790&lt;/item&gt;&lt;item&gt;791&lt;/item&gt;&lt;item&gt;792&lt;/item&gt;&lt;item&gt;793&lt;/item&gt;&lt;item&gt;795&lt;/item&gt;&lt;item&gt;796&lt;/item&gt;&lt;item&gt;797&lt;/item&gt;&lt;item&gt;798&lt;/item&gt;&lt;item&gt;799&lt;/item&gt;&lt;item&gt;800&lt;/item&gt;&lt;item&gt;801&lt;/item&gt;&lt;item&gt;802&lt;/item&gt;&lt;item&gt;803&lt;/item&gt;&lt;item&gt;804&lt;/item&gt;&lt;item&gt;806&lt;/item&gt;&lt;item&gt;807&lt;/item&gt;&lt;item&gt;808&lt;/item&gt;&lt;item&gt;809&lt;/item&gt;&lt;item&gt;810&lt;/item&gt;&lt;item&gt;811&lt;/item&gt;&lt;item&gt;812&lt;/item&gt;&lt;item&gt;813&lt;/item&gt;&lt;item&gt;817&lt;/item&gt;&lt;item&gt;818&lt;/item&gt;&lt;item&gt;820&lt;/item&gt;&lt;item&gt;821&lt;/item&gt;&lt;item&gt;822&lt;/item&gt;&lt;item&gt;824&lt;/item&gt;&lt;item&gt;825&lt;/item&gt;&lt;item&gt;826&lt;/item&gt;&lt;item&gt;827&lt;/item&gt;&lt;item&gt;828&lt;/item&gt;&lt;item&gt;829&lt;/item&gt;&lt;item&gt;830&lt;/item&gt;&lt;item&gt;831&lt;/item&gt;&lt;item&gt;832&lt;/item&gt;&lt;item&gt;834&lt;/item&gt;&lt;item&gt;835&lt;/item&gt;&lt;item&gt;836&lt;/item&gt;&lt;item&gt;837&lt;/item&gt;&lt;item&gt;838&lt;/item&gt;&lt;item&gt;839&lt;/item&gt;&lt;item&gt;840&lt;/item&gt;&lt;item&gt;841&lt;/item&gt;&lt;item&gt;842&lt;/item&gt;&lt;item&gt;843&lt;/item&gt;&lt;item&gt;844&lt;/item&gt;&lt;item&gt;845&lt;/item&gt;&lt;item&gt;846&lt;/item&gt;&lt;item&gt;848&lt;/item&gt;&lt;item&gt;849&lt;/item&gt;&lt;item&gt;850&lt;/item&gt;&lt;item&gt;851&lt;/item&gt;&lt;item&gt;852&lt;/item&gt;&lt;item&gt;853&lt;/item&gt;&lt;item&gt;854&lt;/item&gt;&lt;item&gt;855&lt;/item&gt;&lt;item&gt;856&lt;/item&gt;&lt;item&gt;857&lt;/item&gt;&lt;item&gt;858&lt;/item&gt;&lt;item&gt;859&lt;/item&gt;&lt;item&gt;860&lt;/item&gt;&lt;item&gt;861&lt;/item&gt;&lt;item&gt;862&lt;/item&gt;&lt;item&gt;863&lt;/item&gt;&lt;item&gt;864&lt;/item&gt;&lt;item&gt;865&lt;/item&gt;&lt;item&gt;866&lt;/item&gt;&lt;item&gt;867&lt;/item&gt;&lt;item&gt;868&lt;/item&gt;&lt;item&gt;869&lt;/item&gt;&lt;item&gt;870&lt;/item&gt;&lt;item&gt;871&lt;/item&gt;&lt;item&gt;872&lt;/item&gt;&lt;item&gt;873&lt;/item&gt;&lt;item&gt;874&lt;/item&gt;&lt;item&gt;875&lt;/item&gt;&lt;item&gt;876&lt;/item&gt;&lt;item&gt;877&lt;/item&gt;&lt;item&gt;878&lt;/item&gt;&lt;item&gt;879&lt;/item&gt;&lt;item&gt;880&lt;/item&gt;&lt;item&gt;881&lt;/item&gt;&lt;item&gt;883&lt;/item&gt;&lt;item&gt;884&lt;/item&gt;&lt;item&gt;885&lt;/item&gt;&lt;item&gt;887&lt;/item&gt;&lt;item&gt;888&lt;/item&gt;&lt;item&gt;889&lt;/item&gt;&lt;item&gt;890&lt;/item&gt;&lt;item&gt;891&lt;/item&gt;&lt;item&gt;892&lt;/item&gt;&lt;item&gt;893&lt;/item&gt;&lt;item&gt;894&lt;/item&gt;&lt;item&gt;895&lt;/item&gt;&lt;item&gt;896&lt;/item&gt;&lt;item&gt;897&lt;/item&gt;&lt;item&gt;898&lt;/item&gt;&lt;item&gt;899&lt;/item&gt;&lt;item&gt;900&lt;/item&gt;&lt;item&gt;901&lt;/item&gt;&lt;item&gt;902&lt;/item&gt;&lt;item&gt;903&lt;/item&gt;&lt;item&gt;904&lt;/item&gt;&lt;item&gt;905&lt;/item&gt;&lt;item&gt;906&lt;/item&gt;&lt;item&gt;907&lt;/item&gt;&lt;item&gt;908&lt;/item&gt;&lt;item&gt;909&lt;/item&gt;&lt;item&gt;910&lt;/item&gt;&lt;item&gt;911&lt;/item&gt;&lt;item&gt;912&lt;/item&gt;&lt;item&gt;913&lt;/item&gt;&lt;item&gt;914&lt;/item&gt;&lt;item&gt;915&lt;/item&gt;&lt;item&gt;916&lt;/item&gt;&lt;item&gt;917&lt;/item&gt;&lt;item&gt;918&lt;/item&gt;&lt;item&gt;919&lt;/item&gt;&lt;item&gt;920&lt;/item&gt;&lt;item&gt;921&lt;/item&gt;&lt;item&gt;922&lt;/item&gt;&lt;item&gt;923&lt;/item&gt;&lt;item&gt;924&lt;/item&gt;&lt;item&gt;925&lt;/item&gt;&lt;item&gt;926&lt;/item&gt;&lt;item&gt;927&lt;/item&gt;&lt;item&gt;928&lt;/item&gt;&lt;item&gt;929&lt;/item&gt;&lt;item&gt;930&lt;/item&gt;&lt;item&gt;931&lt;/item&gt;&lt;item&gt;932&lt;/item&gt;&lt;item&gt;933&lt;/item&gt;&lt;item&gt;934&lt;/item&gt;&lt;item&gt;935&lt;/item&gt;&lt;item&gt;936&lt;/item&gt;&lt;item&gt;937&lt;/item&gt;&lt;item&gt;938&lt;/item&gt;&lt;item&gt;939&lt;/item&gt;&lt;item&gt;940&lt;/item&gt;&lt;item&gt;941&lt;/item&gt;&lt;item&gt;942&lt;/item&gt;&lt;item&gt;943&lt;/item&gt;&lt;item&gt;944&lt;/item&gt;&lt;item&gt;945&lt;/item&gt;&lt;item&gt;946&lt;/item&gt;&lt;item&gt;947&lt;/item&gt;&lt;item&gt;948&lt;/item&gt;&lt;item&gt;949&lt;/item&gt;&lt;item&gt;950&lt;/item&gt;&lt;item&gt;951&lt;/item&gt;&lt;item&gt;952&lt;/item&gt;&lt;item&gt;953&lt;/item&gt;&lt;item&gt;954&lt;/item&gt;&lt;item&gt;955&lt;/item&gt;&lt;item&gt;956&lt;/item&gt;&lt;item&gt;957&lt;/item&gt;&lt;item&gt;958&lt;/item&gt;&lt;item&gt;959&lt;/item&gt;&lt;item&gt;960&lt;/item&gt;&lt;item&gt;961&lt;/item&gt;&lt;item&gt;962&lt;/item&gt;&lt;item&gt;963&lt;/item&gt;&lt;item&gt;964&lt;/item&gt;&lt;item&gt;965&lt;/item&gt;&lt;/record-ids&gt;&lt;/item&gt;&lt;/Libraries&gt;"/>
  </w:docVars>
  <w:rsids>
    <w:rsidRoot w:val="003C4162"/>
    <w:rsid w:val="00070E8E"/>
    <w:rsid w:val="000C209E"/>
    <w:rsid w:val="000C266A"/>
    <w:rsid w:val="000E5400"/>
    <w:rsid w:val="00127119"/>
    <w:rsid w:val="001D1A21"/>
    <w:rsid w:val="00250CE8"/>
    <w:rsid w:val="002763A2"/>
    <w:rsid w:val="002C1C74"/>
    <w:rsid w:val="003474DD"/>
    <w:rsid w:val="003C4162"/>
    <w:rsid w:val="004548D6"/>
    <w:rsid w:val="0049662A"/>
    <w:rsid w:val="004B2455"/>
    <w:rsid w:val="005710C4"/>
    <w:rsid w:val="005A017F"/>
    <w:rsid w:val="006914A6"/>
    <w:rsid w:val="00772060"/>
    <w:rsid w:val="007A3934"/>
    <w:rsid w:val="007A4753"/>
    <w:rsid w:val="00826196"/>
    <w:rsid w:val="00834DD0"/>
    <w:rsid w:val="009B5201"/>
    <w:rsid w:val="00B41CE5"/>
    <w:rsid w:val="00BC24FC"/>
    <w:rsid w:val="00C619AD"/>
    <w:rsid w:val="00CB0B8D"/>
    <w:rsid w:val="00CF419E"/>
    <w:rsid w:val="00D14F13"/>
    <w:rsid w:val="00D574C7"/>
    <w:rsid w:val="00E00A5F"/>
    <w:rsid w:val="00E17E75"/>
    <w:rsid w:val="00E44D23"/>
    <w:rsid w:val="00F123A8"/>
    <w:rsid w:val="00F20C61"/>
    <w:rsid w:val="00F4590F"/>
    <w:rsid w:val="00F60ED3"/>
    <w:rsid w:val="00FE32F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4162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2"/>
    <w:qFormat/>
    <w:rsid w:val="003C4162"/>
    <w:pPr>
      <w:numPr>
        <w:numId w:val="17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2"/>
    <w:qFormat/>
    <w:rsid w:val="003C4162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2"/>
    <w:qFormat/>
    <w:rsid w:val="003C4162"/>
    <w:pPr>
      <w:keepNext/>
      <w:keepLines/>
      <w:numPr>
        <w:ilvl w:val="2"/>
        <w:numId w:val="17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2"/>
    <w:qFormat/>
    <w:rsid w:val="003C4162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2"/>
    <w:qFormat/>
    <w:rsid w:val="003C4162"/>
    <w:pPr>
      <w:numPr>
        <w:ilvl w:val="4"/>
      </w:numPr>
      <w:outlineLvl w:val="4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2"/>
    <w:rsid w:val="003C4162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2"/>
    <w:rsid w:val="003C4162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2"/>
    <w:rsid w:val="003C4162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2"/>
    <w:rsid w:val="003C4162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2"/>
    <w:rsid w:val="003C4162"/>
    <w:rPr>
      <w:rFonts w:ascii="Times New Roman" w:eastAsiaTheme="majorEastAsia" w:hAnsi="Times New Roman" w:cstheme="majorBidi"/>
      <w:b/>
      <w:iCs/>
      <w:sz w:val="24"/>
      <w:szCs w:val="24"/>
    </w:rPr>
  </w:style>
  <w:style w:type="character" w:styleId="Emphasis">
    <w:name w:val="Emphasis"/>
    <w:basedOn w:val="DefaultParagraphFont"/>
    <w:uiPriority w:val="20"/>
    <w:qFormat/>
    <w:rsid w:val="003C4162"/>
    <w:rPr>
      <w:rFonts w:ascii="Times New Roman" w:hAnsi="Times New Roman"/>
      <w:i/>
      <w:iCs/>
    </w:rPr>
  </w:style>
  <w:style w:type="paragraph" w:styleId="ListParagraph">
    <w:name w:val="List Paragraph"/>
    <w:basedOn w:val="Normal"/>
    <w:uiPriority w:val="34"/>
    <w:qFormat/>
    <w:rsid w:val="003C4162"/>
    <w:pPr>
      <w:numPr>
        <w:numId w:val="14"/>
      </w:numPr>
      <w:ind w:left="1434" w:hanging="357"/>
      <w:contextualSpacing/>
    </w:pPr>
    <w:rPr>
      <w:rFonts w:eastAsia="Cambria" w:cs="Times New Roman"/>
      <w:szCs w:val="24"/>
    </w:rPr>
  </w:style>
  <w:style w:type="character" w:styleId="Strong">
    <w:name w:val="Strong"/>
    <w:basedOn w:val="DefaultParagraphFont"/>
    <w:uiPriority w:val="22"/>
    <w:qFormat/>
    <w:rsid w:val="003C4162"/>
    <w:rPr>
      <w:rFonts w:ascii="Times New Roman" w:hAnsi="Times New Roman"/>
      <w:b/>
      <w:bCs/>
    </w:rPr>
  </w:style>
  <w:style w:type="paragraph" w:styleId="NormalWeb">
    <w:name w:val="Normal (Web)"/>
    <w:basedOn w:val="Normal"/>
    <w:uiPriority w:val="99"/>
    <w:unhideWhenUsed/>
    <w:rsid w:val="003C4162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Header">
    <w:name w:val="header"/>
    <w:basedOn w:val="Normal"/>
    <w:link w:val="HeaderChar"/>
    <w:uiPriority w:val="99"/>
    <w:unhideWhenUsed/>
    <w:rsid w:val="003C4162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3C4162"/>
    <w:rPr>
      <w:rFonts w:ascii="Times New Roman" w:hAnsi="Times New Roman"/>
      <w:b/>
      <w:sz w:val="24"/>
    </w:rPr>
  </w:style>
  <w:style w:type="paragraph" w:styleId="Footer">
    <w:name w:val="footer"/>
    <w:basedOn w:val="Normal"/>
    <w:link w:val="FooterChar"/>
    <w:uiPriority w:val="99"/>
    <w:unhideWhenUsed/>
    <w:rsid w:val="003C4162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3C4162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59"/>
    <w:rsid w:val="003C4162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3C4162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C4162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C4162"/>
    <w:rPr>
      <w:vertAlign w:val="superscript"/>
    </w:rPr>
  </w:style>
  <w:style w:type="paragraph" w:styleId="Caption">
    <w:name w:val="caption"/>
    <w:basedOn w:val="Normal"/>
    <w:next w:val="NoSpacing"/>
    <w:uiPriority w:val="35"/>
    <w:unhideWhenUsed/>
    <w:qFormat/>
    <w:rsid w:val="003C4162"/>
    <w:pPr>
      <w:keepNext/>
    </w:pPr>
    <w:rPr>
      <w:rFonts w:cs="Times New Roman"/>
      <w:b/>
      <w:bCs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4162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4162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3C4162"/>
  </w:style>
  <w:style w:type="paragraph" w:styleId="EndnoteText">
    <w:name w:val="endnote text"/>
    <w:basedOn w:val="Normal"/>
    <w:link w:val="EndnoteTextChar"/>
    <w:uiPriority w:val="99"/>
    <w:semiHidden/>
    <w:unhideWhenUsed/>
    <w:rsid w:val="003C4162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C4162"/>
    <w:rPr>
      <w:rFonts w:ascii="Times New Roman" w:hAnsi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3C4162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3C416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C416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C4162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41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4162"/>
    <w:rPr>
      <w:rFonts w:ascii="Times New Roman" w:hAnsi="Times New Roman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3C4162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C4162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qFormat/>
    <w:rsid w:val="003C4162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3C4162"/>
    <w:rPr>
      <w:rFonts w:ascii="Times New Roman" w:hAnsi="Times New Roman" w:cs="Times New Roman"/>
      <w:b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99"/>
    <w:unhideWhenUsed/>
    <w:qFormat/>
    <w:rsid w:val="003C4162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99"/>
    <w:rsid w:val="003C4162"/>
    <w:rPr>
      <w:rFonts w:ascii="Times New Roman" w:hAnsi="Times New Roman" w:cs="Times New Roman"/>
      <w:b/>
      <w:sz w:val="24"/>
      <w:szCs w:val="24"/>
    </w:rPr>
  </w:style>
  <w:style w:type="paragraph" w:styleId="NoSpacing">
    <w:name w:val="No Spacing"/>
    <w:uiPriority w:val="99"/>
    <w:unhideWhenUsed/>
    <w:qFormat/>
    <w:rsid w:val="003C4162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3C4162"/>
  </w:style>
  <w:style w:type="character" w:styleId="SubtleEmphasis">
    <w:name w:val="Subtle Emphasis"/>
    <w:basedOn w:val="DefaultParagraphFont"/>
    <w:uiPriority w:val="19"/>
    <w:qFormat/>
    <w:rsid w:val="003C4162"/>
    <w:rPr>
      <w:rFonts w:ascii="Times New Roman" w:hAnsi="Times New Roman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unhideWhenUsed/>
    <w:rsid w:val="003C4162"/>
    <w:rPr>
      <w:rFonts w:ascii="Times New Roman" w:hAnsi="Times New Roman"/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3C4162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C4162"/>
    <w:rPr>
      <w:rFonts w:ascii="Times New Roman" w:hAnsi="Times New Roman"/>
      <w:i/>
      <w:iCs/>
      <w:color w:val="404040" w:themeColor="text1" w:themeTint="BF"/>
      <w:sz w:val="24"/>
    </w:rPr>
  </w:style>
  <w:style w:type="character" w:styleId="IntenseReference">
    <w:name w:val="Intense Reference"/>
    <w:basedOn w:val="DefaultParagraphFont"/>
    <w:uiPriority w:val="32"/>
    <w:qFormat/>
    <w:rsid w:val="003C4162"/>
    <w:rPr>
      <w:b/>
      <w:bCs/>
      <w:smallCaps/>
      <w:color w:val="auto"/>
      <w:spacing w:val="5"/>
    </w:rPr>
  </w:style>
  <w:style w:type="character" w:styleId="BookTitle">
    <w:name w:val="Book Title"/>
    <w:basedOn w:val="DefaultParagraphFont"/>
    <w:uiPriority w:val="33"/>
    <w:qFormat/>
    <w:rsid w:val="003C4162"/>
    <w:rPr>
      <w:rFonts w:ascii="Times New Roman" w:hAnsi="Times New Roman"/>
      <w:b/>
      <w:bCs/>
      <w:i/>
      <w:iCs/>
      <w:spacing w:val="5"/>
    </w:rPr>
  </w:style>
  <w:style w:type="numbering" w:customStyle="1" w:styleId="Headings">
    <w:name w:val="Headings"/>
    <w:uiPriority w:val="99"/>
    <w:rsid w:val="003C4162"/>
    <w:pPr>
      <w:numPr>
        <w:numId w:val="21"/>
      </w:numPr>
    </w:pPr>
  </w:style>
  <w:style w:type="paragraph" w:styleId="Revision">
    <w:name w:val="Revision"/>
    <w:hidden/>
    <w:uiPriority w:val="99"/>
    <w:semiHidden/>
    <w:rsid w:val="003C4162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C4162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416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3C4162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C4162"/>
    <w:rPr>
      <w:rFonts w:ascii="Times New Roman" w:hAnsi="Times New Roman" w:cs="Times New Roman"/>
      <w:noProof/>
      <w:sz w:val="24"/>
    </w:rPr>
  </w:style>
  <w:style w:type="character" w:customStyle="1" w:styleId="st">
    <w:name w:val="st"/>
    <w:basedOn w:val="DefaultParagraphFont"/>
    <w:rsid w:val="003C4162"/>
  </w:style>
  <w:style w:type="character" w:customStyle="1" w:styleId="hilite1">
    <w:name w:val="hilite1"/>
    <w:basedOn w:val="DefaultParagraphFont"/>
    <w:rsid w:val="003C4162"/>
  </w:style>
  <w:style w:type="paragraph" w:customStyle="1" w:styleId="Pa21">
    <w:name w:val="Pa21"/>
    <w:basedOn w:val="Normal"/>
    <w:next w:val="Normal"/>
    <w:uiPriority w:val="99"/>
    <w:rsid w:val="003C4162"/>
    <w:pPr>
      <w:autoSpaceDE w:val="0"/>
      <w:autoSpaceDN w:val="0"/>
      <w:adjustRightInd w:val="0"/>
      <w:spacing w:before="0" w:after="0" w:line="171" w:lineRule="atLeast"/>
    </w:pPr>
    <w:rPr>
      <w:rFonts w:ascii="Diverda Sans Com Light" w:hAnsi="Diverda Sans Com Light"/>
      <w:szCs w:val="24"/>
    </w:rPr>
  </w:style>
  <w:style w:type="character" w:customStyle="1" w:styleId="A24">
    <w:name w:val="A24"/>
    <w:uiPriority w:val="99"/>
    <w:rsid w:val="003C4162"/>
    <w:rPr>
      <w:rFonts w:cs="Diverda Sans Com Light"/>
      <w:color w:val="000000"/>
      <w:sz w:val="17"/>
      <w:szCs w:val="17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C416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C4162"/>
    <w:rPr>
      <w:rFonts w:ascii="Courier New" w:eastAsia="Times New Roman" w:hAnsi="Courier New" w:cs="Courier New"/>
      <w:sz w:val="20"/>
      <w:szCs w:val="20"/>
    </w:rPr>
  </w:style>
  <w:style w:type="character" w:customStyle="1" w:styleId="highlight">
    <w:name w:val="highlight"/>
    <w:basedOn w:val="DefaultParagraphFont"/>
    <w:rsid w:val="003C4162"/>
  </w:style>
  <w:style w:type="character" w:customStyle="1" w:styleId="current-selection">
    <w:name w:val="current-selection"/>
    <w:basedOn w:val="DefaultParagraphFont"/>
    <w:rsid w:val="003C4162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europepmc.org/articles/PMC6006356" TargetMode="External"/><Relationship Id="rId3" Type="http://schemas.openxmlformats.org/officeDocument/2006/relationships/styles" Target="styles.xml"/><Relationship Id="rId7" Type="http://schemas.openxmlformats.org/officeDocument/2006/relationships/hyperlink" Target="http://europepmc.org/articles/PMC6006356?pdf=render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europepmc.org/abstract/MED/29915311" TargetMode="Externa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doi.org/10.1038/s41419-018-0759-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8C0182D-CEAD-4830-82E8-A8CE379AD1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6</Pages>
  <Words>33868</Words>
  <Characters>193053</Characters>
  <Application>Microsoft Office Word</Application>
  <DocSecurity>0</DocSecurity>
  <Lines>1608</Lines>
  <Paragraphs>4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46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rian Bogdan Tigu</dc:creator>
  <cp:lastModifiedBy>Windows User</cp:lastModifiedBy>
  <cp:revision>2</cp:revision>
  <dcterms:created xsi:type="dcterms:W3CDTF">2020-03-23T14:48:00Z</dcterms:created>
  <dcterms:modified xsi:type="dcterms:W3CDTF">2020-03-23T14:48:00Z</dcterms:modified>
</cp:coreProperties>
</file>